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AB25" w14:textId="011B9AAE" w:rsidR="00D54552" w:rsidRPr="00531A29" w:rsidRDefault="00EB5646" w:rsidP="00B3018B">
      <w:pPr>
        <w:pStyle w:val="Title"/>
        <w:rPr>
          <w:rFonts w:cs="Times New Roman"/>
          <w:szCs w:val="24"/>
        </w:rPr>
      </w:pPr>
      <w:r w:rsidRPr="00531A29">
        <w:rPr>
          <w:rFonts w:cs="Times New Roman"/>
          <w:szCs w:val="24"/>
        </w:rPr>
        <w:t>LAPORAN PROYEK AKHIR</w:t>
      </w:r>
    </w:p>
    <w:p w14:paraId="1B09C7FA" w14:textId="61496F3A" w:rsidR="00EB5646" w:rsidRPr="00531A29" w:rsidRDefault="00EB5646" w:rsidP="009D79A0">
      <w:pPr>
        <w:pStyle w:val="NoSpacing"/>
        <w:jc w:val="center"/>
        <w:rPr>
          <w:rFonts w:cs="Times New Roman"/>
          <w:b/>
          <w:bCs/>
        </w:rPr>
      </w:pPr>
    </w:p>
    <w:p w14:paraId="3CBE500C" w14:textId="3F4444AB" w:rsidR="00EB5646" w:rsidRPr="00A5787E" w:rsidRDefault="00665C7A" w:rsidP="009D79A0">
      <w:pPr>
        <w:pStyle w:val="NoSpacing"/>
        <w:jc w:val="center"/>
        <w:rPr>
          <w:rFonts w:cs="Times New Roman"/>
          <w:b/>
          <w:bCs/>
        </w:rPr>
      </w:pPr>
      <w:r>
        <w:rPr>
          <w:rFonts w:cs="Times New Roman"/>
          <w:b/>
          <w:bCs/>
        </w:rPr>
        <w:t>OPTIMISASI</w:t>
      </w:r>
      <w:r w:rsidR="00A5787E">
        <w:rPr>
          <w:rFonts w:cs="Times New Roman"/>
          <w:b/>
          <w:bCs/>
        </w:rPr>
        <w:t xml:space="preserve"> </w:t>
      </w:r>
      <w:r>
        <w:rPr>
          <w:rFonts w:cs="Times New Roman"/>
          <w:b/>
          <w:bCs/>
        </w:rPr>
        <w:t>ALGORITMA</w:t>
      </w:r>
      <w:r w:rsidR="00A5787E">
        <w:rPr>
          <w:rFonts w:cs="Times New Roman"/>
          <w:b/>
          <w:bCs/>
        </w:rPr>
        <w:t xml:space="preserve"> </w:t>
      </w:r>
      <w:r w:rsidR="00A5787E">
        <w:rPr>
          <w:rFonts w:cs="Times New Roman"/>
          <w:b/>
          <w:bCs/>
          <w:i/>
          <w:iCs/>
        </w:rPr>
        <w:t xml:space="preserve">MAXIMUM POWER POINT TRACKER </w:t>
      </w:r>
      <w:r w:rsidR="00A5787E">
        <w:rPr>
          <w:rFonts w:cs="Times New Roman"/>
          <w:b/>
          <w:bCs/>
        </w:rPr>
        <w:t>(MPPT)</w:t>
      </w:r>
      <w:r>
        <w:rPr>
          <w:rFonts w:cs="Times New Roman"/>
          <w:b/>
          <w:bCs/>
        </w:rPr>
        <w:t xml:space="preserve"> </w:t>
      </w:r>
      <w:r w:rsidR="00A5787E">
        <w:rPr>
          <w:rFonts w:cs="Times New Roman"/>
          <w:b/>
          <w:bCs/>
          <w:i/>
          <w:iCs/>
        </w:rPr>
        <w:t xml:space="preserve">PERTURB </w:t>
      </w:r>
      <w:r w:rsidR="008B0302">
        <w:rPr>
          <w:rFonts w:cs="Times New Roman"/>
          <w:b/>
          <w:bCs/>
          <w:i/>
          <w:iCs/>
        </w:rPr>
        <w:t>&amp;</w:t>
      </w:r>
      <w:r w:rsidR="00A5787E">
        <w:rPr>
          <w:rFonts w:cs="Times New Roman"/>
          <w:b/>
          <w:bCs/>
          <w:i/>
          <w:iCs/>
        </w:rPr>
        <w:t xml:space="preserve"> OBSERVE </w:t>
      </w:r>
      <w:r w:rsidR="00A5787E">
        <w:rPr>
          <w:rFonts w:cs="Times New Roman"/>
          <w:b/>
          <w:bCs/>
        </w:rPr>
        <w:t xml:space="preserve">(P&amp;O) PADA </w:t>
      </w:r>
      <w:r w:rsidR="00A5787E">
        <w:rPr>
          <w:rFonts w:cs="Times New Roman"/>
          <w:b/>
          <w:bCs/>
          <w:i/>
          <w:iCs/>
        </w:rPr>
        <w:t>PHOTOVOLTAIC</w:t>
      </w:r>
      <w:r w:rsidR="00A5787E">
        <w:rPr>
          <w:rFonts w:cs="Times New Roman"/>
          <w:b/>
          <w:bCs/>
        </w:rPr>
        <w:t xml:space="preserve"> MENGGUNAKAN XILINX ZYNQ </w:t>
      </w:r>
      <w:r w:rsidR="00A5787E">
        <w:rPr>
          <w:rFonts w:cs="Times New Roman"/>
          <w:b/>
          <w:bCs/>
          <w:i/>
          <w:iCs/>
        </w:rPr>
        <w:t>FIELD PROGRAMMABLE GATE ARRAY</w:t>
      </w:r>
      <w:r w:rsidR="00A5787E">
        <w:rPr>
          <w:rFonts w:cs="Times New Roman"/>
          <w:b/>
          <w:bCs/>
        </w:rPr>
        <w:t xml:space="preserve"> (FPGA)</w:t>
      </w:r>
    </w:p>
    <w:p w14:paraId="0A38CAF0" w14:textId="3FCE03E6" w:rsidR="00EB5646" w:rsidRPr="00531A29" w:rsidRDefault="00EB5646" w:rsidP="009D79A0">
      <w:pPr>
        <w:pStyle w:val="NoSpacing"/>
        <w:jc w:val="center"/>
        <w:rPr>
          <w:rFonts w:cs="Times New Roman"/>
          <w:b/>
          <w:bCs/>
        </w:rPr>
      </w:pPr>
    </w:p>
    <w:p w14:paraId="5D78568F" w14:textId="6C9D9B24" w:rsidR="00EB5646" w:rsidRPr="00531A29" w:rsidRDefault="00EB5646" w:rsidP="009D79A0">
      <w:pPr>
        <w:pStyle w:val="NoSpacing"/>
        <w:jc w:val="center"/>
        <w:rPr>
          <w:rFonts w:cs="Times New Roman"/>
          <w:b/>
          <w:bCs/>
        </w:rPr>
      </w:pPr>
    </w:p>
    <w:p w14:paraId="7555A332" w14:textId="3C798431" w:rsidR="00EB5646" w:rsidRPr="00531A29" w:rsidRDefault="00EB5646" w:rsidP="009D79A0">
      <w:pPr>
        <w:pStyle w:val="NoSpacing"/>
        <w:jc w:val="center"/>
        <w:rPr>
          <w:rFonts w:cs="Times New Roman"/>
          <w:b/>
          <w:bCs/>
        </w:rPr>
      </w:pPr>
    </w:p>
    <w:p w14:paraId="1CD12B69" w14:textId="57F9C988" w:rsidR="004673DE" w:rsidRPr="00531A29" w:rsidRDefault="004673DE" w:rsidP="009D79A0">
      <w:pPr>
        <w:pStyle w:val="NoSpacing"/>
        <w:jc w:val="center"/>
        <w:rPr>
          <w:rFonts w:cs="Times New Roman"/>
          <w:b/>
          <w:bCs/>
        </w:rPr>
      </w:pPr>
    </w:p>
    <w:p w14:paraId="24B55BE5" w14:textId="5C9332D6" w:rsidR="001623E2" w:rsidRPr="00531A29" w:rsidRDefault="001623E2" w:rsidP="009D79A0">
      <w:pPr>
        <w:pStyle w:val="NoSpacing"/>
        <w:jc w:val="center"/>
        <w:rPr>
          <w:rFonts w:cs="Times New Roman"/>
          <w:b/>
          <w:bCs/>
        </w:rPr>
      </w:pPr>
    </w:p>
    <w:p w14:paraId="161222FF" w14:textId="77777777" w:rsidR="001623E2" w:rsidRPr="00531A29" w:rsidRDefault="001623E2" w:rsidP="009D79A0">
      <w:pPr>
        <w:pStyle w:val="NoSpacing"/>
        <w:jc w:val="center"/>
        <w:rPr>
          <w:rFonts w:cs="Times New Roman"/>
          <w:b/>
          <w:bCs/>
        </w:rPr>
      </w:pPr>
    </w:p>
    <w:p w14:paraId="6F3CD247" w14:textId="1F7B2C4B" w:rsidR="00EB5646" w:rsidRPr="00531A29" w:rsidRDefault="004673DE" w:rsidP="009D79A0">
      <w:pPr>
        <w:pStyle w:val="NoSpacing"/>
        <w:jc w:val="center"/>
        <w:rPr>
          <w:rFonts w:cs="Times New Roman"/>
          <w:b/>
          <w:bCs/>
        </w:rPr>
      </w:pPr>
      <w:r w:rsidRPr="00531A29">
        <w:rPr>
          <w:rFonts w:cs="Times New Roman"/>
          <w:b/>
          <w:bCs/>
          <w:noProof/>
        </w:rPr>
        <w:drawing>
          <wp:inline distT="0" distB="0" distL="0" distR="0" wp14:anchorId="6BBB32FA" wp14:editId="3FA1C7C4">
            <wp:extent cx="1884969" cy="1980000"/>
            <wp:effectExtent l="0" t="0" r="1270" b="1270"/>
            <wp:docPr id="1" name="Picture 1" descr="LOGO UNIVERSITAS GADJAH MADA | filosofi logo | download logo | makna logo |  kumpulan logo | aneka logo | arti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VERSITAS GADJAH MADA | filosofi logo | download logo | makna logo |  kumpulan logo | aneka logo | arti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4969" cy="1980000"/>
                    </a:xfrm>
                    <a:prstGeom prst="rect">
                      <a:avLst/>
                    </a:prstGeom>
                    <a:noFill/>
                    <a:ln>
                      <a:noFill/>
                    </a:ln>
                  </pic:spPr>
                </pic:pic>
              </a:graphicData>
            </a:graphic>
          </wp:inline>
        </w:drawing>
      </w:r>
    </w:p>
    <w:p w14:paraId="535F0838" w14:textId="7FCB376A" w:rsidR="004673DE" w:rsidRPr="00531A29" w:rsidRDefault="004673DE" w:rsidP="009D79A0">
      <w:pPr>
        <w:pStyle w:val="NoSpacing"/>
        <w:jc w:val="center"/>
        <w:rPr>
          <w:rFonts w:cs="Times New Roman"/>
          <w:b/>
          <w:bCs/>
        </w:rPr>
      </w:pPr>
    </w:p>
    <w:p w14:paraId="3219CD01" w14:textId="22DA5DA1" w:rsidR="004673DE" w:rsidRPr="00531A29" w:rsidRDefault="004673DE" w:rsidP="009D79A0">
      <w:pPr>
        <w:pStyle w:val="NoSpacing"/>
        <w:jc w:val="center"/>
        <w:rPr>
          <w:rFonts w:cs="Times New Roman"/>
          <w:b/>
          <w:bCs/>
        </w:rPr>
      </w:pPr>
    </w:p>
    <w:p w14:paraId="2E46C128" w14:textId="6670FC34" w:rsidR="004673DE" w:rsidRPr="00531A29" w:rsidRDefault="004673DE" w:rsidP="009D79A0">
      <w:pPr>
        <w:pStyle w:val="NoSpacing"/>
        <w:jc w:val="center"/>
        <w:rPr>
          <w:rFonts w:cs="Times New Roman"/>
          <w:b/>
          <w:bCs/>
        </w:rPr>
      </w:pPr>
    </w:p>
    <w:p w14:paraId="17883168" w14:textId="50D54FA7" w:rsidR="004673DE" w:rsidRPr="00531A29" w:rsidRDefault="004673DE" w:rsidP="009D79A0">
      <w:pPr>
        <w:pStyle w:val="NoSpacing"/>
        <w:jc w:val="center"/>
        <w:rPr>
          <w:rFonts w:cs="Times New Roman"/>
          <w:b/>
          <w:bCs/>
        </w:rPr>
      </w:pPr>
    </w:p>
    <w:p w14:paraId="225D8A4B" w14:textId="798F23CD" w:rsidR="001623E2" w:rsidRPr="00531A29" w:rsidRDefault="001623E2" w:rsidP="009D79A0">
      <w:pPr>
        <w:pStyle w:val="NoSpacing"/>
        <w:jc w:val="center"/>
        <w:rPr>
          <w:rFonts w:cs="Times New Roman"/>
          <w:b/>
          <w:bCs/>
        </w:rPr>
      </w:pPr>
    </w:p>
    <w:p w14:paraId="035D7766" w14:textId="77777777" w:rsidR="001623E2" w:rsidRPr="00531A29" w:rsidRDefault="001623E2" w:rsidP="009D79A0">
      <w:pPr>
        <w:pStyle w:val="NoSpacing"/>
        <w:jc w:val="center"/>
        <w:rPr>
          <w:rFonts w:cs="Times New Roman"/>
          <w:b/>
          <w:bCs/>
        </w:rPr>
      </w:pPr>
    </w:p>
    <w:p w14:paraId="4B4AEEFF" w14:textId="43506D63" w:rsidR="004673DE" w:rsidRPr="00531A29" w:rsidRDefault="004673DE" w:rsidP="009D79A0">
      <w:pPr>
        <w:pStyle w:val="NoSpacing"/>
        <w:jc w:val="center"/>
        <w:rPr>
          <w:rFonts w:cs="Times New Roman"/>
          <w:b/>
          <w:bCs/>
          <w:lang w:val="de-DE"/>
        </w:rPr>
      </w:pPr>
      <w:r w:rsidRPr="00531A29">
        <w:rPr>
          <w:rFonts w:cs="Times New Roman"/>
          <w:b/>
          <w:bCs/>
          <w:lang w:val="de-DE"/>
        </w:rPr>
        <w:t>Disusun oleh:</w:t>
      </w:r>
    </w:p>
    <w:p w14:paraId="7F81365E" w14:textId="440E7681" w:rsidR="004673DE" w:rsidRPr="00531A29" w:rsidRDefault="004673DE" w:rsidP="009D79A0">
      <w:pPr>
        <w:pStyle w:val="NoSpacing"/>
        <w:jc w:val="center"/>
        <w:rPr>
          <w:rFonts w:cs="Times New Roman"/>
          <w:b/>
          <w:bCs/>
          <w:lang w:val="de-DE"/>
        </w:rPr>
      </w:pPr>
      <w:r w:rsidRPr="00531A29">
        <w:rPr>
          <w:rFonts w:cs="Times New Roman"/>
          <w:b/>
          <w:bCs/>
          <w:lang w:val="de-DE"/>
        </w:rPr>
        <w:t>MUHAMMAD SHOFUWAN ANWAR</w:t>
      </w:r>
    </w:p>
    <w:p w14:paraId="79E511B8" w14:textId="5EDC2671" w:rsidR="004673DE" w:rsidRPr="00531A29" w:rsidRDefault="004673DE" w:rsidP="009D79A0">
      <w:pPr>
        <w:pStyle w:val="NoSpacing"/>
        <w:jc w:val="center"/>
        <w:rPr>
          <w:rFonts w:cs="Times New Roman"/>
          <w:b/>
          <w:bCs/>
          <w:lang w:val="de-DE"/>
        </w:rPr>
      </w:pPr>
      <w:r w:rsidRPr="00531A29">
        <w:rPr>
          <w:rFonts w:cs="Times New Roman"/>
          <w:b/>
          <w:bCs/>
          <w:lang w:val="de-DE"/>
        </w:rPr>
        <w:t>21/483339/SV/20142</w:t>
      </w:r>
    </w:p>
    <w:p w14:paraId="3EBB97B7" w14:textId="3DB81914" w:rsidR="004673DE" w:rsidRPr="00531A29" w:rsidRDefault="004673DE" w:rsidP="009D79A0">
      <w:pPr>
        <w:pStyle w:val="NoSpacing"/>
        <w:jc w:val="center"/>
        <w:rPr>
          <w:rFonts w:cs="Times New Roman"/>
          <w:b/>
          <w:bCs/>
          <w:lang w:val="de-DE"/>
        </w:rPr>
      </w:pPr>
    </w:p>
    <w:p w14:paraId="5AA6E6AF" w14:textId="4FECC048" w:rsidR="004673DE" w:rsidRPr="00531A29" w:rsidRDefault="004673DE" w:rsidP="009D79A0">
      <w:pPr>
        <w:pStyle w:val="NoSpacing"/>
        <w:jc w:val="center"/>
        <w:rPr>
          <w:rFonts w:cs="Times New Roman"/>
          <w:b/>
          <w:bCs/>
          <w:lang w:val="de-DE"/>
        </w:rPr>
      </w:pPr>
    </w:p>
    <w:p w14:paraId="48997BE6" w14:textId="4332F60E" w:rsidR="004673DE" w:rsidRPr="00531A29" w:rsidRDefault="004673DE" w:rsidP="009D79A0">
      <w:pPr>
        <w:pStyle w:val="NoSpacing"/>
        <w:jc w:val="center"/>
        <w:rPr>
          <w:rFonts w:cs="Times New Roman"/>
          <w:b/>
          <w:bCs/>
          <w:lang w:val="de-DE"/>
        </w:rPr>
      </w:pPr>
    </w:p>
    <w:p w14:paraId="15164637" w14:textId="33BA245A" w:rsidR="004673DE" w:rsidRPr="00531A29" w:rsidRDefault="004673DE" w:rsidP="009D79A0">
      <w:pPr>
        <w:pStyle w:val="NoSpacing"/>
        <w:jc w:val="center"/>
        <w:rPr>
          <w:rFonts w:cs="Times New Roman"/>
          <w:b/>
          <w:bCs/>
          <w:lang w:val="de-DE"/>
        </w:rPr>
      </w:pPr>
    </w:p>
    <w:p w14:paraId="2CFA5D5A" w14:textId="77777777" w:rsidR="001623E2" w:rsidRPr="00531A29" w:rsidRDefault="001623E2" w:rsidP="009D79A0">
      <w:pPr>
        <w:pStyle w:val="NoSpacing"/>
        <w:jc w:val="center"/>
        <w:rPr>
          <w:rFonts w:cs="Times New Roman"/>
          <w:b/>
          <w:bCs/>
          <w:lang w:val="de-DE"/>
        </w:rPr>
      </w:pPr>
    </w:p>
    <w:p w14:paraId="4696E997" w14:textId="3567A0AF" w:rsidR="004673DE" w:rsidRPr="00531A29" w:rsidRDefault="004673DE" w:rsidP="009D79A0">
      <w:pPr>
        <w:pStyle w:val="NoSpacing"/>
        <w:jc w:val="center"/>
        <w:rPr>
          <w:rFonts w:cs="Times New Roman"/>
          <w:b/>
          <w:bCs/>
          <w:lang w:val="de-DE"/>
        </w:rPr>
      </w:pPr>
      <w:r w:rsidRPr="00531A29">
        <w:rPr>
          <w:rFonts w:cs="Times New Roman"/>
          <w:b/>
          <w:bCs/>
          <w:lang w:val="de-DE"/>
        </w:rPr>
        <w:t>PROGRAM STUDI SARJANA TERAPAN</w:t>
      </w:r>
    </w:p>
    <w:p w14:paraId="638C2A7F" w14:textId="6500F799" w:rsidR="004673DE" w:rsidRPr="00531A29" w:rsidRDefault="004673DE" w:rsidP="009D79A0">
      <w:pPr>
        <w:pStyle w:val="NoSpacing"/>
        <w:jc w:val="center"/>
        <w:rPr>
          <w:rFonts w:cs="Times New Roman"/>
          <w:b/>
          <w:bCs/>
          <w:lang w:val="de-DE"/>
        </w:rPr>
      </w:pPr>
      <w:r w:rsidRPr="00531A29">
        <w:rPr>
          <w:rFonts w:cs="Times New Roman"/>
          <w:b/>
          <w:bCs/>
          <w:lang w:val="de-DE"/>
        </w:rPr>
        <w:t>TEKNOLOGI REKAYASA INSTRUMENTASI DAN KONTROL</w:t>
      </w:r>
    </w:p>
    <w:p w14:paraId="71279839" w14:textId="5E898325" w:rsidR="004673DE" w:rsidRPr="00531A29" w:rsidRDefault="004673DE" w:rsidP="009D79A0">
      <w:pPr>
        <w:pStyle w:val="NoSpacing"/>
        <w:jc w:val="center"/>
        <w:rPr>
          <w:rFonts w:cs="Times New Roman"/>
          <w:b/>
          <w:bCs/>
          <w:lang w:val="de-DE"/>
        </w:rPr>
      </w:pPr>
      <w:r w:rsidRPr="00531A29">
        <w:rPr>
          <w:rFonts w:cs="Times New Roman"/>
          <w:b/>
          <w:bCs/>
          <w:lang w:val="de-DE"/>
        </w:rPr>
        <w:t>DEPARTEMEN TEKNIK ELEKTRO DAN INFORMATIKA</w:t>
      </w:r>
    </w:p>
    <w:p w14:paraId="5C791D79" w14:textId="53A8A5F6" w:rsidR="004673DE" w:rsidRPr="00531A29" w:rsidRDefault="004673DE" w:rsidP="009D79A0">
      <w:pPr>
        <w:pStyle w:val="NoSpacing"/>
        <w:jc w:val="center"/>
        <w:rPr>
          <w:rFonts w:cs="Times New Roman"/>
          <w:b/>
          <w:bCs/>
          <w:lang w:val="de-DE"/>
        </w:rPr>
      </w:pPr>
      <w:r w:rsidRPr="00531A29">
        <w:rPr>
          <w:rFonts w:cs="Times New Roman"/>
          <w:b/>
          <w:bCs/>
          <w:lang w:val="de-DE"/>
        </w:rPr>
        <w:t>SEKOLAH VOKASI</w:t>
      </w:r>
    </w:p>
    <w:p w14:paraId="07F3A237" w14:textId="0C65F9BD" w:rsidR="004673DE" w:rsidRPr="00531A29" w:rsidRDefault="004673DE" w:rsidP="009D79A0">
      <w:pPr>
        <w:pStyle w:val="NoSpacing"/>
        <w:jc w:val="center"/>
        <w:rPr>
          <w:rFonts w:cs="Times New Roman"/>
          <w:b/>
          <w:bCs/>
          <w:lang w:val="de-DE"/>
        </w:rPr>
      </w:pPr>
      <w:r w:rsidRPr="00531A29">
        <w:rPr>
          <w:rFonts w:cs="Times New Roman"/>
          <w:b/>
          <w:bCs/>
          <w:lang w:val="de-DE"/>
        </w:rPr>
        <w:t>UNIVERSITAS GADJAH MADA</w:t>
      </w:r>
    </w:p>
    <w:p w14:paraId="3F2A7272" w14:textId="6706CD46" w:rsidR="004673DE" w:rsidRPr="00531A29" w:rsidRDefault="004673DE" w:rsidP="009D79A0">
      <w:pPr>
        <w:pStyle w:val="NoSpacing"/>
        <w:jc w:val="center"/>
        <w:rPr>
          <w:rFonts w:cs="Times New Roman"/>
          <w:b/>
          <w:bCs/>
          <w:lang w:val="de-DE"/>
        </w:rPr>
      </w:pPr>
      <w:r w:rsidRPr="00531A29">
        <w:rPr>
          <w:rFonts w:cs="Times New Roman"/>
          <w:b/>
          <w:bCs/>
          <w:lang w:val="de-DE"/>
        </w:rPr>
        <w:t>YOGYAKARTA</w:t>
      </w:r>
    </w:p>
    <w:p w14:paraId="52DF9773" w14:textId="77777777" w:rsidR="009D79A0" w:rsidRPr="00531A29" w:rsidRDefault="004673DE" w:rsidP="009D79A0">
      <w:pPr>
        <w:pStyle w:val="NoSpacing"/>
        <w:jc w:val="center"/>
        <w:rPr>
          <w:rFonts w:cs="Times New Roman"/>
          <w:b/>
          <w:bCs/>
          <w:lang w:val="de-DE"/>
        </w:rPr>
        <w:sectPr w:rsidR="009D79A0" w:rsidRPr="00531A29" w:rsidSect="00EB5646">
          <w:pgSz w:w="11906" w:h="16838"/>
          <w:pgMar w:top="1701" w:right="1418" w:bottom="1701" w:left="1701" w:header="709" w:footer="709" w:gutter="0"/>
          <w:cols w:space="708"/>
          <w:docGrid w:linePitch="360"/>
        </w:sectPr>
      </w:pPr>
      <w:r w:rsidRPr="00531A29">
        <w:rPr>
          <w:rFonts w:cs="Times New Roman"/>
          <w:b/>
          <w:bCs/>
          <w:lang w:val="de-DE"/>
        </w:rPr>
        <w:t>2023</w:t>
      </w:r>
    </w:p>
    <w:p w14:paraId="0AFDE819" w14:textId="7CF1E7E8" w:rsidR="004673DE" w:rsidRPr="00D710D9" w:rsidRDefault="00D710D9" w:rsidP="00230542">
      <w:pPr>
        <w:pStyle w:val="Heading1"/>
        <w:rPr>
          <w:rFonts w:cs="Times New Roman"/>
          <w:lang w:val="de-DE"/>
        </w:rPr>
      </w:pPr>
      <w:bookmarkStart w:id="0" w:name="_Toc126497243"/>
      <w:r>
        <w:rPr>
          <w:rFonts w:cs="Times New Roman"/>
          <w:lang w:val="de-DE"/>
        </w:rPr>
        <w:lastRenderedPageBreak/>
        <w:t xml:space="preserve">OPTIMISASI ALGORITMA </w:t>
      </w:r>
      <w:r>
        <w:rPr>
          <w:rFonts w:cs="Times New Roman"/>
          <w:i/>
          <w:iCs/>
          <w:lang w:val="de-DE"/>
        </w:rPr>
        <w:t>MAXIMUM POWER POINT TRACKER</w:t>
      </w:r>
      <w:r>
        <w:rPr>
          <w:rFonts w:cs="Times New Roman"/>
          <w:lang w:val="de-DE"/>
        </w:rPr>
        <w:t xml:space="preserve"> (MPPT) </w:t>
      </w:r>
      <w:r>
        <w:rPr>
          <w:rFonts w:cs="Times New Roman"/>
          <w:i/>
          <w:iCs/>
          <w:lang w:val="de-DE"/>
        </w:rPr>
        <w:t xml:space="preserve">PERTURB </w:t>
      </w:r>
      <w:r w:rsidR="008B0302">
        <w:rPr>
          <w:rFonts w:cs="Times New Roman"/>
          <w:i/>
          <w:iCs/>
          <w:lang w:val="de-DE"/>
        </w:rPr>
        <w:t>&amp;</w:t>
      </w:r>
      <w:r>
        <w:rPr>
          <w:rFonts w:cs="Times New Roman"/>
          <w:i/>
          <w:iCs/>
          <w:lang w:val="de-DE"/>
        </w:rPr>
        <w:t xml:space="preserve"> OBSERVE</w:t>
      </w:r>
      <w:r>
        <w:rPr>
          <w:rFonts w:cs="Times New Roman"/>
          <w:lang w:val="de-DE"/>
        </w:rPr>
        <w:t xml:space="preserve"> (P&amp;O) PADA </w:t>
      </w:r>
      <w:r>
        <w:rPr>
          <w:rFonts w:cs="Times New Roman"/>
          <w:i/>
          <w:iCs/>
          <w:lang w:val="de-DE"/>
        </w:rPr>
        <w:t>PHOTOVOLTAIC</w:t>
      </w:r>
      <w:r>
        <w:rPr>
          <w:rFonts w:cs="Times New Roman"/>
          <w:lang w:val="de-DE"/>
        </w:rPr>
        <w:t xml:space="preserve"> MENGGUNAKAN XILINX ZYNQ </w:t>
      </w:r>
      <w:r>
        <w:rPr>
          <w:rFonts w:cs="Times New Roman"/>
          <w:i/>
          <w:iCs/>
          <w:lang w:val="de-DE"/>
        </w:rPr>
        <w:t xml:space="preserve">FIELD PROGRAMMABLE GATE ARRAY </w:t>
      </w:r>
      <w:r>
        <w:rPr>
          <w:rFonts w:cs="Times New Roman"/>
          <w:lang w:val="de-DE"/>
        </w:rPr>
        <w:t>(FPGA)</w:t>
      </w:r>
      <w:bookmarkEnd w:id="0"/>
    </w:p>
    <w:p w14:paraId="033B6153" w14:textId="18116F9E" w:rsidR="009D79A0" w:rsidRPr="00531A29" w:rsidRDefault="009D79A0" w:rsidP="009D79A0">
      <w:pPr>
        <w:pStyle w:val="NoSpacing"/>
        <w:jc w:val="center"/>
        <w:rPr>
          <w:rFonts w:cs="Times New Roman"/>
          <w:b/>
          <w:bCs/>
          <w:lang w:val="de-DE"/>
        </w:rPr>
      </w:pPr>
    </w:p>
    <w:p w14:paraId="6FF3B84B" w14:textId="73F2196B" w:rsidR="009D79A0" w:rsidRPr="00531A29" w:rsidRDefault="009D79A0" w:rsidP="009D79A0">
      <w:pPr>
        <w:pStyle w:val="NoSpacing"/>
        <w:jc w:val="center"/>
        <w:rPr>
          <w:rFonts w:cs="Times New Roman"/>
          <w:b/>
          <w:bCs/>
          <w:lang w:val="de-DE"/>
        </w:rPr>
      </w:pPr>
    </w:p>
    <w:p w14:paraId="29C60799" w14:textId="2D1E3773" w:rsidR="009D79A0" w:rsidRPr="00531A29" w:rsidRDefault="009D79A0" w:rsidP="009D79A0">
      <w:pPr>
        <w:pStyle w:val="NoSpacing"/>
        <w:jc w:val="center"/>
        <w:rPr>
          <w:rFonts w:cs="Times New Roman"/>
          <w:b/>
          <w:bCs/>
          <w:lang w:val="de-DE"/>
        </w:rPr>
      </w:pPr>
    </w:p>
    <w:p w14:paraId="7B41F976" w14:textId="2D0C1709" w:rsidR="009D79A0" w:rsidRPr="00531A29" w:rsidRDefault="009D79A0" w:rsidP="009D79A0">
      <w:pPr>
        <w:pStyle w:val="NoSpacing"/>
        <w:jc w:val="center"/>
        <w:rPr>
          <w:rFonts w:cs="Times New Roman"/>
          <w:b/>
          <w:bCs/>
          <w:lang w:val="de-DE"/>
        </w:rPr>
      </w:pPr>
    </w:p>
    <w:p w14:paraId="43DC6ECA" w14:textId="36423A79" w:rsidR="009D79A0" w:rsidRPr="00531A29" w:rsidRDefault="009D79A0" w:rsidP="009D79A0">
      <w:pPr>
        <w:pStyle w:val="NoSpacing"/>
        <w:jc w:val="center"/>
        <w:rPr>
          <w:rFonts w:cs="Times New Roman"/>
          <w:b/>
          <w:bCs/>
          <w:lang w:val="de-DE"/>
        </w:rPr>
      </w:pPr>
      <w:r w:rsidRPr="00531A29">
        <w:rPr>
          <w:rFonts w:cs="Times New Roman"/>
          <w:b/>
          <w:bCs/>
          <w:lang w:val="de-DE"/>
        </w:rPr>
        <w:t>Proyek Akhir</w:t>
      </w:r>
    </w:p>
    <w:p w14:paraId="25CA13B8" w14:textId="76F41F78" w:rsidR="009D79A0" w:rsidRPr="00531A29" w:rsidRDefault="009D79A0" w:rsidP="009D79A0">
      <w:pPr>
        <w:pStyle w:val="NoSpacing"/>
        <w:jc w:val="center"/>
        <w:rPr>
          <w:rFonts w:cs="Times New Roman"/>
          <w:b/>
          <w:bCs/>
          <w:lang w:val="de-DE"/>
        </w:rPr>
      </w:pPr>
      <w:r w:rsidRPr="00531A29">
        <w:rPr>
          <w:rFonts w:cs="Times New Roman"/>
          <w:b/>
          <w:bCs/>
          <w:lang w:val="de-DE"/>
        </w:rPr>
        <w:t>Program Studi Teknologi Rekayasa Instrumentasi dan Kontrol</w:t>
      </w:r>
    </w:p>
    <w:p w14:paraId="0E68252D" w14:textId="4C66D616" w:rsidR="009D79A0" w:rsidRPr="00531A29" w:rsidRDefault="009D79A0" w:rsidP="009D79A0">
      <w:pPr>
        <w:pStyle w:val="NoSpacing"/>
        <w:jc w:val="center"/>
        <w:rPr>
          <w:rFonts w:cs="Times New Roman"/>
          <w:b/>
          <w:bCs/>
          <w:lang w:val="de-DE"/>
        </w:rPr>
      </w:pPr>
    </w:p>
    <w:p w14:paraId="202FE050" w14:textId="67BD1A21" w:rsidR="009D79A0" w:rsidRPr="00531A29" w:rsidRDefault="009D79A0" w:rsidP="009D79A0">
      <w:pPr>
        <w:pStyle w:val="NoSpacing"/>
        <w:jc w:val="center"/>
        <w:rPr>
          <w:rFonts w:cs="Times New Roman"/>
          <w:b/>
          <w:bCs/>
          <w:lang w:val="de-DE"/>
        </w:rPr>
      </w:pPr>
    </w:p>
    <w:p w14:paraId="5CA03F40" w14:textId="0AA75D3C" w:rsidR="009D79A0" w:rsidRPr="00531A29" w:rsidRDefault="009D79A0" w:rsidP="009D79A0">
      <w:pPr>
        <w:pStyle w:val="NoSpacing"/>
        <w:jc w:val="center"/>
        <w:rPr>
          <w:rFonts w:cs="Times New Roman"/>
          <w:b/>
          <w:bCs/>
          <w:lang w:val="de-DE"/>
        </w:rPr>
      </w:pPr>
    </w:p>
    <w:p w14:paraId="51B07840" w14:textId="7A020497" w:rsidR="009D79A0" w:rsidRPr="00531A29" w:rsidRDefault="009D79A0" w:rsidP="009D79A0">
      <w:pPr>
        <w:pStyle w:val="NoSpacing"/>
        <w:jc w:val="center"/>
        <w:rPr>
          <w:rFonts w:cs="Times New Roman"/>
          <w:b/>
          <w:bCs/>
          <w:lang w:val="de-DE"/>
        </w:rPr>
      </w:pPr>
    </w:p>
    <w:p w14:paraId="3A7710CA" w14:textId="04CBD9A5" w:rsidR="009D79A0" w:rsidRPr="00531A29" w:rsidRDefault="009D79A0" w:rsidP="009D79A0">
      <w:pPr>
        <w:pStyle w:val="NoSpacing"/>
        <w:jc w:val="center"/>
        <w:rPr>
          <w:rFonts w:cs="Times New Roman"/>
          <w:b/>
          <w:bCs/>
          <w:lang w:val="de-DE"/>
        </w:rPr>
      </w:pPr>
    </w:p>
    <w:p w14:paraId="1B6954A1" w14:textId="32E0551E" w:rsidR="009D79A0" w:rsidRPr="00531A29" w:rsidRDefault="009D79A0" w:rsidP="009D79A0">
      <w:pPr>
        <w:pStyle w:val="NoSpacing"/>
        <w:jc w:val="center"/>
        <w:rPr>
          <w:rFonts w:cs="Times New Roman"/>
          <w:b/>
          <w:bCs/>
          <w:lang w:val="de-DE"/>
        </w:rPr>
      </w:pPr>
    </w:p>
    <w:p w14:paraId="632E3551" w14:textId="13B09772" w:rsidR="009D79A0" w:rsidRPr="00531A29" w:rsidRDefault="009D79A0" w:rsidP="009D79A0">
      <w:pPr>
        <w:pStyle w:val="NoSpacing"/>
        <w:jc w:val="center"/>
        <w:rPr>
          <w:rFonts w:cs="Times New Roman"/>
          <w:b/>
          <w:bCs/>
          <w:lang w:val="de-DE"/>
        </w:rPr>
      </w:pPr>
      <w:r w:rsidRPr="00531A29">
        <w:rPr>
          <w:rFonts w:cs="Times New Roman"/>
          <w:b/>
          <w:bCs/>
          <w:lang w:val="de-DE"/>
        </w:rPr>
        <w:t>Diajukan sebagai syarat kelengkapan studi jenjang Sarjana Terapan</w:t>
      </w:r>
    </w:p>
    <w:p w14:paraId="78AE9DBE" w14:textId="3C9E2CDA" w:rsidR="009D79A0" w:rsidRPr="00531A29" w:rsidRDefault="009D79A0" w:rsidP="009D79A0">
      <w:pPr>
        <w:pStyle w:val="NoSpacing"/>
        <w:jc w:val="center"/>
        <w:rPr>
          <w:rFonts w:cs="Times New Roman"/>
          <w:b/>
          <w:bCs/>
          <w:lang w:val="de-DE"/>
        </w:rPr>
      </w:pPr>
      <w:r w:rsidRPr="00531A29">
        <w:rPr>
          <w:rFonts w:cs="Times New Roman"/>
          <w:b/>
          <w:bCs/>
          <w:lang w:val="de-DE"/>
        </w:rPr>
        <w:t>Untuk memperoleh gelar Sarjana Terapan Teknik pada</w:t>
      </w:r>
    </w:p>
    <w:p w14:paraId="1B2B87B5" w14:textId="3DC7AB1B" w:rsidR="009D79A0" w:rsidRPr="00531A29" w:rsidRDefault="009D79A0" w:rsidP="009D79A0">
      <w:pPr>
        <w:pStyle w:val="NoSpacing"/>
        <w:jc w:val="center"/>
        <w:rPr>
          <w:rFonts w:cs="Times New Roman"/>
          <w:b/>
          <w:bCs/>
          <w:lang w:val="de-DE"/>
        </w:rPr>
      </w:pPr>
      <w:r w:rsidRPr="00531A29">
        <w:rPr>
          <w:rFonts w:cs="Times New Roman"/>
          <w:b/>
          <w:bCs/>
          <w:lang w:val="de-DE"/>
        </w:rPr>
        <w:t>Program Studi Teknologi Rekayasa Instrumentasi dan Kontrol</w:t>
      </w:r>
    </w:p>
    <w:p w14:paraId="2FFC125C" w14:textId="74592E4F" w:rsidR="009D79A0" w:rsidRPr="00531A29" w:rsidRDefault="009D79A0" w:rsidP="009D79A0">
      <w:pPr>
        <w:pStyle w:val="NoSpacing"/>
        <w:jc w:val="center"/>
        <w:rPr>
          <w:rFonts w:cs="Times New Roman"/>
          <w:b/>
          <w:bCs/>
          <w:lang w:val="de-DE"/>
        </w:rPr>
      </w:pPr>
    </w:p>
    <w:p w14:paraId="1C527334" w14:textId="221A57F3" w:rsidR="009D79A0" w:rsidRPr="00531A29" w:rsidRDefault="009D79A0" w:rsidP="009D79A0">
      <w:pPr>
        <w:pStyle w:val="NoSpacing"/>
        <w:jc w:val="center"/>
        <w:rPr>
          <w:rFonts w:cs="Times New Roman"/>
          <w:b/>
          <w:bCs/>
          <w:lang w:val="de-DE"/>
        </w:rPr>
      </w:pPr>
    </w:p>
    <w:p w14:paraId="67ACD8BF" w14:textId="6D03FE90" w:rsidR="009D79A0" w:rsidRPr="00531A29" w:rsidRDefault="009D79A0" w:rsidP="009D79A0">
      <w:pPr>
        <w:pStyle w:val="NoSpacing"/>
        <w:jc w:val="center"/>
        <w:rPr>
          <w:rFonts w:cs="Times New Roman"/>
          <w:b/>
          <w:bCs/>
          <w:lang w:val="de-DE"/>
        </w:rPr>
      </w:pPr>
    </w:p>
    <w:p w14:paraId="4D49B8B9" w14:textId="53CF3E6F" w:rsidR="009D79A0" w:rsidRPr="00531A29" w:rsidRDefault="009D79A0" w:rsidP="009D79A0">
      <w:pPr>
        <w:pStyle w:val="NoSpacing"/>
        <w:jc w:val="center"/>
        <w:rPr>
          <w:rFonts w:cs="Times New Roman"/>
          <w:b/>
          <w:bCs/>
          <w:lang w:val="de-DE"/>
        </w:rPr>
      </w:pPr>
    </w:p>
    <w:p w14:paraId="509B0BFA" w14:textId="672765FC" w:rsidR="009D79A0" w:rsidRPr="00531A29" w:rsidRDefault="009D79A0" w:rsidP="009D79A0">
      <w:pPr>
        <w:pStyle w:val="NoSpacing"/>
        <w:jc w:val="center"/>
        <w:rPr>
          <w:rFonts w:cs="Times New Roman"/>
          <w:b/>
          <w:bCs/>
          <w:lang w:val="de-DE"/>
        </w:rPr>
      </w:pPr>
    </w:p>
    <w:p w14:paraId="6D807186" w14:textId="77777777" w:rsidR="009D79A0" w:rsidRPr="00531A29" w:rsidRDefault="009D79A0" w:rsidP="009D79A0">
      <w:pPr>
        <w:pStyle w:val="NoSpacing"/>
        <w:jc w:val="center"/>
        <w:rPr>
          <w:rFonts w:cs="Times New Roman"/>
          <w:b/>
          <w:bCs/>
          <w:lang w:val="de-DE"/>
        </w:rPr>
      </w:pPr>
    </w:p>
    <w:p w14:paraId="619405D3" w14:textId="7588D682" w:rsidR="009D79A0" w:rsidRPr="00531A29" w:rsidRDefault="009D79A0" w:rsidP="009D79A0">
      <w:pPr>
        <w:pStyle w:val="NoSpacing"/>
        <w:jc w:val="center"/>
        <w:rPr>
          <w:rFonts w:cs="Times New Roman"/>
          <w:b/>
          <w:bCs/>
          <w:lang w:val="de-DE"/>
        </w:rPr>
      </w:pPr>
      <w:r w:rsidRPr="00531A29">
        <w:rPr>
          <w:rFonts w:cs="Times New Roman"/>
          <w:b/>
          <w:bCs/>
          <w:lang w:val="de-DE"/>
        </w:rPr>
        <w:t>Oleh:</w:t>
      </w:r>
    </w:p>
    <w:p w14:paraId="1D9A3071" w14:textId="4B595B47" w:rsidR="009D79A0" w:rsidRPr="00531A29" w:rsidRDefault="009D79A0" w:rsidP="009D79A0">
      <w:pPr>
        <w:pStyle w:val="NoSpacing"/>
        <w:jc w:val="center"/>
        <w:rPr>
          <w:rFonts w:cs="Times New Roman"/>
          <w:b/>
          <w:bCs/>
          <w:lang w:val="de-DE"/>
        </w:rPr>
      </w:pPr>
      <w:r w:rsidRPr="00531A29">
        <w:rPr>
          <w:rFonts w:cs="Times New Roman"/>
          <w:b/>
          <w:bCs/>
          <w:lang w:val="de-DE"/>
        </w:rPr>
        <w:t>MUHAMMAD SHOFUWAN ANWAR</w:t>
      </w:r>
    </w:p>
    <w:p w14:paraId="3E0F8870" w14:textId="26855317" w:rsidR="009D79A0" w:rsidRPr="00531A29" w:rsidRDefault="009D79A0" w:rsidP="009D79A0">
      <w:pPr>
        <w:pStyle w:val="NoSpacing"/>
        <w:jc w:val="center"/>
        <w:rPr>
          <w:rFonts w:cs="Times New Roman"/>
          <w:b/>
          <w:bCs/>
          <w:lang w:val="de-DE"/>
        </w:rPr>
      </w:pPr>
      <w:r w:rsidRPr="00531A29">
        <w:rPr>
          <w:rFonts w:cs="Times New Roman"/>
          <w:b/>
          <w:bCs/>
          <w:lang w:val="de-DE"/>
        </w:rPr>
        <w:t>21/483339/SV/20142</w:t>
      </w:r>
    </w:p>
    <w:p w14:paraId="63D157D8" w14:textId="7123E60A" w:rsidR="009D79A0" w:rsidRPr="00531A29" w:rsidRDefault="009D79A0" w:rsidP="009D79A0">
      <w:pPr>
        <w:pStyle w:val="NoSpacing"/>
        <w:jc w:val="center"/>
        <w:rPr>
          <w:rFonts w:cs="Times New Roman"/>
          <w:b/>
          <w:bCs/>
          <w:lang w:val="de-DE"/>
        </w:rPr>
      </w:pPr>
    </w:p>
    <w:p w14:paraId="093CEF0B" w14:textId="01AB3192" w:rsidR="009D79A0" w:rsidRPr="00531A29" w:rsidRDefault="009D79A0" w:rsidP="009D79A0">
      <w:pPr>
        <w:pStyle w:val="NoSpacing"/>
        <w:jc w:val="center"/>
        <w:rPr>
          <w:rFonts w:cs="Times New Roman"/>
          <w:b/>
          <w:bCs/>
          <w:lang w:val="de-DE"/>
        </w:rPr>
      </w:pPr>
    </w:p>
    <w:p w14:paraId="1F9966D6" w14:textId="5B0AED72" w:rsidR="009D79A0" w:rsidRPr="00531A29" w:rsidRDefault="009D79A0" w:rsidP="009D79A0">
      <w:pPr>
        <w:pStyle w:val="NoSpacing"/>
        <w:jc w:val="center"/>
        <w:rPr>
          <w:rFonts w:cs="Times New Roman"/>
          <w:b/>
          <w:bCs/>
          <w:lang w:val="de-DE"/>
        </w:rPr>
      </w:pPr>
    </w:p>
    <w:p w14:paraId="4D4406C1" w14:textId="739020FB" w:rsidR="009D79A0" w:rsidRPr="00531A29" w:rsidRDefault="009D79A0" w:rsidP="009D79A0">
      <w:pPr>
        <w:pStyle w:val="NoSpacing"/>
        <w:jc w:val="center"/>
        <w:rPr>
          <w:rFonts w:cs="Times New Roman"/>
          <w:b/>
          <w:bCs/>
          <w:lang w:val="de-DE"/>
        </w:rPr>
      </w:pPr>
    </w:p>
    <w:p w14:paraId="7B4E2E66" w14:textId="0156EA95" w:rsidR="009D79A0" w:rsidRPr="00531A29" w:rsidRDefault="009D79A0" w:rsidP="009D79A0">
      <w:pPr>
        <w:pStyle w:val="NoSpacing"/>
        <w:jc w:val="center"/>
        <w:rPr>
          <w:rFonts w:cs="Times New Roman"/>
          <w:b/>
          <w:bCs/>
          <w:lang w:val="de-DE"/>
        </w:rPr>
      </w:pPr>
    </w:p>
    <w:p w14:paraId="7E71FC6A" w14:textId="3609875B" w:rsidR="009D79A0" w:rsidRPr="00531A29" w:rsidRDefault="009D79A0" w:rsidP="009D79A0">
      <w:pPr>
        <w:pStyle w:val="NoSpacing"/>
        <w:jc w:val="center"/>
        <w:rPr>
          <w:rFonts w:cs="Times New Roman"/>
          <w:b/>
          <w:bCs/>
          <w:lang w:val="de-DE"/>
        </w:rPr>
      </w:pPr>
    </w:p>
    <w:p w14:paraId="269A6F2C" w14:textId="77777777" w:rsidR="00AB326A" w:rsidRPr="00531A29" w:rsidRDefault="00AB326A" w:rsidP="009D79A0">
      <w:pPr>
        <w:pStyle w:val="NoSpacing"/>
        <w:jc w:val="center"/>
        <w:rPr>
          <w:rFonts w:cs="Times New Roman"/>
          <w:b/>
          <w:bCs/>
          <w:lang w:val="de-DE"/>
        </w:rPr>
      </w:pPr>
    </w:p>
    <w:p w14:paraId="0A55BF19" w14:textId="61B4C15B" w:rsidR="009D79A0" w:rsidRPr="00531A29" w:rsidRDefault="009D79A0" w:rsidP="009D79A0">
      <w:pPr>
        <w:pStyle w:val="NoSpacing"/>
        <w:jc w:val="center"/>
        <w:rPr>
          <w:rFonts w:cs="Times New Roman"/>
          <w:b/>
          <w:bCs/>
          <w:lang w:val="de-DE"/>
        </w:rPr>
      </w:pPr>
      <w:r w:rsidRPr="00531A29">
        <w:rPr>
          <w:rFonts w:cs="Times New Roman"/>
          <w:b/>
          <w:bCs/>
          <w:lang w:val="de-DE"/>
        </w:rPr>
        <w:t>PROGRAM STUDI SARJANA TERAPAN</w:t>
      </w:r>
    </w:p>
    <w:p w14:paraId="6E6AB325" w14:textId="495F1BE8" w:rsidR="009D79A0" w:rsidRPr="00531A29" w:rsidRDefault="009D79A0" w:rsidP="009D79A0">
      <w:pPr>
        <w:pStyle w:val="NoSpacing"/>
        <w:jc w:val="center"/>
        <w:rPr>
          <w:rFonts w:cs="Times New Roman"/>
          <w:b/>
          <w:bCs/>
          <w:lang w:val="de-DE"/>
        </w:rPr>
      </w:pPr>
      <w:r w:rsidRPr="00531A29">
        <w:rPr>
          <w:rFonts w:cs="Times New Roman"/>
          <w:b/>
          <w:bCs/>
          <w:lang w:val="de-DE"/>
        </w:rPr>
        <w:t>TEKNOLOGI REKAYASA INSTRUMENTASI DAN KONTROL</w:t>
      </w:r>
    </w:p>
    <w:p w14:paraId="60BE78F5" w14:textId="6508D7D4" w:rsidR="009D79A0" w:rsidRPr="00531A29" w:rsidRDefault="009D79A0" w:rsidP="009D79A0">
      <w:pPr>
        <w:pStyle w:val="NoSpacing"/>
        <w:jc w:val="center"/>
        <w:rPr>
          <w:rFonts w:cs="Times New Roman"/>
          <w:b/>
          <w:bCs/>
          <w:lang w:val="de-DE"/>
        </w:rPr>
      </w:pPr>
      <w:r w:rsidRPr="00531A29">
        <w:rPr>
          <w:rFonts w:cs="Times New Roman"/>
          <w:b/>
          <w:bCs/>
          <w:lang w:val="de-DE"/>
        </w:rPr>
        <w:t>DEPARTEMEN TEKNIK ELEKTRO DAN INFORMATIKA</w:t>
      </w:r>
    </w:p>
    <w:p w14:paraId="1F4CC279" w14:textId="297080C1" w:rsidR="009D79A0" w:rsidRPr="00531A29" w:rsidRDefault="009D79A0" w:rsidP="009D79A0">
      <w:pPr>
        <w:pStyle w:val="NoSpacing"/>
        <w:jc w:val="center"/>
        <w:rPr>
          <w:rFonts w:cs="Times New Roman"/>
          <w:b/>
          <w:bCs/>
          <w:lang w:val="de-DE"/>
        </w:rPr>
      </w:pPr>
      <w:r w:rsidRPr="00531A29">
        <w:rPr>
          <w:rFonts w:cs="Times New Roman"/>
          <w:b/>
          <w:bCs/>
          <w:lang w:val="de-DE"/>
        </w:rPr>
        <w:t>SEKOLAH VOKASI</w:t>
      </w:r>
    </w:p>
    <w:p w14:paraId="5C082EB9" w14:textId="584FA097" w:rsidR="009D79A0" w:rsidRPr="00531A29" w:rsidRDefault="009D79A0" w:rsidP="009D79A0">
      <w:pPr>
        <w:pStyle w:val="NoSpacing"/>
        <w:jc w:val="center"/>
        <w:rPr>
          <w:rFonts w:cs="Times New Roman"/>
          <w:b/>
          <w:bCs/>
        </w:rPr>
      </w:pPr>
      <w:r w:rsidRPr="00531A29">
        <w:rPr>
          <w:rFonts w:cs="Times New Roman"/>
          <w:b/>
          <w:bCs/>
        </w:rPr>
        <w:t>UNIVERSITAS GADJAH MADA</w:t>
      </w:r>
    </w:p>
    <w:p w14:paraId="01D09B00" w14:textId="5E5F6E7B" w:rsidR="009D79A0" w:rsidRPr="00531A29" w:rsidRDefault="009D79A0" w:rsidP="009D79A0">
      <w:pPr>
        <w:pStyle w:val="NoSpacing"/>
        <w:jc w:val="center"/>
        <w:rPr>
          <w:rFonts w:cs="Times New Roman"/>
          <w:b/>
          <w:bCs/>
        </w:rPr>
      </w:pPr>
      <w:r w:rsidRPr="00531A29">
        <w:rPr>
          <w:rFonts w:cs="Times New Roman"/>
          <w:b/>
          <w:bCs/>
        </w:rPr>
        <w:t>YOGYAKARTA</w:t>
      </w:r>
    </w:p>
    <w:p w14:paraId="0E1E524F" w14:textId="51ED0C19" w:rsidR="009D79A0" w:rsidRPr="00531A29" w:rsidRDefault="009D79A0" w:rsidP="009D79A0">
      <w:pPr>
        <w:pStyle w:val="NoSpacing"/>
        <w:jc w:val="center"/>
        <w:rPr>
          <w:rFonts w:cs="Times New Roman"/>
          <w:b/>
          <w:bCs/>
        </w:rPr>
      </w:pPr>
      <w:r w:rsidRPr="00531A29">
        <w:rPr>
          <w:rFonts w:cs="Times New Roman"/>
          <w:b/>
          <w:bCs/>
        </w:rPr>
        <w:t>2023</w:t>
      </w:r>
    </w:p>
    <w:p w14:paraId="0DF60555" w14:textId="77777777" w:rsidR="009D79A0" w:rsidRPr="00531A29" w:rsidRDefault="009D79A0" w:rsidP="009D79A0">
      <w:pPr>
        <w:pStyle w:val="NoSpacing"/>
        <w:jc w:val="center"/>
        <w:rPr>
          <w:rFonts w:cs="Times New Roman"/>
          <w:b/>
          <w:bCs/>
        </w:rPr>
      </w:pPr>
      <w:r w:rsidRPr="00531A29">
        <w:rPr>
          <w:rFonts w:cs="Times New Roman"/>
          <w:b/>
          <w:bCs/>
        </w:rPr>
        <w:br w:type="page"/>
      </w:r>
    </w:p>
    <w:p w14:paraId="2FB1C55B" w14:textId="34217009" w:rsidR="009D79A0" w:rsidRPr="00531A29" w:rsidRDefault="009D79A0" w:rsidP="00230542">
      <w:pPr>
        <w:pStyle w:val="Heading1"/>
        <w:rPr>
          <w:rFonts w:cs="Times New Roman"/>
        </w:rPr>
      </w:pPr>
      <w:bookmarkStart w:id="1" w:name="_Toc126497244"/>
      <w:r w:rsidRPr="00531A29">
        <w:rPr>
          <w:rFonts w:cs="Times New Roman"/>
        </w:rPr>
        <w:lastRenderedPageBreak/>
        <w:t>LEMBAR PENGESAHAN</w:t>
      </w:r>
      <w:bookmarkEnd w:id="1"/>
    </w:p>
    <w:p w14:paraId="01D3DF24" w14:textId="77777777" w:rsidR="009D79A0" w:rsidRPr="00531A29" w:rsidRDefault="009D79A0" w:rsidP="009D79A0">
      <w:pPr>
        <w:pStyle w:val="NoSpacing"/>
        <w:jc w:val="center"/>
        <w:rPr>
          <w:rFonts w:cs="Times New Roman"/>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25"/>
        <w:gridCol w:w="6514"/>
      </w:tblGrid>
      <w:tr w:rsidR="009D79A0" w:rsidRPr="00531A29" w14:paraId="4830A432" w14:textId="77777777" w:rsidTr="00EE3D4A">
        <w:tc>
          <w:tcPr>
            <w:tcW w:w="1838" w:type="dxa"/>
          </w:tcPr>
          <w:p w14:paraId="6FE4F185" w14:textId="71F3F059" w:rsidR="009D79A0" w:rsidRPr="00531A29" w:rsidRDefault="009D79A0" w:rsidP="009D79A0">
            <w:pPr>
              <w:pStyle w:val="NoSpacing"/>
              <w:spacing w:line="276" w:lineRule="auto"/>
              <w:rPr>
                <w:rFonts w:cs="Times New Roman"/>
              </w:rPr>
            </w:pPr>
            <w:r w:rsidRPr="00531A29">
              <w:rPr>
                <w:rFonts w:cs="Times New Roman"/>
              </w:rPr>
              <w:t>Judul</w:t>
            </w:r>
          </w:p>
        </w:tc>
        <w:tc>
          <w:tcPr>
            <w:tcW w:w="425" w:type="dxa"/>
          </w:tcPr>
          <w:p w14:paraId="3D125C93" w14:textId="3CA6B59E" w:rsidR="009D79A0" w:rsidRPr="00531A29" w:rsidRDefault="009D79A0" w:rsidP="009D79A0">
            <w:pPr>
              <w:pStyle w:val="NoSpacing"/>
              <w:spacing w:line="276" w:lineRule="auto"/>
              <w:jc w:val="center"/>
              <w:rPr>
                <w:rFonts w:cs="Times New Roman"/>
              </w:rPr>
            </w:pPr>
            <w:r w:rsidRPr="00531A29">
              <w:rPr>
                <w:rFonts w:cs="Times New Roman"/>
              </w:rPr>
              <w:t>:</w:t>
            </w:r>
          </w:p>
        </w:tc>
        <w:tc>
          <w:tcPr>
            <w:tcW w:w="6514" w:type="dxa"/>
          </w:tcPr>
          <w:p w14:paraId="0476448E" w14:textId="1C5BA1C3" w:rsidR="009D79A0" w:rsidRPr="008F3473" w:rsidRDefault="008F3473" w:rsidP="009D79A0">
            <w:pPr>
              <w:pStyle w:val="NoSpacing"/>
              <w:spacing w:line="276" w:lineRule="auto"/>
              <w:rPr>
                <w:rFonts w:cs="Times New Roman"/>
              </w:rPr>
            </w:pPr>
            <w:r>
              <w:rPr>
                <w:rFonts w:cs="Times New Roman"/>
              </w:rPr>
              <w:t xml:space="preserve">OPTIMISASI ALGORITMA </w:t>
            </w:r>
            <w:r>
              <w:rPr>
                <w:rFonts w:cs="Times New Roman"/>
                <w:i/>
                <w:iCs/>
              </w:rPr>
              <w:t>MAXIMUM POWER POINT TRACK</w:t>
            </w:r>
            <w:r w:rsidR="008843EE">
              <w:rPr>
                <w:rFonts w:cs="Times New Roman"/>
                <w:i/>
                <w:iCs/>
              </w:rPr>
              <w:t>ER</w:t>
            </w:r>
            <w:r>
              <w:rPr>
                <w:rFonts w:cs="Times New Roman"/>
                <w:i/>
                <w:iCs/>
              </w:rPr>
              <w:t xml:space="preserve"> </w:t>
            </w:r>
            <w:r>
              <w:rPr>
                <w:rFonts w:cs="Times New Roman"/>
              </w:rPr>
              <w:t xml:space="preserve">(MPPT) </w:t>
            </w:r>
            <w:r>
              <w:rPr>
                <w:rFonts w:cs="Times New Roman"/>
                <w:i/>
                <w:iCs/>
              </w:rPr>
              <w:t xml:space="preserve">PERTURB </w:t>
            </w:r>
            <w:r w:rsidR="008B0302">
              <w:rPr>
                <w:rFonts w:cs="Times New Roman"/>
                <w:i/>
                <w:iCs/>
              </w:rPr>
              <w:t>&amp;</w:t>
            </w:r>
            <w:r>
              <w:rPr>
                <w:rFonts w:cs="Times New Roman"/>
                <w:i/>
                <w:iCs/>
              </w:rPr>
              <w:t xml:space="preserve"> OBSERVE </w:t>
            </w:r>
            <w:r>
              <w:rPr>
                <w:rFonts w:cs="Times New Roman"/>
              </w:rPr>
              <w:t xml:space="preserve">(P&amp;O) PADA </w:t>
            </w:r>
            <w:r>
              <w:rPr>
                <w:rFonts w:cs="Times New Roman"/>
                <w:i/>
                <w:iCs/>
              </w:rPr>
              <w:t>PHOTOVOLTAIC</w:t>
            </w:r>
            <w:r>
              <w:rPr>
                <w:rFonts w:cs="Times New Roman"/>
              </w:rPr>
              <w:t xml:space="preserve"> DENGAN XILINX ZYNQ </w:t>
            </w:r>
            <w:r>
              <w:rPr>
                <w:rFonts w:cs="Times New Roman"/>
                <w:i/>
                <w:iCs/>
              </w:rPr>
              <w:t>FIELD PROGRAMMABLE GATE ARRAY</w:t>
            </w:r>
            <w:r>
              <w:rPr>
                <w:rFonts w:cs="Times New Roman"/>
              </w:rPr>
              <w:t xml:space="preserve"> (FPGA)</w:t>
            </w:r>
          </w:p>
        </w:tc>
      </w:tr>
      <w:tr w:rsidR="009D79A0" w:rsidRPr="00531A29" w14:paraId="4F68AE55" w14:textId="77777777" w:rsidTr="00EE3D4A">
        <w:tc>
          <w:tcPr>
            <w:tcW w:w="1838" w:type="dxa"/>
          </w:tcPr>
          <w:p w14:paraId="0D17FD3D" w14:textId="6C25F1C1" w:rsidR="009D79A0" w:rsidRPr="00531A29" w:rsidRDefault="009D79A0" w:rsidP="009D79A0">
            <w:pPr>
              <w:pStyle w:val="NoSpacing"/>
              <w:spacing w:line="276" w:lineRule="auto"/>
              <w:rPr>
                <w:rFonts w:cs="Times New Roman"/>
              </w:rPr>
            </w:pPr>
            <w:r w:rsidRPr="00531A29">
              <w:rPr>
                <w:rFonts w:cs="Times New Roman"/>
              </w:rPr>
              <w:t>Nama</w:t>
            </w:r>
          </w:p>
        </w:tc>
        <w:tc>
          <w:tcPr>
            <w:tcW w:w="425" w:type="dxa"/>
          </w:tcPr>
          <w:p w14:paraId="6C5AD64A" w14:textId="62923428" w:rsidR="009D79A0" w:rsidRPr="00531A29" w:rsidRDefault="009D79A0" w:rsidP="009D79A0">
            <w:pPr>
              <w:pStyle w:val="NoSpacing"/>
              <w:spacing w:line="276" w:lineRule="auto"/>
              <w:jc w:val="center"/>
              <w:rPr>
                <w:rFonts w:cs="Times New Roman"/>
              </w:rPr>
            </w:pPr>
            <w:r w:rsidRPr="00531A29">
              <w:rPr>
                <w:rFonts w:cs="Times New Roman"/>
              </w:rPr>
              <w:t>:</w:t>
            </w:r>
          </w:p>
        </w:tc>
        <w:tc>
          <w:tcPr>
            <w:tcW w:w="6514" w:type="dxa"/>
          </w:tcPr>
          <w:p w14:paraId="73DBB982" w14:textId="1F8D1F20" w:rsidR="009D79A0" w:rsidRPr="00531A29" w:rsidRDefault="00A544C6" w:rsidP="009D79A0">
            <w:pPr>
              <w:pStyle w:val="NoSpacing"/>
              <w:spacing w:line="276" w:lineRule="auto"/>
              <w:rPr>
                <w:rFonts w:cs="Times New Roman"/>
              </w:rPr>
            </w:pPr>
            <w:r w:rsidRPr="00531A29">
              <w:rPr>
                <w:rFonts w:cs="Times New Roman"/>
              </w:rPr>
              <w:t>Muhammad Shofuwan Anwar</w:t>
            </w:r>
          </w:p>
        </w:tc>
      </w:tr>
      <w:tr w:rsidR="009D79A0" w:rsidRPr="00531A29" w14:paraId="72431C1D" w14:textId="77777777" w:rsidTr="00EE3D4A">
        <w:tc>
          <w:tcPr>
            <w:tcW w:w="1838" w:type="dxa"/>
          </w:tcPr>
          <w:p w14:paraId="7DF4C153" w14:textId="016DB835" w:rsidR="009D79A0" w:rsidRPr="00531A29" w:rsidRDefault="009D79A0" w:rsidP="009D79A0">
            <w:pPr>
              <w:pStyle w:val="NoSpacing"/>
              <w:spacing w:line="276" w:lineRule="auto"/>
              <w:rPr>
                <w:rFonts w:cs="Times New Roman"/>
              </w:rPr>
            </w:pPr>
            <w:r w:rsidRPr="00531A29">
              <w:rPr>
                <w:rFonts w:cs="Times New Roman"/>
              </w:rPr>
              <w:t>Program Studi</w:t>
            </w:r>
          </w:p>
        </w:tc>
        <w:tc>
          <w:tcPr>
            <w:tcW w:w="425" w:type="dxa"/>
          </w:tcPr>
          <w:p w14:paraId="31A9942D" w14:textId="1DE7C07E" w:rsidR="009D79A0" w:rsidRPr="00531A29" w:rsidRDefault="009D79A0" w:rsidP="009D79A0">
            <w:pPr>
              <w:pStyle w:val="NoSpacing"/>
              <w:spacing w:line="276" w:lineRule="auto"/>
              <w:jc w:val="center"/>
              <w:rPr>
                <w:rFonts w:cs="Times New Roman"/>
              </w:rPr>
            </w:pPr>
            <w:r w:rsidRPr="00531A29">
              <w:rPr>
                <w:rFonts w:cs="Times New Roman"/>
              </w:rPr>
              <w:t>:</w:t>
            </w:r>
          </w:p>
        </w:tc>
        <w:tc>
          <w:tcPr>
            <w:tcW w:w="6514" w:type="dxa"/>
          </w:tcPr>
          <w:p w14:paraId="51A6421C" w14:textId="1A277164" w:rsidR="009D79A0" w:rsidRPr="00531A29" w:rsidRDefault="00A544C6" w:rsidP="009D79A0">
            <w:pPr>
              <w:pStyle w:val="NoSpacing"/>
              <w:spacing w:line="276" w:lineRule="auto"/>
              <w:rPr>
                <w:rFonts w:cs="Times New Roman"/>
                <w:lang w:val="de-DE"/>
              </w:rPr>
            </w:pPr>
            <w:r w:rsidRPr="00531A29">
              <w:rPr>
                <w:rFonts w:cs="Times New Roman"/>
                <w:lang w:val="de-DE"/>
              </w:rPr>
              <w:t>Teknologi Rekayasa Instrumentasi dan Kontrol</w:t>
            </w:r>
          </w:p>
        </w:tc>
      </w:tr>
      <w:tr w:rsidR="009D79A0" w:rsidRPr="00531A29" w14:paraId="7BF603E3" w14:textId="77777777" w:rsidTr="00EE3D4A">
        <w:tc>
          <w:tcPr>
            <w:tcW w:w="1838" w:type="dxa"/>
          </w:tcPr>
          <w:p w14:paraId="139A6C9D" w14:textId="2EEAEDAC" w:rsidR="009D79A0" w:rsidRPr="00531A29" w:rsidRDefault="009D79A0" w:rsidP="009D79A0">
            <w:pPr>
              <w:pStyle w:val="NoSpacing"/>
              <w:spacing w:line="276" w:lineRule="auto"/>
              <w:rPr>
                <w:rFonts w:cs="Times New Roman"/>
              </w:rPr>
            </w:pPr>
            <w:r w:rsidRPr="00531A29">
              <w:rPr>
                <w:rFonts w:cs="Times New Roman"/>
              </w:rPr>
              <w:t>Pembimbing</w:t>
            </w:r>
          </w:p>
        </w:tc>
        <w:tc>
          <w:tcPr>
            <w:tcW w:w="425" w:type="dxa"/>
          </w:tcPr>
          <w:p w14:paraId="2645820D" w14:textId="5ED07312" w:rsidR="009D79A0" w:rsidRPr="00531A29" w:rsidRDefault="009D79A0" w:rsidP="009D79A0">
            <w:pPr>
              <w:pStyle w:val="NoSpacing"/>
              <w:spacing w:line="276" w:lineRule="auto"/>
              <w:jc w:val="center"/>
              <w:rPr>
                <w:rFonts w:cs="Times New Roman"/>
              </w:rPr>
            </w:pPr>
            <w:r w:rsidRPr="00531A29">
              <w:rPr>
                <w:rFonts w:cs="Times New Roman"/>
              </w:rPr>
              <w:t>:</w:t>
            </w:r>
          </w:p>
        </w:tc>
        <w:tc>
          <w:tcPr>
            <w:tcW w:w="6514" w:type="dxa"/>
          </w:tcPr>
          <w:p w14:paraId="539AFD58" w14:textId="0530804F" w:rsidR="009D79A0" w:rsidRPr="00531A29" w:rsidRDefault="00A544C6" w:rsidP="009D79A0">
            <w:pPr>
              <w:pStyle w:val="NoSpacing"/>
              <w:spacing w:line="276" w:lineRule="auto"/>
              <w:rPr>
                <w:rFonts w:cs="Times New Roman"/>
              </w:rPr>
            </w:pPr>
            <w:r w:rsidRPr="00531A29">
              <w:rPr>
                <w:rFonts w:cs="Times New Roman"/>
                <w:color w:val="000000"/>
              </w:rPr>
              <w:t>Jans Hendry, S.T., M.Eng.</w:t>
            </w:r>
          </w:p>
        </w:tc>
      </w:tr>
      <w:tr w:rsidR="009D79A0" w:rsidRPr="00531A29" w14:paraId="35FD769B" w14:textId="77777777" w:rsidTr="00EE3D4A">
        <w:tc>
          <w:tcPr>
            <w:tcW w:w="1838" w:type="dxa"/>
          </w:tcPr>
          <w:p w14:paraId="28002363" w14:textId="52D47C05" w:rsidR="009D79A0" w:rsidRPr="00531A29" w:rsidRDefault="009D79A0" w:rsidP="009D79A0">
            <w:pPr>
              <w:pStyle w:val="NoSpacing"/>
              <w:spacing w:line="276" w:lineRule="auto"/>
              <w:rPr>
                <w:rFonts w:cs="Times New Roman"/>
              </w:rPr>
            </w:pPr>
            <w:r w:rsidRPr="00531A29">
              <w:rPr>
                <w:rFonts w:cs="Times New Roman"/>
              </w:rPr>
              <w:t>Waktu Ujian</w:t>
            </w:r>
          </w:p>
        </w:tc>
        <w:tc>
          <w:tcPr>
            <w:tcW w:w="425" w:type="dxa"/>
          </w:tcPr>
          <w:p w14:paraId="285A53A0" w14:textId="7DDB5672" w:rsidR="009D79A0" w:rsidRPr="00531A29" w:rsidRDefault="009D79A0" w:rsidP="009D79A0">
            <w:pPr>
              <w:pStyle w:val="NoSpacing"/>
              <w:spacing w:line="276" w:lineRule="auto"/>
              <w:jc w:val="center"/>
              <w:rPr>
                <w:rFonts w:cs="Times New Roman"/>
              </w:rPr>
            </w:pPr>
            <w:r w:rsidRPr="00531A29">
              <w:rPr>
                <w:rFonts w:cs="Times New Roman"/>
              </w:rPr>
              <w:t>:</w:t>
            </w:r>
          </w:p>
        </w:tc>
        <w:tc>
          <w:tcPr>
            <w:tcW w:w="6514" w:type="dxa"/>
          </w:tcPr>
          <w:p w14:paraId="2C46DF9E" w14:textId="77777777" w:rsidR="009D79A0" w:rsidRPr="00531A29" w:rsidRDefault="009D79A0" w:rsidP="009D79A0">
            <w:pPr>
              <w:pStyle w:val="NoSpacing"/>
              <w:spacing w:line="276" w:lineRule="auto"/>
              <w:rPr>
                <w:rFonts w:cs="Times New Roman"/>
              </w:rPr>
            </w:pPr>
          </w:p>
        </w:tc>
      </w:tr>
    </w:tbl>
    <w:p w14:paraId="1FFA4DB4" w14:textId="0D467CB7" w:rsidR="009D79A0" w:rsidRPr="00531A29" w:rsidRDefault="009D79A0" w:rsidP="009D79A0">
      <w:pPr>
        <w:pStyle w:val="NoSpacing"/>
        <w:jc w:val="center"/>
        <w:rPr>
          <w:rFonts w:cs="Times New Roman"/>
          <w:b/>
          <w:bCs/>
        </w:rPr>
      </w:pPr>
    </w:p>
    <w:p w14:paraId="72A698AB" w14:textId="77777777" w:rsidR="00A544C6" w:rsidRPr="00531A29" w:rsidRDefault="00A544C6" w:rsidP="00A60547">
      <w:pPr>
        <w:pStyle w:val="SubJudul"/>
        <w:rPr>
          <w:rFonts w:cs="Times New Roman"/>
        </w:rPr>
      </w:pPr>
      <w:r w:rsidRPr="00531A29">
        <w:rPr>
          <w:rFonts w:cs="Times New Roman"/>
        </w:rPr>
        <w:t>Telah dipertanggungjawabkan dan diuji oleh Tim Penguji serta disetujui dan disahkan sebagai syarat kelengkapan studi jenjang Sarjana Terapan</w:t>
      </w:r>
    </w:p>
    <w:p w14:paraId="7C3BC12B" w14:textId="77777777" w:rsidR="00A544C6" w:rsidRPr="00531A29" w:rsidRDefault="00A544C6" w:rsidP="00A60547">
      <w:pPr>
        <w:pStyle w:val="SubJudul"/>
        <w:rPr>
          <w:rFonts w:cs="Times New Roman"/>
          <w:lang w:val="de-DE"/>
        </w:rPr>
      </w:pPr>
      <w:r w:rsidRPr="00531A29">
        <w:rPr>
          <w:rFonts w:cs="Times New Roman"/>
          <w:lang w:val="de-DE"/>
        </w:rPr>
        <w:t>Program Studi Teknologi Rekayasa Instrumentasi dan Kontrol</w:t>
      </w:r>
    </w:p>
    <w:p w14:paraId="642B2343" w14:textId="7D2CC99C" w:rsidR="00A544C6" w:rsidRPr="00531A29" w:rsidRDefault="00A544C6" w:rsidP="00A60547">
      <w:pPr>
        <w:pStyle w:val="SubJudul"/>
        <w:rPr>
          <w:rFonts w:cs="Times New Roman"/>
          <w:lang w:val="de-DE"/>
        </w:rPr>
      </w:pPr>
      <w:r w:rsidRPr="00531A29">
        <w:rPr>
          <w:rFonts w:cs="Times New Roman"/>
          <w:lang w:val="de-DE"/>
        </w:rPr>
        <w:t>Sekolah Vokasi Universitas Gadjah Mada</w:t>
      </w:r>
    </w:p>
    <w:p w14:paraId="3A3F614E" w14:textId="2C84C77A" w:rsidR="00A544C6" w:rsidRPr="00531A29" w:rsidRDefault="00A544C6" w:rsidP="00230542">
      <w:pPr>
        <w:rPr>
          <w:rFonts w:cs="Times New Roman"/>
          <w:lang w:val="de-DE"/>
        </w:rPr>
      </w:pPr>
    </w:p>
    <w:p w14:paraId="7CE55A80" w14:textId="79C06FCC" w:rsidR="00A544C6" w:rsidRPr="00531A29" w:rsidRDefault="00A544C6" w:rsidP="007570E5">
      <w:pPr>
        <w:pStyle w:val="SubJudul"/>
        <w:rPr>
          <w:rFonts w:cs="Times New Roman"/>
          <w:lang w:val="de-DE"/>
        </w:rPr>
      </w:pPr>
      <w:r w:rsidRPr="00531A29">
        <w:rPr>
          <w:rFonts w:cs="Times New Roman"/>
          <w:lang w:val="de-DE"/>
        </w:rPr>
        <w:t xml:space="preserve">Yogyakarta, </w:t>
      </w:r>
      <w:r w:rsidRPr="00531A29">
        <w:rPr>
          <w:rFonts w:cs="Times New Roman"/>
          <w:color w:val="FF0000"/>
          <w:lang w:val="de-DE"/>
        </w:rPr>
        <w:t>25 Januari 2023</w:t>
      </w:r>
    </w:p>
    <w:p w14:paraId="668DDB6B" w14:textId="6B2790E1" w:rsidR="00A544C6" w:rsidRPr="00531A29" w:rsidRDefault="00A544C6" w:rsidP="007570E5">
      <w:pPr>
        <w:rPr>
          <w:rFonts w:cs="Times New Roman"/>
          <w:lang w:val="de-DE"/>
        </w:rPr>
      </w:pPr>
    </w:p>
    <w:tbl>
      <w:tblPr>
        <w:tblStyle w:val="TableGrid"/>
        <w:tblW w:w="0" w:type="auto"/>
        <w:tblLook w:val="04A0" w:firstRow="1" w:lastRow="0" w:firstColumn="1" w:lastColumn="0" w:noHBand="0" w:noVBand="1"/>
      </w:tblPr>
      <w:tblGrid>
        <w:gridCol w:w="2943"/>
        <w:gridCol w:w="1445"/>
        <w:gridCol w:w="2270"/>
        <w:gridCol w:w="2119"/>
      </w:tblGrid>
      <w:tr w:rsidR="00A544C6" w:rsidRPr="00531A29" w14:paraId="357D7328" w14:textId="77777777" w:rsidTr="00530E9E">
        <w:trPr>
          <w:trHeight w:val="407"/>
        </w:trPr>
        <w:tc>
          <w:tcPr>
            <w:tcW w:w="8777" w:type="dxa"/>
            <w:gridSpan w:val="4"/>
            <w:tcBorders>
              <w:top w:val="nil"/>
              <w:left w:val="nil"/>
              <w:bottom w:val="nil"/>
              <w:right w:val="nil"/>
            </w:tcBorders>
          </w:tcPr>
          <w:p w14:paraId="430BC47B" w14:textId="4BD4C860" w:rsidR="00A544C6" w:rsidRPr="00531A29" w:rsidRDefault="000B4294" w:rsidP="007570E5">
            <w:pPr>
              <w:pStyle w:val="PENGESAHTABEL"/>
              <w:rPr>
                <w:rFonts w:cs="Times New Roman"/>
                <w:sz w:val="24"/>
              </w:rPr>
            </w:pPr>
            <w:r w:rsidRPr="00531A29">
              <w:rPr>
                <w:rFonts w:cs="Times New Roman"/>
                <w:sz w:val="24"/>
              </w:rPr>
              <w:t>Tim Penguji</w:t>
            </w:r>
          </w:p>
        </w:tc>
      </w:tr>
      <w:tr w:rsidR="00A544C6" w:rsidRPr="00531A29" w14:paraId="391830DF" w14:textId="77777777" w:rsidTr="007570E5">
        <w:tc>
          <w:tcPr>
            <w:tcW w:w="4388" w:type="dxa"/>
            <w:gridSpan w:val="2"/>
            <w:tcBorders>
              <w:top w:val="nil"/>
              <w:left w:val="nil"/>
              <w:bottom w:val="nil"/>
              <w:right w:val="nil"/>
            </w:tcBorders>
          </w:tcPr>
          <w:p w14:paraId="28B7A285" w14:textId="1FC84F9E" w:rsidR="00A544C6" w:rsidRPr="00531A29" w:rsidRDefault="000B4294" w:rsidP="007570E5">
            <w:pPr>
              <w:pStyle w:val="PENGESAHTABEL"/>
              <w:rPr>
                <w:rFonts w:cs="Times New Roman"/>
                <w:sz w:val="24"/>
              </w:rPr>
            </w:pPr>
            <w:r w:rsidRPr="00531A29">
              <w:rPr>
                <w:rFonts w:cs="Times New Roman"/>
                <w:sz w:val="24"/>
              </w:rPr>
              <w:t>Ketua</w:t>
            </w:r>
          </w:p>
        </w:tc>
        <w:tc>
          <w:tcPr>
            <w:tcW w:w="4389" w:type="dxa"/>
            <w:gridSpan w:val="2"/>
            <w:tcBorders>
              <w:top w:val="nil"/>
              <w:left w:val="nil"/>
              <w:bottom w:val="nil"/>
              <w:right w:val="nil"/>
            </w:tcBorders>
          </w:tcPr>
          <w:p w14:paraId="27E28BC1" w14:textId="455DAE85" w:rsidR="00A544C6" w:rsidRPr="00531A29" w:rsidRDefault="000B4294" w:rsidP="007570E5">
            <w:pPr>
              <w:pStyle w:val="PENGESAHTABEL"/>
              <w:rPr>
                <w:rFonts w:cs="Times New Roman"/>
                <w:sz w:val="24"/>
              </w:rPr>
            </w:pPr>
            <w:r w:rsidRPr="00531A29">
              <w:rPr>
                <w:rFonts w:cs="Times New Roman"/>
                <w:sz w:val="24"/>
              </w:rPr>
              <w:t>Sekretaris</w:t>
            </w:r>
          </w:p>
        </w:tc>
      </w:tr>
      <w:tr w:rsidR="00A544C6" w:rsidRPr="00531A29" w14:paraId="3ABD3E1A" w14:textId="77777777" w:rsidTr="00AC1B8E">
        <w:trPr>
          <w:trHeight w:val="715"/>
        </w:trPr>
        <w:tc>
          <w:tcPr>
            <w:tcW w:w="4388" w:type="dxa"/>
            <w:gridSpan w:val="2"/>
            <w:tcBorders>
              <w:top w:val="nil"/>
              <w:left w:val="nil"/>
              <w:bottom w:val="nil"/>
              <w:right w:val="nil"/>
            </w:tcBorders>
          </w:tcPr>
          <w:p w14:paraId="7017B8F8" w14:textId="77777777" w:rsidR="00A544C6" w:rsidRPr="00531A29" w:rsidRDefault="00A544C6" w:rsidP="007570E5">
            <w:pPr>
              <w:pStyle w:val="PENGESAHTABEL"/>
              <w:rPr>
                <w:rFonts w:cs="Times New Roman"/>
                <w:sz w:val="24"/>
              </w:rPr>
            </w:pPr>
          </w:p>
        </w:tc>
        <w:tc>
          <w:tcPr>
            <w:tcW w:w="4389" w:type="dxa"/>
            <w:gridSpan w:val="2"/>
            <w:tcBorders>
              <w:top w:val="nil"/>
              <w:left w:val="nil"/>
              <w:bottom w:val="nil"/>
              <w:right w:val="nil"/>
            </w:tcBorders>
          </w:tcPr>
          <w:p w14:paraId="591FF9C1" w14:textId="77777777" w:rsidR="00A544C6" w:rsidRPr="00531A29" w:rsidRDefault="00A544C6" w:rsidP="007570E5">
            <w:pPr>
              <w:pStyle w:val="PENGESAHTABEL"/>
              <w:rPr>
                <w:rFonts w:cs="Times New Roman"/>
                <w:sz w:val="24"/>
              </w:rPr>
            </w:pPr>
          </w:p>
        </w:tc>
      </w:tr>
      <w:tr w:rsidR="00A544C6" w:rsidRPr="00531A29" w14:paraId="638F2AE1" w14:textId="77777777" w:rsidTr="007570E5">
        <w:tc>
          <w:tcPr>
            <w:tcW w:w="4388" w:type="dxa"/>
            <w:gridSpan w:val="2"/>
            <w:tcBorders>
              <w:top w:val="nil"/>
              <w:left w:val="nil"/>
              <w:bottom w:val="nil"/>
              <w:right w:val="nil"/>
            </w:tcBorders>
          </w:tcPr>
          <w:p w14:paraId="09042EE2" w14:textId="07D84E8A" w:rsidR="00A544C6" w:rsidRPr="00531A29" w:rsidRDefault="0086433A" w:rsidP="007570E5">
            <w:pPr>
              <w:pStyle w:val="PENGESAHTABEL"/>
              <w:rPr>
                <w:rFonts w:cs="Times New Roman"/>
                <w:sz w:val="24"/>
                <w:u w:val="single"/>
              </w:rPr>
            </w:pPr>
            <w:r w:rsidRPr="00531A29">
              <w:rPr>
                <w:rFonts w:cs="Times New Roman"/>
                <w:sz w:val="24"/>
                <w:u w:val="single"/>
              </w:rPr>
              <w:t>X</w:t>
            </w:r>
            <w:r w:rsidR="00A9541B" w:rsidRPr="00531A29">
              <w:rPr>
                <w:rFonts w:cs="Times New Roman"/>
                <w:sz w:val="24"/>
                <w:u w:val="single"/>
              </w:rPr>
              <w:t>X</w:t>
            </w:r>
            <w:r w:rsidRPr="00531A29">
              <w:rPr>
                <w:rFonts w:cs="Times New Roman"/>
                <w:sz w:val="24"/>
                <w:u w:val="single"/>
              </w:rPr>
              <w:t>XX</w:t>
            </w:r>
          </w:p>
        </w:tc>
        <w:tc>
          <w:tcPr>
            <w:tcW w:w="4389" w:type="dxa"/>
            <w:gridSpan w:val="2"/>
            <w:tcBorders>
              <w:top w:val="nil"/>
              <w:left w:val="nil"/>
              <w:bottom w:val="nil"/>
              <w:right w:val="nil"/>
            </w:tcBorders>
          </w:tcPr>
          <w:p w14:paraId="008759DD" w14:textId="61655770" w:rsidR="00A544C6" w:rsidRPr="00531A29" w:rsidRDefault="00A9541B" w:rsidP="007570E5">
            <w:pPr>
              <w:pStyle w:val="PENGESAHTABEL"/>
              <w:rPr>
                <w:rFonts w:cs="Times New Roman"/>
                <w:sz w:val="24"/>
                <w:u w:val="single"/>
              </w:rPr>
            </w:pPr>
            <w:r w:rsidRPr="00531A29">
              <w:rPr>
                <w:rFonts w:cs="Times New Roman"/>
                <w:sz w:val="24"/>
                <w:u w:val="single"/>
              </w:rPr>
              <w:t>XXXX</w:t>
            </w:r>
          </w:p>
        </w:tc>
      </w:tr>
      <w:tr w:rsidR="000B4294" w:rsidRPr="00531A29" w14:paraId="1B636AAD" w14:textId="77777777" w:rsidTr="007570E5">
        <w:tc>
          <w:tcPr>
            <w:tcW w:w="4388" w:type="dxa"/>
            <w:gridSpan w:val="2"/>
            <w:tcBorders>
              <w:top w:val="nil"/>
              <w:left w:val="nil"/>
              <w:bottom w:val="nil"/>
              <w:right w:val="nil"/>
            </w:tcBorders>
          </w:tcPr>
          <w:p w14:paraId="64D1B685" w14:textId="0FC0D809" w:rsidR="000B4294" w:rsidRPr="00531A29" w:rsidRDefault="000B4294" w:rsidP="007570E5">
            <w:pPr>
              <w:pStyle w:val="PENGESAHTABEL"/>
              <w:rPr>
                <w:rFonts w:cs="Times New Roman"/>
                <w:sz w:val="24"/>
              </w:rPr>
            </w:pPr>
            <w:r w:rsidRPr="00531A29">
              <w:rPr>
                <w:rFonts w:cs="Times New Roman"/>
                <w:sz w:val="24"/>
              </w:rPr>
              <w:t>NIP.</w:t>
            </w:r>
          </w:p>
        </w:tc>
        <w:tc>
          <w:tcPr>
            <w:tcW w:w="4389" w:type="dxa"/>
            <w:gridSpan w:val="2"/>
            <w:tcBorders>
              <w:top w:val="nil"/>
              <w:left w:val="nil"/>
              <w:bottom w:val="nil"/>
              <w:right w:val="nil"/>
            </w:tcBorders>
          </w:tcPr>
          <w:p w14:paraId="5C53F178" w14:textId="1CFEB033" w:rsidR="000B4294" w:rsidRPr="00531A29" w:rsidRDefault="000B4294" w:rsidP="007570E5">
            <w:pPr>
              <w:pStyle w:val="PENGESAHTABEL"/>
              <w:rPr>
                <w:rFonts w:cs="Times New Roman"/>
                <w:sz w:val="24"/>
              </w:rPr>
            </w:pPr>
            <w:r w:rsidRPr="00531A29">
              <w:rPr>
                <w:rFonts w:cs="Times New Roman"/>
                <w:sz w:val="24"/>
              </w:rPr>
              <w:t>NIP.</w:t>
            </w:r>
          </w:p>
        </w:tc>
      </w:tr>
      <w:tr w:rsidR="000B4294" w:rsidRPr="00531A29" w14:paraId="00B912BF" w14:textId="77777777" w:rsidTr="007570E5">
        <w:tc>
          <w:tcPr>
            <w:tcW w:w="8777" w:type="dxa"/>
            <w:gridSpan w:val="4"/>
            <w:tcBorders>
              <w:top w:val="nil"/>
              <w:left w:val="nil"/>
              <w:bottom w:val="nil"/>
              <w:right w:val="nil"/>
            </w:tcBorders>
          </w:tcPr>
          <w:p w14:paraId="055C6D73" w14:textId="77777777" w:rsidR="006F0732" w:rsidRPr="00531A29" w:rsidRDefault="006F0732" w:rsidP="007570E5">
            <w:pPr>
              <w:pStyle w:val="PENGESAHTABEL"/>
              <w:rPr>
                <w:rFonts w:cs="Times New Roman"/>
                <w:sz w:val="24"/>
              </w:rPr>
            </w:pPr>
          </w:p>
          <w:p w14:paraId="79A9C35F" w14:textId="330C9928" w:rsidR="000B4294" w:rsidRPr="00531A29" w:rsidRDefault="000B4294" w:rsidP="007570E5">
            <w:pPr>
              <w:pStyle w:val="PENGESAHTABEL"/>
              <w:rPr>
                <w:rFonts w:cs="Times New Roman"/>
                <w:sz w:val="24"/>
              </w:rPr>
            </w:pPr>
            <w:r w:rsidRPr="00531A29">
              <w:rPr>
                <w:rFonts w:cs="Times New Roman"/>
                <w:sz w:val="24"/>
              </w:rPr>
              <w:t>Anggota</w:t>
            </w:r>
          </w:p>
        </w:tc>
      </w:tr>
      <w:tr w:rsidR="000B4294" w:rsidRPr="00531A29" w14:paraId="5AE184EC" w14:textId="77777777" w:rsidTr="00AC1B8E">
        <w:trPr>
          <w:trHeight w:val="683"/>
        </w:trPr>
        <w:tc>
          <w:tcPr>
            <w:tcW w:w="2943" w:type="dxa"/>
            <w:tcBorders>
              <w:top w:val="nil"/>
              <w:left w:val="nil"/>
              <w:bottom w:val="nil"/>
              <w:right w:val="nil"/>
            </w:tcBorders>
          </w:tcPr>
          <w:p w14:paraId="5710C6FB" w14:textId="77777777" w:rsidR="000B4294" w:rsidRPr="00531A29" w:rsidRDefault="000B4294" w:rsidP="007570E5">
            <w:pPr>
              <w:pStyle w:val="PENGESAHTABEL"/>
              <w:rPr>
                <w:rFonts w:cs="Times New Roman"/>
                <w:sz w:val="24"/>
              </w:rPr>
            </w:pPr>
          </w:p>
        </w:tc>
        <w:tc>
          <w:tcPr>
            <w:tcW w:w="3715" w:type="dxa"/>
            <w:gridSpan w:val="2"/>
            <w:tcBorders>
              <w:top w:val="nil"/>
              <w:left w:val="nil"/>
              <w:bottom w:val="nil"/>
              <w:right w:val="nil"/>
            </w:tcBorders>
          </w:tcPr>
          <w:p w14:paraId="39AE81B9" w14:textId="77777777" w:rsidR="000B4294" w:rsidRPr="00531A29" w:rsidRDefault="000B4294" w:rsidP="007570E5">
            <w:pPr>
              <w:pStyle w:val="PENGESAHTABEL"/>
              <w:rPr>
                <w:rFonts w:cs="Times New Roman"/>
                <w:sz w:val="24"/>
              </w:rPr>
            </w:pPr>
          </w:p>
        </w:tc>
        <w:tc>
          <w:tcPr>
            <w:tcW w:w="2119" w:type="dxa"/>
            <w:tcBorders>
              <w:top w:val="nil"/>
              <w:left w:val="nil"/>
              <w:bottom w:val="nil"/>
              <w:right w:val="nil"/>
            </w:tcBorders>
          </w:tcPr>
          <w:p w14:paraId="76B362C8" w14:textId="77777777" w:rsidR="000B4294" w:rsidRPr="00531A29" w:rsidRDefault="000B4294" w:rsidP="007570E5">
            <w:pPr>
              <w:pStyle w:val="PENGESAHTABEL"/>
              <w:rPr>
                <w:rFonts w:cs="Times New Roman"/>
                <w:sz w:val="24"/>
              </w:rPr>
            </w:pPr>
          </w:p>
        </w:tc>
      </w:tr>
      <w:tr w:rsidR="000B4294" w:rsidRPr="00531A29" w14:paraId="30838DF4" w14:textId="77777777" w:rsidTr="00D12E76">
        <w:trPr>
          <w:trHeight w:val="363"/>
        </w:trPr>
        <w:tc>
          <w:tcPr>
            <w:tcW w:w="2943" w:type="dxa"/>
            <w:tcBorders>
              <w:top w:val="nil"/>
              <w:left w:val="nil"/>
              <w:bottom w:val="nil"/>
              <w:right w:val="nil"/>
            </w:tcBorders>
          </w:tcPr>
          <w:p w14:paraId="18B52BBA" w14:textId="77777777" w:rsidR="000B4294" w:rsidRPr="00531A29" w:rsidRDefault="000B4294" w:rsidP="007570E5">
            <w:pPr>
              <w:pStyle w:val="PENGESAHTABEL"/>
              <w:rPr>
                <w:rFonts w:cs="Times New Roman"/>
                <w:sz w:val="24"/>
              </w:rPr>
            </w:pPr>
          </w:p>
        </w:tc>
        <w:tc>
          <w:tcPr>
            <w:tcW w:w="3715" w:type="dxa"/>
            <w:gridSpan w:val="2"/>
            <w:tcBorders>
              <w:top w:val="nil"/>
              <w:left w:val="nil"/>
              <w:bottom w:val="nil"/>
              <w:right w:val="nil"/>
            </w:tcBorders>
          </w:tcPr>
          <w:p w14:paraId="795B37D0" w14:textId="1D8058C2" w:rsidR="000B4294" w:rsidRPr="00531A29" w:rsidRDefault="00A9541B" w:rsidP="00D12E76">
            <w:pPr>
              <w:pStyle w:val="PENGESAHTABEL"/>
              <w:jc w:val="left"/>
              <w:rPr>
                <w:rFonts w:cs="Times New Roman"/>
                <w:sz w:val="24"/>
                <w:u w:val="single"/>
              </w:rPr>
            </w:pPr>
            <w:r w:rsidRPr="00531A29">
              <w:rPr>
                <w:rFonts w:cs="Times New Roman"/>
                <w:sz w:val="24"/>
                <w:u w:val="single"/>
              </w:rPr>
              <w:t>Jans Hendry, S.T., M.Eng.</w:t>
            </w:r>
          </w:p>
        </w:tc>
        <w:tc>
          <w:tcPr>
            <w:tcW w:w="2119" w:type="dxa"/>
            <w:tcBorders>
              <w:top w:val="nil"/>
              <w:left w:val="nil"/>
              <w:bottom w:val="nil"/>
              <w:right w:val="nil"/>
            </w:tcBorders>
          </w:tcPr>
          <w:p w14:paraId="3B791E13" w14:textId="77777777" w:rsidR="000B4294" w:rsidRPr="00531A29" w:rsidRDefault="000B4294" w:rsidP="007570E5">
            <w:pPr>
              <w:pStyle w:val="PENGESAHTABEL"/>
              <w:rPr>
                <w:rFonts w:cs="Times New Roman"/>
                <w:sz w:val="24"/>
              </w:rPr>
            </w:pPr>
          </w:p>
        </w:tc>
      </w:tr>
      <w:tr w:rsidR="000B4294" w:rsidRPr="00531A29" w14:paraId="3A7F4EAE" w14:textId="77777777" w:rsidTr="00D12E76">
        <w:tc>
          <w:tcPr>
            <w:tcW w:w="2943" w:type="dxa"/>
            <w:tcBorders>
              <w:top w:val="nil"/>
              <w:left w:val="nil"/>
              <w:bottom w:val="nil"/>
              <w:right w:val="nil"/>
            </w:tcBorders>
          </w:tcPr>
          <w:p w14:paraId="41E99552" w14:textId="77777777" w:rsidR="000B4294" w:rsidRPr="00531A29" w:rsidRDefault="000B4294" w:rsidP="007570E5">
            <w:pPr>
              <w:pStyle w:val="PENGESAHTABEL"/>
              <w:rPr>
                <w:rFonts w:cs="Times New Roman"/>
                <w:sz w:val="24"/>
              </w:rPr>
            </w:pPr>
          </w:p>
        </w:tc>
        <w:tc>
          <w:tcPr>
            <w:tcW w:w="3715" w:type="dxa"/>
            <w:gridSpan w:val="2"/>
            <w:tcBorders>
              <w:top w:val="nil"/>
              <w:left w:val="nil"/>
              <w:bottom w:val="nil"/>
              <w:right w:val="nil"/>
            </w:tcBorders>
          </w:tcPr>
          <w:p w14:paraId="39122FCC" w14:textId="2B0CF854" w:rsidR="000B4294" w:rsidRPr="00531A29" w:rsidRDefault="00A9541B" w:rsidP="00D12E76">
            <w:pPr>
              <w:pStyle w:val="PENGESAHTABEL"/>
              <w:jc w:val="left"/>
              <w:rPr>
                <w:rFonts w:cs="Times New Roman"/>
                <w:sz w:val="24"/>
              </w:rPr>
            </w:pPr>
            <w:r w:rsidRPr="00531A29">
              <w:rPr>
                <w:rFonts w:cs="Times New Roman"/>
                <w:sz w:val="24"/>
              </w:rPr>
              <w:t>NIKA</w:t>
            </w:r>
            <w:r w:rsidR="000B4294" w:rsidRPr="00531A29">
              <w:rPr>
                <w:rFonts w:cs="Times New Roman"/>
                <w:sz w:val="24"/>
              </w:rPr>
              <w:t>.</w:t>
            </w:r>
            <w:r w:rsidRPr="00531A29">
              <w:rPr>
                <w:rFonts w:cs="Times New Roman"/>
                <w:sz w:val="24"/>
              </w:rPr>
              <w:t xml:space="preserve"> 111198501202001101</w:t>
            </w:r>
          </w:p>
        </w:tc>
        <w:tc>
          <w:tcPr>
            <w:tcW w:w="2119" w:type="dxa"/>
            <w:tcBorders>
              <w:top w:val="nil"/>
              <w:left w:val="nil"/>
              <w:bottom w:val="nil"/>
              <w:right w:val="nil"/>
            </w:tcBorders>
          </w:tcPr>
          <w:p w14:paraId="09C08A1E" w14:textId="77777777" w:rsidR="000B4294" w:rsidRPr="00531A29" w:rsidRDefault="000B4294" w:rsidP="007570E5">
            <w:pPr>
              <w:pStyle w:val="PENGESAHTABEL"/>
              <w:rPr>
                <w:rFonts w:cs="Times New Roman"/>
                <w:sz w:val="24"/>
              </w:rPr>
            </w:pPr>
          </w:p>
        </w:tc>
      </w:tr>
      <w:tr w:rsidR="000B4294" w:rsidRPr="00531A29" w14:paraId="33D07203" w14:textId="77777777" w:rsidTr="00530E9E">
        <w:trPr>
          <w:trHeight w:val="709"/>
        </w:trPr>
        <w:tc>
          <w:tcPr>
            <w:tcW w:w="8777" w:type="dxa"/>
            <w:gridSpan w:val="4"/>
            <w:tcBorders>
              <w:top w:val="nil"/>
              <w:left w:val="nil"/>
              <w:bottom w:val="nil"/>
              <w:right w:val="nil"/>
            </w:tcBorders>
          </w:tcPr>
          <w:p w14:paraId="45218C35" w14:textId="77777777" w:rsidR="006F0732" w:rsidRPr="00531A29" w:rsidRDefault="006F0732" w:rsidP="007570E5">
            <w:pPr>
              <w:pStyle w:val="PENGESAHTABEL"/>
              <w:rPr>
                <w:rFonts w:cs="Times New Roman"/>
                <w:sz w:val="24"/>
              </w:rPr>
            </w:pPr>
          </w:p>
          <w:p w14:paraId="0BE38E22" w14:textId="4ECA6215" w:rsidR="000B4294" w:rsidRPr="00531A29" w:rsidRDefault="000B4294" w:rsidP="007570E5">
            <w:pPr>
              <w:pStyle w:val="PENGESAHTABEL"/>
              <w:rPr>
                <w:rFonts w:cs="Times New Roman"/>
                <w:sz w:val="24"/>
              </w:rPr>
            </w:pPr>
            <w:r w:rsidRPr="00531A29">
              <w:rPr>
                <w:rFonts w:cs="Times New Roman"/>
                <w:sz w:val="24"/>
              </w:rPr>
              <w:t>Mengetahui,</w:t>
            </w:r>
          </w:p>
        </w:tc>
      </w:tr>
      <w:tr w:rsidR="000B4294" w:rsidRPr="00531A29" w14:paraId="7FCC7089" w14:textId="77777777" w:rsidTr="007570E5">
        <w:tc>
          <w:tcPr>
            <w:tcW w:w="4388" w:type="dxa"/>
            <w:gridSpan w:val="2"/>
            <w:tcBorders>
              <w:top w:val="nil"/>
              <w:left w:val="nil"/>
              <w:bottom w:val="nil"/>
              <w:right w:val="nil"/>
            </w:tcBorders>
          </w:tcPr>
          <w:p w14:paraId="5EB2B7C0" w14:textId="2D1250FE" w:rsidR="000B4294" w:rsidRPr="00531A29" w:rsidRDefault="000B4294" w:rsidP="007570E5">
            <w:pPr>
              <w:pStyle w:val="PENGESAHTABEL"/>
              <w:rPr>
                <w:rFonts w:cs="Times New Roman"/>
                <w:sz w:val="24"/>
                <w:lang w:val="de-DE"/>
              </w:rPr>
            </w:pPr>
            <w:r w:rsidRPr="00531A29">
              <w:rPr>
                <w:rFonts w:cs="Times New Roman"/>
                <w:sz w:val="24"/>
                <w:lang w:val="de-DE"/>
              </w:rPr>
              <w:t>Ketua Departemen Teknik Elektro dan Informatika</w:t>
            </w:r>
          </w:p>
        </w:tc>
        <w:tc>
          <w:tcPr>
            <w:tcW w:w="4389" w:type="dxa"/>
            <w:gridSpan w:val="2"/>
            <w:tcBorders>
              <w:top w:val="nil"/>
              <w:left w:val="nil"/>
              <w:bottom w:val="nil"/>
              <w:right w:val="nil"/>
            </w:tcBorders>
          </w:tcPr>
          <w:p w14:paraId="094038B7" w14:textId="6C632268" w:rsidR="000B4294" w:rsidRPr="00531A29" w:rsidRDefault="000B4294" w:rsidP="007570E5">
            <w:pPr>
              <w:pStyle w:val="PENGESAHTABEL"/>
              <w:rPr>
                <w:rFonts w:cs="Times New Roman"/>
                <w:sz w:val="24"/>
                <w:lang w:val="de-DE"/>
              </w:rPr>
            </w:pPr>
            <w:r w:rsidRPr="00531A29">
              <w:rPr>
                <w:rFonts w:cs="Times New Roman"/>
                <w:sz w:val="24"/>
                <w:lang w:val="de-DE"/>
              </w:rPr>
              <w:t>Ketua Program Studi Teknologi Rekaya</w:t>
            </w:r>
            <w:r w:rsidR="006F0732" w:rsidRPr="00531A29">
              <w:rPr>
                <w:rFonts w:cs="Times New Roman"/>
                <w:sz w:val="24"/>
                <w:lang w:val="de-DE"/>
              </w:rPr>
              <w:t>sa</w:t>
            </w:r>
            <w:r w:rsidRPr="00531A29">
              <w:rPr>
                <w:rFonts w:cs="Times New Roman"/>
                <w:sz w:val="24"/>
                <w:lang w:val="de-DE"/>
              </w:rPr>
              <w:t xml:space="preserve"> Instrumentasi dan Kontrol</w:t>
            </w:r>
          </w:p>
        </w:tc>
      </w:tr>
      <w:tr w:rsidR="000B4294" w:rsidRPr="00531A29" w14:paraId="2751D72F" w14:textId="77777777" w:rsidTr="00AC1B8E">
        <w:trPr>
          <w:trHeight w:val="760"/>
        </w:trPr>
        <w:tc>
          <w:tcPr>
            <w:tcW w:w="4388" w:type="dxa"/>
            <w:gridSpan w:val="2"/>
            <w:tcBorders>
              <w:top w:val="nil"/>
              <w:left w:val="nil"/>
              <w:bottom w:val="nil"/>
              <w:right w:val="nil"/>
            </w:tcBorders>
          </w:tcPr>
          <w:p w14:paraId="6106307A" w14:textId="77777777" w:rsidR="000B4294" w:rsidRPr="00531A29" w:rsidRDefault="000B4294" w:rsidP="007570E5">
            <w:pPr>
              <w:pStyle w:val="PENGESAHTABEL"/>
              <w:rPr>
                <w:rFonts w:cs="Times New Roman"/>
                <w:sz w:val="24"/>
                <w:lang w:val="de-DE"/>
              </w:rPr>
            </w:pPr>
          </w:p>
        </w:tc>
        <w:tc>
          <w:tcPr>
            <w:tcW w:w="4389" w:type="dxa"/>
            <w:gridSpan w:val="2"/>
            <w:tcBorders>
              <w:top w:val="nil"/>
              <w:left w:val="nil"/>
              <w:bottom w:val="nil"/>
              <w:right w:val="nil"/>
            </w:tcBorders>
          </w:tcPr>
          <w:p w14:paraId="457EAA23" w14:textId="77777777" w:rsidR="000B4294" w:rsidRPr="00531A29" w:rsidRDefault="000B4294" w:rsidP="007570E5">
            <w:pPr>
              <w:pStyle w:val="PENGESAHTABEL"/>
              <w:rPr>
                <w:rFonts w:cs="Times New Roman"/>
                <w:sz w:val="24"/>
                <w:lang w:val="de-DE"/>
              </w:rPr>
            </w:pPr>
          </w:p>
        </w:tc>
      </w:tr>
      <w:tr w:rsidR="000B4294" w:rsidRPr="00531A29" w14:paraId="44255740" w14:textId="77777777" w:rsidTr="007570E5">
        <w:tc>
          <w:tcPr>
            <w:tcW w:w="4388" w:type="dxa"/>
            <w:gridSpan w:val="2"/>
            <w:tcBorders>
              <w:top w:val="nil"/>
              <w:left w:val="nil"/>
              <w:bottom w:val="nil"/>
              <w:right w:val="nil"/>
            </w:tcBorders>
          </w:tcPr>
          <w:p w14:paraId="09B8F115" w14:textId="27BACA4D" w:rsidR="000B4294" w:rsidRPr="00531A29" w:rsidRDefault="00A9541B" w:rsidP="00D12E76">
            <w:pPr>
              <w:pStyle w:val="PENGESAHTABEL"/>
              <w:jc w:val="left"/>
              <w:rPr>
                <w:rFonts w:cs="Times New Roman"/>
                <w:sz w:val="24"/>
                <w:u w:val="single"/>
                <w:lang w:val="de-DE"/>
              </w:rPr>
            </w:pPr>
            <w:r w:rsidRPr="00531A29">
              <w:rPr>
                <w:rFonts w:cs="Times New Roman"/>
                <w:sz w:val="24"/>
                <w:u w:val="single"/>
                <w:lang w:val="de-DE"/>
              </w:rPr>
              <w:t>Nur Rohman Rosyid, S.T., M.T., D.Eng</w:t>
            </w:r>
          </w:p>
        </w:tc>
        <w:tc>
          <w:tcPr>
            <w:tcW w:w="4389" w:type="dxa"/>
            <w:gridSpan w:val="2"/>
            <w:tcBorders>
              <w:top w:val="nil"/>
              <w:left w:val="nil"/>
              <w:bottom w:val="nil"/>
              <w:right w:val="nil"/>
            </w:tcBorders>
          </w:tcPr>
          <w:p w14:paraId="17055F4A" w14:textId="65A56893" w:rsidR="000B4294" w:rsidRPr="00531A29" w:rsidRDefault="00A9541B" w:rsidP="00D12E76">
            <w:pPr>
              <w:pStyle w:val="PENGESAHTABEL"/>
              <w:jc w:val="left"/>
              <w:rPr>
                <w:rFonts w:cs="Times New Roman"/>
                <w:sz w:val="24"/>
                <w:u w:val="single"/>
                <w:lang w:val="id-ID"/>
              </w:rPr>
            </w:pPr>
            <w:r w:rsidRPr="00531A29">
              <w:rPr>
                <w:rFonts w:cs="Times New Roman"/>
                <w:sz w:val="24"/>
                <w:u w:val="single"/>
              </w:rPr>
              <w:t>Hidayat Nur Isnianto, S.T., M.Eng</w:t>
            </w:r>
          </w:p>
        </w:tc>
      </w:tr>
      <w:tr w:rsidR="000B4294" w:rsidRPr="00531A29" w14:paraId="1584F92A" w14:textId="77777777" w:rsidTr="007570E5">
        <w:tc>
          <w:tcPr>
            <w:tcW w:w="4388" w:type="dxa"/>
            <w:gridSpan w:val="2"/>
            <w:tcBorders>
              <w:top w:val="nil"/>
              <w:left w:val="nil"/>
              <w:bottom w:val="nil"/>
              <w:right w:val="nil"/>
            </w:tcBorders>
          </w:tcPr>
          <w:p w14:paraId="67910305" w14:textId="0BC488A3" w:rsidR="000B4294" w:rsidRPr="00531A29" w:rsidRDefault="006F0732" w:rsidP="00D12E76">
            <w:pPr>
              <w:pStyle w:val="PENGESAHTABEL"/>
              <w:jc w:val="left"/>
              <w:rPr>
                <w:rFonts w:cs="Times New Roman"/>
                <w:sz w:val="24"/>
              </w:rPr>
            </w:pPr>
            <w:r w:rsidRPr="00531A29">
              <w:rPr>
                <w:rFonts w:cs="Times New Roman"/>
                <w:sz w:val="24"/>
              </w:rPr>
              <w:t>NIP.</w:t>
            </w:r>
            <w:r w:rsidR="00A9541B" w:rsidRPr="00531A29">
              <w:rPr>
                <w:rFonts w:cs="Times New Roman"/>
                <w:sz w:val="24"/>
              </w:rPr>
              <w:t xml:space="preserve"> 111197510201206101</w:t>
            </w:r>
          </w:p>
        </w:tc>
        <w:tc>
          <w:tcPr>
            <w:tcW w:w="4389" w:type="dxa"/>
            <w:gridSpan w:val="2"/>
            <w:tcBorders>
              <w:top w:val="nil"/>
              <w:left w:val="nil"/>
              <w:bottom w:val="nil"/>
              <w:right w:val="nil"/>
            </w:tcBorders>
          </w:tcPr>
          <w:p w14:paraId="412DCFAD" w14:textId="3AF6AF90" w:rsidR="000B4294" w:rsidRPr="00531A29" w:rsidRDefault="006F0732" w:rsidP="00D12E76">
            <w:pPr>
              <w:pStyle w:val="PENGESAHTABEL"/>
              <w:jc w:val="left"/>
              <w:rPr>
                <w:rFonts w:cs="Times New Roman"/>
                <w:sz w:val="24"/>
              </w:rPr>
            </w:pPr>
            <w:r w:rsidRPr="00531A29">
              <w:rPr>
                <w:rFonts w:cs="Times New Roman"/>
                <w:sz w:val="24"/>
              </w:rPr>
              <w:t>NIP.</w:t>
            </w:r>
            <w:r w:rsidR="00A9541B" w:rsidRPr="00531A29">
              <w:rPr>
                <w:rFonts w:cs="Times New Roman"/>
                <w:sz w:val="24"/>
              </w:rPr>
              <w:t xml:space="preserve"> 197305282002121001</w:t>
            </w:r>
          </w:p>
        </w:tc>
      </w:tr>
    </w:tbl>
    <w:p w14:paraId="4678D2AB" w14:textId="2436D3B2" w:rsidR="00B326E3" w:rsidRDefault="00B326E3">
      <w:pPr>
        <w:spacing w:after="160" w:line="259" w:lineRule="auto"/>
        <w:ind w:firstLine="0"/>
        <w:contextualSpacing w:val="0"/>
        <w:jc w:val="left"/>
        <w:rPr>
          <w:rFonts w:cs="Times New Roman"/>
        </w:rPr>
      </w:pPr>
    </w:p>
    <w:p w14:paraId="0401766C" w14:textId="03BB60AF" w:rsidR="006F0732" w:rsidRPr="00B326E3" w:rsidRDefault="006F0732" w:rsidP="00B326E3">
      <w:pPr>
        <w:pStyle w:val="Heading1"/>
      </w:pPr>
      <w:bookmarkStart w:id="2" w:name="_Toc126497245"/>
      <w:r w:rsidRPr="00531A29">
        <w:lastRenderedPageBreak/>
        <w:t>KATA PENGANTAR</w:t>
      </w:r>
      <w:bookmarkEnd w:id="2"/>
    </w:p>
    <w:p w14:paraId="082249AF" w14:textId="26718070" w:rsidR="006F0732" w:rsidRPr="00531A29" w:rsidRDefault="006F0732" w:rsidP="006F310A">
      <w:pPr>
        <w:ind w:firstLine="0"/>
        <w:rPr>
          <w:rFonts w:cs="Times New Roman"/>
        </w:rPr>
      </w:pPr>
    </w:p>
    <w:p w14:paraId="6759014F" w14:textId="3C661F03" w:rsidR="006F0732" w:rsidRPr="00531A29" w:rsidRDefault="006F0732" w:rsidP="00230542">
      <w:pPr>
        <w:rPr>
          <w:rFonts w:cs="Times New Roman"/>
        </w:rPr>
      </w:pPr>
      <w:r w:rsidRPr="00531A29">
        <w:rPr>
          <w:rFonts w:cs="Times New Roman"/>
        </w:rPr>
        <w:t>Puji syukur penulis sampaikan kepada Allah SWT, dengan rahmat dan karunia-Nya, penulis dapat menyelesaikan Proyek Akhir yang berjudul “</w:t>
      </w:r>
      <w:r w:rsidR="00271E6F">
        <w:rPr>
          <w:rFonts w:cs="Times New Roman"/>
        </w:rPr>
        <w:t xml:space="preserve">Optimisasi Algoritma </w:t>
      </w:r>
      <w:r w:rsidR="00271E6F">
        <w:rPr>
          <w:rFonts w:cs="Times New Roman"/>
          <w:i/>
          <w:iCs/>
        </w:rPr>
        <w:t>Maximum Power Point Track</w:t>
      </w:r>
      <w:r w:rsidR="008843EE">
        <w:rPr>
          <w:rFonts w:cs="Times New Roman"/>
          <w:i/>
          <w:iCs/>
        </w:rPr>
        <w:t>er</w:t>
      </w:r>
      <w:r w:rsidR="00271E6F">
        <w:rPr>
          <w:rFonts w:cs="Times New Roman"/>
          <w:i/>
          <w:iCs/>
        </w:rPr>
        <w:t xml:space="preserve"> </w:t>
      </w:r>
      <w:r w:rsidR="00271E6F">
        <w:rPr>
          <w:rFonts w:cs="Times New Roman"/>
        </w:rPr>
        <w:t xml:space="preserve">(MPPT) </w:t>
      </w:r>
      <w:r w:rsidR="00271E6F">
        <w:rPr>
          <w:rFonts w:cs="Times New Roman"/>
          <w:i/>
          <w:iCs/>
        </w:rPr>
        <w:t xml:space="preserve">Perturb </w:t>
      </w:r>
      <w:r w:rsidR="00BD345A">
        <w:rPr>
          <w:rFonts w:cs="Times New Roman"/>
          <w:i/>
          <w:iCs/>
        </w:rPr>
        <w:t>&amp;</w:t>
      </w:r>
      <w:r w:rsidR="00271E6F">
        <w:rPr>
          <w:rFonts w:cs="Times New Roman"/>
          <w:i/>
          <w:iCs/>
        </w:rPr>
        <w:t xml:space="preserve"> Observe </w:t>
      </w:r>
      <w:r w:rsidR="00271E6F">
        <w:rPr>
          <w:rFonts w:cs="Times New Roman"/>
        </w:rPr>
        <w:t xml:space="preserve">(P&amp;O) pada </w:t>
      </w:r>
      <w:r w:rsidR="00271E6F">
        <w:rPr>
          <w:rFonts w:cs="Times New Roman"/>
          <w:i/>
          <w:iCs/>
        </w:rPr>
        <w:t xml:space="preserve">Photovoltaic </w:t>
      </w:r>
      <w:r w:rsidR="00271E6F">
        <w:rPr>
          <w:rFonts w:cs="Times New Roman"/>
        </w:rPr>
        <w:t xml:space="preserve">menggunakan Xilinx Zynq </w:t>
      </w:r>
      <w:r w:rsidR="00271E6F">
        <w:rPr>
          <w:rFonts w:cs="Times New Roman"/>
          <w:i/>
          <w:iCs/>
        </w:rPr>
        <w:t xml:space="preserve">Field Programmable Gate Array </w:t>
      </w:r>
      <w:r w:rsidR="00271E6F">
        <w:rPr>
          <w:rFonts w:cs="Times New Roman"/>
        </w:rPr>
        <w:t>(FPGA)</w:t>
      </w:r>
      <w:r w:rsidRPr="00531A29">
        <w:rPr>
          <w:rFonts w:cs="Times New Roman"/>
        </w:rPr>
        <w:t>” dalam jangka waktu yang telah ditentukan. Penyusunan Proyek Akhir ini guna memenuhi salah satu persyaratan untuk memperoleh gelar Sarjana Terapan (S.Tr) pada program studi Sarjana Terapan Teknologi Rekayasa Instrumentasi dan Kontrol, Departemen Teknik Elektro dan Informatika, Sekolah Vokasi, Universitas Gadjah Mada.</w:t>
      </w:r>
    </w:p>
    <w:p w14:paraId="207AFABA" w14:textId="77777777" w:rsidR="0031756B" w:rsidRPr="00531A29" w:rsidRDefault="0031756B" w:rsidP="00504BEA">
      <w:pPr>
        <w:ind w:firstLine="0"/>
        <w:rPr>
          <w:rFonts w:cs="Times New Roman"/>
        </w:rPr>
      </w:pPr>
    </w:p>
    <w:p w14:paraId="6B591590" w14:textId="633918D8" w:rsidR="006F0732" w:rsidRPr="00531A29" w:rsidRDefault="006F0732" w:rsidP="00504BEA">
      <w:pPr>
        <w:ind w:firstLine="0"/>
        <w:rPr>
          <w:rFonts w:cs="Times New Roman"/>
        </w:rPr>
      </w:pPr>
      <w:r w:rsidRPr="00531A29">
        <w:rPr>
          <w:rFonts w:cs="Times New Roman"/>
        </w:rPr>
        <w:t>Dengan selesainya Proyek Akhir ini, Penulis mengucapkan terima kasih kepada :</w:t>
      </w:r>
    </w:p>
    <w:p w14:paraId="31A151BD" w14:textId="77777777" w:rsidR="007851EF" w:rsidRPr="00531A29" w:rsidRDefault="007851EF" w:rsidP="00230542">
      <w:pPr>
        <w:pStyle w:val="NormalWeb"/>
        <w:numPr>
          <w:ilvl w:val="0"/>
          <w:numId w:val="2"/>
        </w:numPr>
        <w:spacing w:line="360" w:lineRule="auto"/>
      </w:pPr>
      <w:r w:rsidRPr="00531A29">
        <w:t>Nur Rohman Rosyid, S.T., M.T., D.Eng., selaku Ketua Departemen Teknik Elektro dan Informatika, Sekolah Vokasi, Universitas Gadjah Mada</w:t>
      </w:r>
    </w:p>
    <w:p w14:paraId="14C9869F" w14:textId="77777777" w:rsidR="007851EF" w:rsidRPr="00531A29" w:rsidRDefault="007851EF" w:rsidP="00230542">
      <w:pPr>
        <w:pStyle w:val="NormalWeb"/>
        <w:numPr>
          <w:ilvl w:val="0"/>
          <w:numId w:val="2"/>
        </w:numPr>
        <w:spacing w:line="360" w:lineRule="auto"/>
      </w:pPr>
      <w:r w:rsidRPr="00531A29">
        <w:t>Hidayat Nur Isnianto, S.T., M.Eng., selaku Ketua Program Studi Teknologi Rekayasa Instrumentasi dan Kontrol, Departemen Teknik Elektro dan Informatika, Sekolah Vokasi, Universitas Gadjah Mada</w:t>
      </w:r>
    </w:p>
    <w:p w14:paraId="123E35C4" w14:textId="77777777" w:rsidR="007851EF" w:rsidRPr="00531A29" w:rsidRDefault="007851EF" w:rsidP="00230542">
      <w:pPr>
        <w:pStyle w:val="NormalWeb"/>
        <w:numPr>
          <w:ilvl w:val="0"/>
          <w:numId w:val="2"/>
        </w:numPr>
        <w:spacing w:line="360" w:lineRule="auto"/>
      </w:pPr>
      <w:r w:rsidRPr="00531A29">
        <w:t>Jans Hendry, S.T., M.Eng., selaku Dosen Pembimbing, yang telah membimbing dan memberikan pengarahan terkait penyusunan karya Proyek Akhir ini</w:t>
      </w:r>
    </w:p>
    <w:p w14:paraId="77A155EC" w14:textId="77777777" w:rsidR="007851EF" w:rsidRPr="00531A29" w:rsidRDefault="007851EF" w:rsidP="00230542">
      <w:pPr>
        <w:pStyle w:val="NormalWeb"/>
        <w:numPr>
          <w:ilvl w:val="0"/>
          <w:numId w:val="2"/>
        </w:numPr>
        <w:spacing w:line="360" w:lineRule="auto"/>
      </w:pPr>
      <w:r w:rsidRPr="00531A29">
        <w:rPr>
          <w:color w:val="FF0000"/>
        </w:rPr>
        <w:t>Nama lengkap dan Gelar</w:t>
      </w:r>
      <w:r w:rsidRPr="00531A29">
        <w:t>, selaku Dosen penguji yang telah membantu memberikan kritik dan saran dalam penulisan laporan Proyek Akhir ini</w:t>
      </w:r>
    </w:p>
    <w:p w14:paraId="036A4802" w14:textId="77777777" w:rsidR="007851EF" w:rsidRPr="00531A29" w:rsidRDefault="007851EF" w:rsidP="00230542">
      <w:pPr>
        <w:pStyle w:val="NormalWeb"/>
        <w:numPr>
          <w:ilvl w:val="0"/>
          <w:numId w:val="2"/>
        </w:numPr>
        <w:spacing w:line="360" w:lineRule="auto"/>
      </w:pPr>
      <w:r w:rsidRPr="00531A29">
        <w:t>Unan Yusmaniar Oktiawati, S.T., M,Sc., Ph.D., selaku Dosen Pembimbing Akademik yang telah membimbing dan membantu penulis dalam menjalani proses menuntut ilmu, sampai dengan menyelesaikan karya Proyek Akhir ini</w:t>
      </w:r>
    </w:p>
    <w:p w14:paraId="1F591F37" w14:textId="77777777" w:rsidR="007851EF" w:rsidRPr="00531A29" w:rsidRDefault="007851EF" w:rsidP="00230542">
      <w:pPr>
        <w:pStyle w:val="NormalWeb"/>
        <w:numPr>
          <w:ilvl w:val="0"/>
          <w:numId w:val="2"/>
        </w:numPr>
        <w:spacing w:line="360" w:lineRule="auto"/>
      </w:pPr>
      <w:r w:rsidRPr="00531A29">
        <w:t xml:space="preserve">Ayah dan Ibu, beserta segenap keluarga tercinta yang memberi </w:t>
      </w:r>
      <w:r w:rsidRPr="00531A29">
        <w:rPr>
          <w:i/>
          <w:iCs/>
        </w:rPr>
        <w:t>support</w:t>
      </w:r>
      <w:r w:rsidRPr="00531A29">
        <w:t xml:space="preserve"> dan doa kepada penulis sehingga dapat menyelesaikan karya Proyek Akhir ini</w:t>
      </w:r>
    </w:p>
    <w:p w14:paraId="390F3415" w14:textId="77777777" w:rsidR="007851EF" w:rsidRPr="00531A29" w:rsidRDefault="007851EF" w:rsidP="00230542">
      <w:pPr>
        <w:pStyle w:val="NormalWeb"/>
        <w:numPr>
          <w:ilvl w:val="0"/>
          <w:numId w:val="2"/>
        </w:numPr>
        <w:spacing w:line="360" w:lineRule="auto"/>
      </w:pPr>
      <w:r w:rsidRPr="00531A29">
        <w:t>Prof. Trio Adiono, S.T, M.T, Ph.D., selaku Guru Besar Institut Teknologi Bandung yang bersedia berbagi ilmu dan memberikan bimbingan selama proses penyusunan karya Proyek Akhir ini</w:t>
      </w:r>
    </w:p>
    <w:p w14:paraId="26E9AAF2" w14:textId="26D19955" w:rsidR="007851EF" w:rsidRPr="00531A29" w:rsidRDefault="007851EF" w:rsidP="0031756B">
      <w:pPr>
        <w:pStyle w:val="NormalWeb"/>
        <w:numPr>
          <w:ilvl w:val="0"/>
          <w:numId w:val="2"/>
        </w:numPr>
        <w:spacing w:line="360" w:lineRule="auto"/>
      </w:pPr>
      <w:r w:rsidRPr="00531A29">
        <w:t xml:space="preserve">Yusuf Purna Yudhanto, S.T., selaku </w:t>
      </w:r>
      <w:r w:rsidRPr="00531A29">
        <w:rPr>
          <w:i/>
          <w:iCs/>
        </w:rPr>
        <w:t>Engineer</w:t>
      </w:r>
      <w:r w:rsidRPr="00531A29">
        <w:t xml:space="preserve"> di Xirka Silicon Technology yang bersedia berbagi ilmu dan pengalaman selama proses penyusunan karya Proyek Akhir ini</w:t>
      </w:r>
    </w:p>
    <w:p w14:paraId="49CA12F2" w14:textId="263DDCA8" w:rsidR="007851EF" w:rsidRPr="00531A29" w:rsidRDefault="007851EF" w:rsidP="0031756B">
      <w:pPr>
        <w:rPr>
          <w:rFonts w:cs="Times New Roman"/>
          <w:color w:val="000000"/>
        </w:rPr>
      </w:pPr>
      <w:r w:rsidRPr="00531A29">
        <w:rPr>
          <w:rFonts w:cs="Times New Roman"/>
          <w:color w:val="000000"/>
        </w:rPr>
        <w:lastRenderedPageBreak/>
        <w:t xml:space="preserve">Penulis menyadari dalam </w:t>
      </w:r>
      <w:r w:rsidRPr="00531A29">
        <w:rPr>
          <w:rFonts w:cs="Times New Roman"/>
        </w:rPr>
        <w:t>penyusunan Laporan Proyek Akhir ini masih terdapat banyak kekurangan. Oleh karena itu penulis mohon maaf atas kesalahan dalam Laporan Proyek Akhir ini. Kritik dan saran yang bersifat membangun sangat penulis harapkan guna menyempurnakan pengetahuan penulis. Akhir kata, semoga penyusunan Proyek Akhir ini dapat memberikan manfaat dan sentiasa dikembangkan</w:t>
      </w:r>
      <w:r w:rsidRPr="00531A29">
        <w:rPr>
          <w:rFonts w:cs="Times New Roman"/>
          <w:color w:val="000000"/>
        </w:rPr>
        <w:t>.</w:t>
      </w:r>
    </w:p>
    <w:p w14:paraId="2E46EE3A" w14:textId="77777777" w:rsidR="007851EF" w:rsidRPr="00531A29" w:rsidRDefault="007851EF" w:rsidP="00230542">
      <w:pPr>
        <w:pStyle w:val="NormalWeb"/>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3991"/>
      </w:tblGrid>
      <w:tr w:rsidR="007851EF" w:rsidRPr="00531A29" w14:paraId="4CAF2B34" w14:textId="77777777" w:rsidTr="00230542">
        <w:tc>
          <w:tcPr>
            <w:tcW w:w="4786" w:type="dxa"/>
          </w:tcPr>
          <w:p w14:paraId="5BEE5197" w14:textId="77777777" w:rsidR="007851EF" w:rsidRPr="00531A29" w:rsidRDefault="007851EF" w:rsidP="00230542">
            <w:pPr>
              <w:pStyle w:val="NormalWeb"/>
            </w:pPr>
          </w:p>
        </w:tc>
        <w:tc>
          <w:tcPr>
            <w:tcW w:w="3991" w:type="dxa"/>
          </w:tcPr>
          <w:p w14:paraId="4CF842AD" w14:textId="77777777" w:rsidR="007851EF" w:rsidRPr="00531A29" w:rsidRDefault="007851EF" w:rsidP="00230542">
            <w:pPr>
              <w:pStyle w:val="NormalWeb"/>
            </w:pPr>
            <w:r w:rsidRPr="00531A29">
              <w:t xml:space="preserve">Yogyakarta, </w:t>
            </w:r>
            <w:r w:rsidRPr="00531A29">
              <w:rPr>
                <w:color w:val="FF0000"/>
              </w:rPr>
              <w:t>25 Januari 2023</w:t>
            </w:r>
          </w:p>
          <w:p w14:paraId="60BCF927" w14:textId="0092E6C4" w:rsidR="007851EF" w:rsidRPr="00531A29" w:rsidRDefault="007851EF" w:rsidP="00230542">
            <w:pPr>
              <w:pStyle w:val="NormalWeb"/>
            </w:pPr>
            <w:r w:rsidRPr="00531A29">
              <w:t>Penulis</w:t>
            </w:r>
          </w:p>
        </w:tc>
      </w:tr>
      <w:tr w:rsidR="007851EF" w:rsidRPr="00531A29" w14:paraId="236A1A12" w14:textId="77777777" w:rsidTr="00230542">
        <w:trPr>
          <w:trHeight w:val="778"/>
        </w:trPr>
        <w:tc>
          <w:tcPr>
            <w:tcW w:w="4786" w:type="dxa"/>
          </w:tcPr>
          <w:p w14:paraId="77194227" w14:textId="77777777" w:rsidR="007851EF" w:rsidRPr="00531A29" w:rsidRDefault="007851EF" w:rsidP="00230542">
            <w:pPr>
              <w:pStyle w:val="NormalWeb"/>
            </w:pPr>
          </w:p>
        </w:tc>
        <w:tc>
          <w:tcPr>
            <w:tcW w:w="3991" w:type="dxa"/>
          </w:tcPr>
          <w:p w14:paraId="1F0BD153" w14:textId="77777777" w:rsidR="007851EF" w:rsidRPr="00531A29" w:rsidRDefault="007851EF" w:rsidP="00230542">
            <w:pPr>
              <w:pStyle w:val="NormalWeb"/>
            </w:pPr>
          </w:p>
        </w:tc>
      </w:tr>
      <w:tr w:rsidR="007851EF" w:rsidRPr="00531A29" w14:paraId="447FD04B" w14:textId="77777777" w:rsidTr="00230542">
        <w:tc>
          <w:tcPr>
            <w:tcW w:w="4786" w:type="dxa"/>
          </w:tcPr>
          <w:p w14:paraId="3876F1DE" w14:textId="77777777" w:rsidR="007851EF" w:rsidRPr="00531A29" w:rsidRDefault="007851EF" w:rsidP="00230542">
            <w:pPr>
              <w:pStyle w:val="NormalWeb"/>
            </w:pPr>
          </w:p>
        </w:tc>
        <w:tc>
          <w:tcPr>
            <w:tcW w:w="3991" w:type="dxa"/>
          </w:tcPr>
          <w:p w14:paraId="46299682" w14:textId="54849543" w:rsidR="007851EF" w:rsidRPr="00531A29" w:rsidRDefault="007851EF" w:rsidP="00230542">
            <w:pPr>
              <w:pStyle w:val="NormalWeb"/>
            </w:pPr>
            <w:r w:rsidRPr="00531A29">
              <w:t>Muhammad Shofuwan Anwar</w:t>
            </w:r>
          </w:p>
        </w:tc>
      </w:tr>
      <w:tr w:rsidR="007851EF" w:rsidRPr="00531A29" w14:paraId="528D0B6E" w14:textId="77777777" w:rsidTr="00230542">
        <w:tc>
          <w:tcPr>
            <w:tcW w:w="4786" w:type="dxa"/>
          </w:tcPr>
          <w:p w14:paraId="7666A9A1" w14:textId="77777777" w:rsidR="007851EF" w:rsidRPr="00531A29" w:rsidRDefault="007851EF" w:rsidP="00230542">
            <w:pPr>
              <w:pStyle w:val="NormalWeb"/>
            </w:pPr>
          </w:p>
        </w:tc>
        <w:tc>
          <w:tcPr>
            <w:tcW w:w="3991" w:type="dxa"/>
          </w:tcPr>
          <w:p w14:paraId="5B868444" w14:textId="440CC1D6" w:rsidR="007851EF" w:rsidRPr="00531A29" w:rsidRDefault="007851EF" w:rsidP="00230542">
            <w:pPr>
              <w:pStyle w:val="NormalWeb"/>
            </w:pPr>
            <w:r w:rsidRPr="00531A29">
              <w:t>21/483339/SV/20142</w:t>
            </w:r>
          </w:p>
        </w:tc>
      </w:tr>
    </w:tbl>
    <w:p w14:paraId="02535E13" w14:textId="77777777" w:rsidR="007851EF" w:rsidRPr="00531A29" w:rsidRDefault="007851EF" w:rsidP="00230542">
      <w:pPr>
        <w:pStyle w:val="NormalWeb"/>
      </w:pPr>
    </w:p>
    <w:p w14:paraId="44327DBC" w14:textId="6F190AE5" w:rsidR="007851EF" w:rsidRPr="00531A29" w:rsidRDefault="007851EF" w:rsidP="00230542">
      <w:pPr>
        <w:rPr>
          <w:rFonts w:eastAsia="Times New Roman" w:cs="Times New Roman"/>
          <w:lang w:val="id-ID" w:eastAsia="id-ID"/>
        </w:rPr>
      </w:pPr>
      <w:r w:rsidRPr="00531A29">
        <w:rPr>
          <w:rFonts w:cs="Times New Roman"/>
        </w:rPr>
        <w:br w:type="page"/>
      </w:r>
    </w:p>
    <w:p w14:paraId="7F678D12" w14:textId="4F156AA8" w:rsidR="007851EF" w:rsidRPr="00531A29" w:rsidRDefault="007851EF" w:rsidP="00230542">
      <w:pPr>
        <w:pStyle w:val="Heading1"/>
        <w:rPr>
          <w:rFonts w:cs="Times New Roman"/>
        </w:rPr>
      </w:pPr>
      <w:bookmarkStart w:id="3" w:name="_Toc126497246"/>
      <w:r w:rsidRPr="00531A29">
        <w:rPr>
          <w:rFonts w:cs="Times New Roman"/>
        </w:rPr>
        <w:lastRenderedPageBreak/>
        <w:t>DAFTAR ISI</w:t>
      </w:r>
      <w:bookmarkEnd w:id="3"/>
    </w:p>
    <w:p w14:paraId="03A9A007" w14:textId="1D6CDCB9" w:rsidR="007851EF" w:rsidRPr="00531A29" w:rsidRDefault="007851EF" w:rsidP="00230542">
      <w:pPr>
        <w:rPr>
          <w:rFonts w:cs="Times New Roman"/>
        </w:rPr>
      </w:pPr>
    </w:p>
    <w:p w14:paraId="70E35CCB" w14:textId="0F2B71F1" w:rsidR="00FC0877" w:rsidRPr="00660583" w:rsidRDefault="00420C19">
      <w:pPr>
        <w:pStyle w:val="TOC1"/>
        <w:rPr>
          <w:rFonts w:asciiTheme="minorHAnsi" w:eastAsiaTheme="minorEastAsia" w:hAnsiTheme="minorHAnsi"/>
          <w:b w:val="0"/>
          <w:bCs/>
          <w:noProof/>
          <w:sz w:val="22"/>
          <w:szCs w:val="22"/>
          <w:lang w:val="id-ID" w:eastAsia="id-ID"/>
        </w:rPr>
      </w:pPr>
      <w:r w:rsidRPr="00072C17">
        <w:rPr>
          <w:rFonts w:cs="Times New Roman"/>
          <w:b w:val="0"/>
          <w:bCs/>
        </w:rPr>
        <w:fldChar w:fldCharType="begin"/>
      </w:r>
      <w:r w:rsidRPr="00072C17">
        <w:rPr>
          <w:rFonts w:cs="Times New Roman"/>
          <w:b w:val="0"/>
          <w:bCs/>
        </w:rPr>
        <w:instrText xml:space="preserve"> TOC \o "1-3" \h \z \u </w:instrText>
      </w:r>
      <w:r w:rsidRPr="00072C17">
        <w:rPr>
          <w:rFonts w:cs="Times New Roman"/>
          <w:b w:val="0"/>
          <w:bCs/>
        </w:rPr>
        <w:fldChar w:fldCharType="separate"/>
      </w:r>
      <w:hyperlink w:anchor="_Toc126497243" w:history="1">
        <w:r w:rsidR="00FC0877" w:rsidRPr="00660583">
          <w:rPr>
            <w:rStyle w:val="Hyperlink"/>
            <w:rFonts w:cs="Times New Roman"/>
            <w:b w:val="0"/>
            <w:bCs/>
            <w:noProof/>
            <w:lang w:val="de-DE"/>
          </w:rPr>
          <w:t>HALAMAN JUDUL</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3 \h </w:instrText>
        </w:r>
        <w:r w:rsidR="00FC0877" w:rsidRPr="00660583">
          <w:rPr>
            <w:b w:val="0"/>
            <w:bCs/>
            <w:noProof/>
            <w:webHidden/>
          </w:rPr>
        </w:r>
        <w:r w:rsidR="00FC0877" w:rsidRPr="00660583">
          <w:rPr>
            <w:b w:val="0"/>
            <w:bCs/>
            <w:noProof/>
            <w:webHidden/>
          </w:rPr>
          <w:fldChar w:fldCharType="separate"/>
        </w:r>
        <w:r w:rsidR="00E636C4">
          <w:rPr>
            <w:b w:val="0"/>
            <w:bCs/>
            <w:noProof/>
            <w:webHidden/>
          </w:rPr>
          <w:t>i</w:t>
        </w:r>
        <w:r w:rsidR="00FC0877" w:rsidRPr="00660583">
          <w:rPr>
            <w:b w:val="0"/>
            <w:bCs/>
            <w:noProof/>
            <w:webHidden/>
          </w:rPr>
          <w:fldChar w:fldCharType="end"/>
        </w:r>
      </w:hyperlink>
    </w:p>
    <w:p w14:paraId="5D6BC5D0" w14:textId="4EB2F903" w:rsidR="00FC0877" w:rsidRPr="00660583" w:rsidRDefault="00000000">
      <w:pPr>
        <w:pStyle w:val="TOC1"/>
        <w:rPr>
          <w:rFonts w:asciiTheme="minorHAnsi" w:eastAsiaTheme="minorEastAsia" w:hAnsiTheme="minorHAnsi"/>
          <w:b w:val="0"/>
          <w:bCs/>
          <w:noProof/>
          <w:sz w:val="22"/>
          <w:szCs w:val="22"/>
          <w:lang w:val="id-ID" w:eastAsia="id-ID"/>
        </w:rPr>
      </w:pPr>
      <w:hyperlink w:anchor="_Toc126497244" w:history="1">
        <w:r w:rsidR="00FC0877" w:rsidRPr="00660583">
          <w:rPr>
            <w:rStyle w:val="Hyperlink"/>
            <w:rFonts w:cs="Times New Roman"/>
            <w:b w:val="0"/>
            <w:bCs/>
            <w:noProof/>
          </w:rPr>
          <w:t>LEMBAR PENGESAHAN</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4 \h </w:instrText>
        </w:r>
        <w:r w:rsidR="00FC0877" w:rsidRPr="00660583">
          <w:rPr>
            <w:b w:val="0"/>
            <w:bCs/>
            <w:noProof/>
            <w:webHidden/>
          </w:rPr>
        </w:r>
        <w:r w:rsidR="00FC0877" w:rsidRPr="00660583">
          <w:rPr>
            <w:b w:val="0"/>
            <w:bCs/>
            <w:noProof/>
            <w:webHidden/>
          </w:rPr>
          <w:fldChar w:fldCharType="separate"/>
        </w:r>
        <w:r w:rsidR="00E636C4">
          <w:rPr>
            <w:b w:val="0"/>
            <w:bCs/>
            <w:noProof/>
            <w:webHidden/>
          </w:rPr>
          <w:t>ii</w:t>
        </w:r>
        <w:r w:rsidR="00FC0877" w:rsidRPr="00660583">
          <w:rPr>
            <w:b w:val="0"/>
            <w:bCs/>
            <w:noProof/>
            <w:webHidden/>
          </w:rPr>
          <w:fldChar w:fldCharType="end"/>
        </w:r>
      </w:hyperlink>
    </w:p>
    <w:p w14:paraId="0A90B653" w14:textId="1EE653C3" w:rsidR="00FC0877" w:rsidRPr="00660583" w:rsidRDefault="00000000">
      <w:pPr>
        <w:pStyle w:val="TOC1"/>
        <w:rPr>
          <w:rFonts w:asciiTheme="minorHAnsi" w:eastAsiaTheme="minorEastAsia" w:hAnsiTheme="minorHAnsi"/>
          <w:b w:val="0"/>
          <w:bCs/>
          <w:noProof/>
          <w:sz w:val="22"/>
          <w:szCs w:val="22"/>
          <w:lang w:val="id-ID" w:eastAsia="id-ID"/>
        </w:rPr>
      </w:pPr>
      <w:hyperlink w:anchor="_Toc126497245" w:history="1">
        <w:r w:rsidR="00FC0877" w:rsidRPr="00660583">
          <w:rPr>
            <w:rStyle w:val="Hyperlink"/>
            <w:b w:val="0"/>
            <w:bCs/>
            <w:noProof/>
          </w:rPr>
          <w:t>KATA PENGANTAR</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5 \h </w:instrText>
        </w:r>
        <w:r w:rsidR="00FC0877" w:rsidRPr="00660583">
          <w:rPr>
            <w:b w:val="0"/>
            <w:bCs/>
            <w:noProof/>
            <w:webHidden/>
          </w:rPr>
        </w:r>
        <w:r w:rsidR="00FC0877" w:rsidRPr="00660583">
          <w:rPr>
            <w:b w:val="0"/>
            <w:bCs/>
            <w:noProof/>
            <w:webHidden/>
          </w:rPr>
          <w:fldChar w:fldCharType="separate"/>
        </w:r>
        <w:r w:rsidR="00E636C4">
          <w:rPr>
            <w:b w:val="0"/>
            <w:bCs/>
            <w:noProof/>
            <w:webHidden/>
          </w:rPr>
          <w:t>iii</w:t>
        </w:r>
        <w:r w:rsidR="00FC0877" w:rsidRPr="00660583">
          <w:rPr>
            <w:b w:val="0"/>
            <w:bCs/>
            <w:noProof/>
            <w:webHidden/>
          </w:rPr>
          <w:fldChar w:fldCharType="end"/>
        </w:r>
      </w:hyperlink>
    </w:p>
    <w:p w14:paraId="6CAF47FF" w14:textId="6D267FD8" w:rsidR="00FC0877" w:rsidRPr="00660583" w:rsidRDefault="00000000">
      <w:pPr>
        <w:pStyle w:val="TOC1"/>
        <w:rPr>
          <w:rFonts w:asciiTheme="minorHAnsi" w:eastAsiaTheme="minorEastAsia" w:hAnsiTheme="minorHAnsi"/>
          <w:b w:val="0"/>
          <w:bCs/>
          <w:noProof/>
          <w:sz w:val="22"/>
          <w:szCs w:val="22"/>
          <w:lang w:val="id-ID" w:eastAsia="id-ID"/>
        </w:rPr>
      </w:pPr>
      <w:hyperlink w:anchor="_Toc126497246" w:history="1">
        <w:r w:rsidR="00FC0877" w:rsidRPr="00660583">
          <w:rPr>
            <w:rStyle w:val="Hyperlink"/>
            <w:rFonts w:cs="Times New Roman"/>
            <w:b w:val="0"/>
            <w:bCs/>
            <w:noProof/>
          </w:rPr>
          <w:t>DAFTAR ISI</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6 \h </w:instrText>
        </w:r>
        <w:r w:rsidR="00FC0877" w:rsidRPr="00660583">
          <w:rPr>
            <w:b w:val="0"/>
            <w:bCs/>
            <w:noProof/>
            <w:webHidden/>
          </w:rPr>
        </w:r>
        <w:r w:rsidR="00FC0877" w:rsidRPr="00660583">
          <w:rPr>
            <w:b w:val="0"/>
            <w:bCs/>
            <w:noProof/>
            <w:webHidden/>
          </w:rPr>
          <w:fldChar w:fldCharType="separate"/>
        </w:r>
        <w:r w:rsidR="00E636C4">
          <w:rPr>
            <w:b w:val="0"/>
            <w:bCs/>
            <w:noProof/>
            <w:webHidden/>
          </w:rPr>
          <w:t>v</w:t>
        </w:r>
        <w:r w:rsidR="00FC0877" w:rsidRPr="00660583">
          <w:rPr>
            <w:b w:val="0"/>
            <w:bCs/>
            <w:noProof/>
            <w:webHidden/>
          </w:rPr>
          <w:fldChar w:fldCharType="end"/>
        </w:r>
      </w:hyperlink>
    </w:p>
    <w:p w14:paraId="1B69E42C" w14:textId="172ACE4E" w:rsidR="00FC0877" w:rsidRPr="00660583" w:rsidRDefault="00000000">
      <w:pPr>
        <w:pStyle w:val="TOC1"/>
        <w:rPr>
          <w:rFonts w:asciiTheme="minorHAnsi" w:eastAsiaTheme="minorEastAsia" w:hAnsiTheme="minorHAnsi"/>
          <w:b w:val="0"/>
          <w:bCs/>
          <w:noProof/>
          <w:sz w:val="22"/>
          <w:szCs w:val="22"/>
          <w:lang w:val="id-ID" w:eastAsia="id-ID"/>
        </w:rPr>
      </w:pPr>
      <w:hyperlink w:anchor="_Toc126497247" w:history="1">
        <w:r w:rsidR="00FC0877" w:rsidRPr="00660583">
          <w:rPr>
            <w:rStyle w:val="Hyperlink"/>
            <w:rFonts w:cs="Times New Roman"/>
            <w:b w:val="0"/>
            <w:bCs/>
            <w:noProof/>
          </w:rPr>
          <w:t>DAFTAR GAMBAR</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7 \h </w:instrText>
        </w:r>
        <w:r w:rsidR="00FC0877" w:rsidRPr="00660583">
          <w:rPr>
            <w:b w:val="0"/>
            <w:bCs/>
            <w:noProof/>
            <w:webHidden/>
          </w:rPr>
        </w:r>
        <w:r w:rsidR="00FC0877" w:rsidRPr="00660583">
          <w:rPr>
            <w:b w:val="0"/>
            <w:bCs/>
            <w:noProof/>
            <w:webHidden/>
          </w:rPr>
          <w:fldChar w:fldCharType="separate"/>
        </w:r>
        <w:r w:rsidR="00E636C4">
          <w:rPr>
            <w:b w:val="0"/>
            <w:bCs/>
            <w:noProof/>
            <w:webHidden/>
          </w:rPr>
          <w:t>vii</w:t>
        </w:r>
        <w:r w:rsidR="00FC0877" w:rsidRPr="00660583">
          <w:rPr>
            <w:b w:val="0"/>
            <w:bCs/>
            <w:noProof/>
            <w:webHidden/>
          </w:rPr>
          <w:fldChar w:fldCharType="end"/>
        </w:r>
      </w:hyperlink>
    </w:p>
    <w:p w14:paraId="48631A11" w14:textId="10209E94" w:rsidR="00FC0877" w:rsidRPr="00660583" w:rsidRDefault="00000000">
      <w:pPr>
        <w:pStyle w:val="TOC1"/>
        <w:rPr>
          <w:rFonts w:asciiTheme="minorHAnsi" w:eastAsiaTheme="minorEastAsia" w:hAnsiTheme="minorHAnsi"/>
          <w:b w:val="0"/>
          <w:bCs/>
          <w:noProof/>
          <w:sz w:val="22"/>
          <w:szCs w:val="22"/>
          <w:lang w:val="id-ID" w:eastAsia="id-ID"/>
        </w:rPr>
      </w:pPr>
      <w:hyperlink w:anchor="_Toc126497248" w:history="1">
        <w:r w:rsidR="00FC0877" w:rsidRPr="00660583">
          <w:rPr>
            <w:rStyle w:val="Hyperlink"/>
            <w:rFonts w:cs="Times New Roman"/>
            <w:b w:val="0"/>
            <w:bCs/>
            <w:noProof/>
          </w:rPr>
          <w:t>DAFTAR TABEL</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8 \h </w:instrText>
        </w:r>
        <w:r w:rsidR="00FC0877" w:rsidRPr="00660583">
          <w:rPr>
            <w:b w:val="0"/>
            <w:bCs/>
            <w:noProof/>
            <w:webHidden/>
          </w:rPr>
        </w:r>
        <w:r w:rsidR="00FC0877" w:rsidRPr="00660583">
          <w:rPr>
            <w:b w:val="0"/>
            <w:bCs/>
            <w:noProof/>
            <w:webHidden/>
          </w:rPr>
          <w:fldChar w:fldCharType="separate"/>
        </w:r>
        <w:r w:rsidR="00E636C4">
          <w:rPr>
            <w:b w:val="0"/>
            <w:bCs/>
            <w:noProof/>
            <w:webHidden/>
          </w:rPr>
          <w:t>viii</w:t>
        </w:r>
        <w:r w:rsidR="00FC0877" w:rsidRPr="00660583">
          <w:rPr>
            <w:b w:val="0"/>
            <w:bCs/>
            <w:noProof/>
            <w:webHidden/>
          </w:rPr>
          <w:fldChar w:fldCharType="end"/>
        </w:r>
      </w:hyperlink>
    </w:p>
    <w:p w14:paraId="1CEBCCDA" w14:textId="48357B7C" w:rsidR="00FC0877" w:rsidRPr="00660583" w:rsidRDefault="00000000">
      <w:pPr>
        <w:pStyle w:val="TOC1"/>
        <w:rPr>
          <w:rFonts w:asciiTheme="minorHAnsi" w:eastAsiaTheme="minorEastAsia" w:hAnsiTheme="minorHAnsi"/>
          <w:b w:val="0"/>
          <w:bCs/>
          <w:noProof/>
          <w:sz w:val="22"/>
          <w:szCs w:val="22"/>
          <w:lang w:val="id-ID" w:eastAsia="id-ID"/>
        </w:rPr>
      </w:pPr>
      <w:hyperlink w:anchor="_Toc126497249" w:history="1">
        <w:r w:rsidR="00FC0877" w:rsidRPr="00660583">
          <w:rPr>
            <w:rStyle w:val="Hyperlink"/>
            <w:rFonts w:cs="Times New Roman"/>
            <w:b w:val="0"/>
            <w:bCs/>
            <w:noProof/>
          </w:rPr>
          <w:t>DAFTAR LAMPIRAN</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49 \h </w:instrText>
        </w:r>
        <w:r w:rsidR="00FC0877" w:rsidRPr="00660583">
          <w:rPr>
            <w:b w:val="0"/>
            <w:bCs/>
            <w:noProof/>
            <w:webHidden/>
          </w:rPr>
        </w:r>
        <w:r w:rsidR="00FC0877" w:rsidRPr="00660583">
          <w:rPr>
            <w:b w:val="0"/>
            <w:bCs/>
            <w:noProof/>
            <w:webHidden/>
          </w:rPr>
          <w:fldChar w:fldCharType="separate"/>
        </w:r>
        <w:r w:rsidR="00E636C4">
          <w:rPr>
            <w:b w:val="0"/>
            <w:bCs/>
            <w:noProof/>
            <w:webHidden/>
          </w:rPr>
          <w:t>ix</w:t>
        </w:r>
        <w:r w:rsidR="00FC0877" w:rsidRPr="00660583">
          <w:rPr>
            <w:b w:val="0"/>
            <w:bCs/>
            <w:noProof/>
            <w:webHidden/>
          </w:rPr>
          <w:fldChar w:fldCharType="end"/>
        </w:r>
      </w:hyperlink>
    </w:p>
    <w:p w14:paraId="1D1E9666" w14:textId="10E2F459" w:rsidR="00FC0877" w:rsidRPr="00660583" w:rsidRDefault="00000000">
      <w:pPr>
        <w:pStyle w:val="TOC1"/>
        <w:rPr>
          <w:rFonts w:asciiTheme="minorHAnsi" w:eastAsiaTheme="minorEastAsia" w:hAnsiTheme="minorHAnsi"/>
          <w:b w:val="0"/>
          <w:bCs/>
          <w:noProof/>
          <w:sz w:val="22"/>
          <w:szCs w:val="22"/>
          <w:lang w:val="id-ID" w:eastAsia="id-ID"/>
        </w:rPr>
      </w:pPr>
      <w:hyperlink w:anchor="_Toc126497250" w:history="1">
        <w:r w:rsidR="00FC0877" w:rsidRPr="00660583">
          <w:rPr>
            <w:rStyle w:val="Hyperlink"/>
            <w:rFonts w:cs="Times New Roman"/>
            <w:b w:val="0"/>
            <w:bCs/>
            <w:noProof/>
          </w:rPr>
          <w:t>INTISARI</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50 \h </w:instrText>
        </w:r>
        <w:r w:rsidR="00FC0877" w:rsidRPr="00660583">
          <w:rPr>
            <w:b w:val="0"/>
            <w:bCs/>
            <w:noProof/>
            <w:webHidden/>
          </w:rPr>
        </w:r>
        <w:r w:rsidR="00FC0877" w:rsidRPr="00660583">
          <w:rPr>
            <w:b w:val="0"/>
            <w:bCs/>
            <w:noProof/>
            <w:webHidden/>
          </w:rPr>
          <w:fldChar w:fldCharType="separate"/>
        </w:r>
        <w:r w:rsidR="00E636C4">
          <w:rPr>
            <w:b w:val="0"/>
            <w:bCs/>
            <w:noProof/>
            <w:webHidden/>
          </w:rPr>
          <w:t>x</w:t>
        </w:r>
        <w:r w:rsidR="00FC0877" w:rsidRPr="00660583">
          <w:rPr>
            <w:b w:val="0"/>
            <w:bCs/>
            <w:noProof/>
            <w:webHidden/>
          </w:rPr>
          <w:fldChar w:fldCharType="end"/>
        </w:r>
      </w:hyperlink>
    </w:p>
    <w:p w14:paraId="397C7A4E" w14:textId="30C7C7C8" w:rsidR="00FC0877" w:rsidRPr="00660583" w:rsidRDefault="00000000">
      <w:pPr>
        <w:pStyle w:val="TOC1"/>
        <w:rPr>
          <w:rFonts w:asciiTheme="minorHAnsi" w:eastAsiaTheme="minorEastAsia" w:hAnsiTheme="minorHAnsi"/>
          <w:b w:val="0"/>
          <w:bCs/>
          <w:noProof/>
          <w:sz w:val="22"/>
          <w:szCs w:val="22"/>
          <w:lang w:val="id-ID" w:eastAsia="id-ID"/>
        </w:rPr>
      </w:pPr>
      <w:hyperlink w:anchor="_Toc126497251" w:history="1">
        <w:r w:rsidR="00FC0877" w:rsidRPr="00660583">
          <w:rPr>
            <w:rStyle w:val="Hyperlink"/>
            <w:rFonts w:cs="Times New Roman"/>
            <w:b w:val="0"/>
            <w:bCs/>
            <w:noProof/>
          </w:rPr>
          <w:t>ABSTRACT</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51 \h </w:instrText>
        </w:r>
        <w:r w:rsidR="00FC0877" w:rsidRPr="00660583">
          <w:rPr>
            <w:b w:val="0"/>
            <w:bCs/>
            <w:noProof/>
            <w:webHidden/>
          </w:rPr>
        </w:r>
        <w:r w:rsidR="00FC0877" w:rsidRPr="00660583">
          <w:rPr>
            <w:b w:val="0"/>
            <w:bCs/>
            <w:noProof/>
            <w:webHidden/>
          </w:rPr>
          <w:fldChar w:fldCharType="separate"/>
        </w:r>
        <w:r w:rsidR="00E636C4">
          <w:rPr>
            <w:b w:val="0"/>
            <w:bCs/>
            <w:noProof/>
            <w:webHidden/>
          </w:rPr>
          <w:t>xi</w:t>
        </w:r>
        <w:r w:rsidR="00FC0877" w:rsidRPr="00660583">
          <w:rPr>
            <w:b w:val="0"/>
            <w:bCs/>
            <w:noProof/>
            <w:webHidden/>
          </w:rPr>
          <w:fldChar w:fldCharType="end"/>
        </w:r>
      </w:hyperlink>
    </w:p>
    <w:p w14:paraId="776CE577" w14:textId="16D47781" w:rsidR="00FC0877" w:rsidRPr="00660583" w:rsidRDefault="00000000">
      <w:pPr>
        <w:pStyle w:val="TOC1"/>
        <w:rPr>
          <w:rFonts w:asciiTheme="minorHAnsi" w:eastAsiaTheme="minorEastAsia" w:hAnsiTheme="minorHAnsi"/>
          <w:b w:val="0"/>
          <w:bCs/>
          <w:noProof/>
          <w:sz w:val="22"/>
          <w:szCs w:val="22"/>
          <w:lang w:val="id-ID" w:eastAsia="id-ID"/>
        </w:rPr>
      </w:pPr>
      <w:hyperlink w:anchor="_Toc126497252" w:history="1">
        <w:r w:rsidR="00FC0877" w:rsidRPr="00660583">
          <w:rPr>
            <w:rStyle w:val="Hyperlink"/>
            <w:rFonts w:cs="Times New Roman"/>
            <w:b w:val="0"/>
            <w:bCs/>
            <w:noProof/>
          </w:rPr>
          <w:t>BAB I</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52 \h </w:instrText>
        </w:r>
        <w:r w:rsidR="00FC0877" w:rsidRPr="00660583">
          <w:rPr>
            <w:b w:val="0"/>
            <w:bCs/>
            <w:noProof/>
            <w:webHidden/>
          </w:rPr>
        </w:r>
        <w:r w:rsidR="00FC0877" w:rsidRPr="00660583">
          <w:rPr>
            <w:b w:val="0"/>
            <w:bCs/>
            <w:noProof/>
            <w:webHidden/>
          </w:rPr>
          <w:fldChar w:fldCharType="separate"/>
        </w:r>
        <w:r w:rsidR="00E636C4">
          <w:rPr>
            <w:b w:val="0"/>
            <w:bCs/>
            <w:noProof/>
            <w:webHidden/>
          </w:rPr>
          <w:t>1</w:t>
        </w:r>
        <w:r w:rsidR="00FC0877" w:rsidRPr="00660583">
          <w:rPr>
            <w:b w:val="0"/>
            <w:bCs/>
            <w:noProof/>
            <w:webHidden/>
          </w:rPr>
          <w:fldChar w:fldCharType="end"/>
        </w:r>
      </w:hyperlink>
    </w:p>
    <w:p w14:paraId="27ABEBFC" w14:textId="49A1A661" w:rsidR="00FC0877" w:rsidRPr="00660583" w:rsidRDefault="00000000">
      <w:pPr>
        <w:pStyle w:val="TOC2"/>
        <w:rPr>
          <w:rFonts w:asciiTheme="minorHAnsi" w:eastAsiaTheme="minorEastAsia" w:hAnsiTheme="minorHAnsi"/>
          <w:bCs/>
          <w:noProof/>
          <w:sz w:val="22"/>
          <w:szCs w:val="22"/>
          <w:lang w:val="id-ID" w:eastAsia="id-ID"/>
        </w:rPr>
      </w:pPr>
      <w:hyperlink w:anchor="_Toc126497253" w:history="1">
        <w:r w:rsidR="00FC0877" w:rsidRPr="00660583">
          <w:rPr>
            <w:rStyle w:val="Hyperlink"/>
            <w:rFonts w:cs="Times New Roman"/>
            <w:bCs/>
            <w:noProof/>
          </w:rPr>
          <w:t>1.1.</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Latar Belakang</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53 \h </w:instrText>
        </w:r>
        <w:r w:rsidR="00FC0877" w:rsidRPr="00660583">
          <w:rPr>
            <w:bCs/>
            <w:noProof/>
            <w:webHidden/>
          </w:rPr>
        </w:r>
        <w:r w:rsidR="00FC0877" w:rsidRPr="00660583">
          <w:rPr>
            <w:bCs/>
            <w:noProof/>
            <w:webHidden/>
          </w:rPr>
          <w:fldChar w:fldCharType="separate"/>
        </w:r>
        <w:r w:rsidR="00E636C4">
          <w:rPr>
            <w:bCs/>
            <w:noProof/>
            <w:webHidden/>
          </w:rPr>
          <w:t>1</w:t>
        </w:r>
        <w:r w:rsidR="00FC0877" w:rsidRPr="00660583">
          <w:rPr>
            <w:bCs/>
            <w:noProof/>
            <w:webHidden/>
          </w:rPr>
          <w:fldChar w:fldCharType="end"/>
        </w:r>
      </w:hyperlink>
    </w:p>
    <w:p w14:paraId="0988EFCD" w14:textId="06CF16B3" w:rsidR="00FC0877" w:rsidRPr="00660583" w:rsidRDefault="00000000">
      <w:pPr>
        <w:pStyle w:val="TOC2"/>
        <w:rPr>
          <w:rFonts w:asciiTheme="minorHAnsi" w:eastAsiaTheme="minorEastAsia" w:hAnsiTheme="minorHAnsi"/>
          <w:bCs/>
          <w:noProof/>
          <w:sz w:val="22"/>
          <w:szCs w:val="22"/>
          <w:lang w:val="id-ID" w:eastAsia="id-ID"/>
        </w:rPr>
      </w:pPr>
      <w:hyperlink w:anchor="_Toc126497254" w:history="1">
        <w:r w:rsidR="00FC0877" w:rsidRPr="00660583">
          <w:rPr>
            <w:rStyle w:val="Hyperlink"/>
            <w:rFonts w:cs="Times New Roman"/>
            <w:bCs/>
            <w:noProof/>
          </w:rPr>
          <w:t>1.2.</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Rumusan Masalah</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54 \h </w:instrText>
        </w:r>
        <w:r w:rsidR="00FC0877" w:rsidRPr="00660583">
          <w:rPr>
            <w:bCs/>
            <w:noProof/>
            <w:webHidden/>
          </w:rPr>
        </w:r>
        <w:r w:rsidR="00FC0877" w:rsidRPr="00660583">
          <w:rPr>
            <w:bCs/>
            <w:noProof/>
            <w:webHidden/>
          </w:rPr>
          <w:fldChar w:fldCharType="separate"/>
        </w:r>
        <w:r w:rsidR="00E636C4">
          <w:rPr>
            <w:bCs/>
            <w:noProof/>
            <w:webHidden/>
          </w:rPr>
          <w:t>2</w:t>
        </w:r>
        <w:r w:rsidR="00FC0877" w:rsidRPr="00660583">
          <w:rPr>
            <w:bCs/>
            <w:noProof/>
            <w:webHidden/>
          </w:rPr>
          <w:fldChar w:fldCharType="end"/>
        </w:r>
      </w:hyperlink>
    </w:p>
    <w:p w14:paraId="6564495D" w14:textId="7C0DDC58" w:rsidR="00FC0877" w:rsidRPr="00660583" w:rsidRDefault="00000000">
      <w:pPr>
        <w:pStyle w:val="TOC2"/>
        <w:rPr>
          <w:rFonts w:asciiTheme="minorHAnsi" w:eastAsiaTheme="minorEastAsia" w:hAnsiTheme="minorHAnsi"/>
          <w:bCs/>
          <w:noProof/>
          <w:sz w:val="22"/>
          <w:szCs w:val="22"/>
          <w:lang w:val="id-ID" w:eastAsia="id-ID"/>
        </w:rPr>
      </w:pPr>
      <w:hyperlink w:anchor="_Toc126497255" w:history="1">
        <w:r w:rsidR="00FC0877" w:rsidRPr="00660583">
          <w:rPr>
            <w:rStyle w:val="Hyperlink"/>
            <w:rFonts w:cs="Times New Roman"/>
            <w:bCs/>
            <w:noProof/>
          </w:rPr>
          <w:t>1.3.</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Batasan Masalah</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55 \h </w:instrText>
        </w:r>
        <w:r w:rsidR="00FC0877" w:rsidRPr="00660583">
          <w:rPr>
            <w:bCs/>
            <w:noProof/>
            <w:webHidden/>
          </w:rPr>
        </w:r>
        <w:r w:rsidR="00FC0877" w:rsidRPr="00660583">
          <w:rPr>
            <w:bCs/>
            <w:noProof/>
            <w:webHidden/>
          </w:rPr>
          <w:fldChar w:fldCharType="separate"/>
        </w:r>
        <w:r w:rsidR="00E636C4">
          <w:rPr>
            <w:bCs/>
            <w:noProof/>
            <w:webHidden/>
          </w:rPr>
          <w:t>2</w:t>
        </w:r>
        <w:r w:rsidR="00FC0877" w:rsidRPr="00660583">
          <w:rPr>
            <w:bCs/>
            <w:noProof/>
            <w:webHidden/>
          </w:rPr>
          <w:fldChar w:fldCharType="end"/>
        </w:r>
      </w:hyperlink>
    </w:p>
    <w:p w14:paraId="535F4FF9" w14:textId="1A19375C" w:rsidR="00FC0877" w:rsidRPr="00660583" w:rsidRDefault="00000000">
      <w:pPr>
        <w:pStyle w:val="TOC2"/>
        <w:rPr>
          <w:rFonts w:asciiTheme="minorHAnsi" w:eastAsiaTheme="minorEastAsia" w:hAnsiTheme="minorHAnsi"/>
          <w:bCs/>
          <w:noProof/>
          <w:sz w:val="22"/>
          <w:szCs w:val="22"/>
          <w:lang w:val="id-ID" w:eastAsia="id-ID"/>
        </w:rPr>
      </w:pPr>
      <w:hyperlink w:anchor="_Toc126497256" w:history="1">
        <w:r w:rsidR="00FC0877" w:rsidRPr="00660583">
          <w:rPr>
            <w:rStyle w:val="Hyperlink"/>
            <w:rFonts w:cs="Times New Roman"/>
            <w:bCs/>
            <w:noProof/>
          </w:rPr>
          <w:t>1.4.</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Tujuan Proyek Akhir</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56 \h </w:instrText>
        </w:r>
        <w:r w:rsidR="00FC0877" w:rsidRPr="00660583">
          <w:rPr>
            <w:bCs/>
            <w:noProof/>
            <w:webHidden/>
          </w:rPr>
        </w:r>
        <w:r w:rsidR="00FC0877" w:rsidRPr="00660583">
          <w:rPr>
            <w:bCs/>
            <w:noProof/>
            <w:webHidden/>
          </w:rPr>
          <w:fldChar w:fldCharType="separate"/>
        </w:r>
        <w:r w:rsidR="00E636C4">
          <w:rPr>
            <w:bCs/>
            <w:noProof/>
            <w:webHidden/>
          </w:rPr>
          <w:t>2</w:t>
        </w:r>
        <w:r w:rsidR="00FC0877" w:rsidRPr="00660583">
          <w:rPr>
            <w:bCs/>
            <w:noProof/>
            <w:webHidden/>
          </w:rPr>
          <w:fldChar w:fldCharType="end"/>
        </w:r>
      </w:hyperlink>
    </w:p>
    <w:p w14:paraId="0A8BDF79" w14:textId="07301DA2" w:rsidR="00FC0877" w:rsidRPr="00660583" w:rsidRDefault="00000000">
      <w:pPr>
        <w:pStyle w:val="TOC2"/>
        <w:rPr>
          <w:rFonts w:asciiTheme="minorHAnsi" w:eastAsiaTheme="minorEastAsia" w:hAnsiTheme="minorHAnsi"/>
          <w:bCs/>
          <w:noProof/>
          <w:sz w:val="22"/>
          <w:szCs w:val="22"/>
          <w:lang w:val="id-ID" w:eastAsia="id-ID"/>
        </w:rPr>
      </w:pPr>
      <w:hyperlink w:anchor="_Toc126497257" w:history="1">
        <w:r w:rsidR="00FC0877" w:rsidRPr="00660583">
          <w:rPr>
            <w:rStyle w:val="Hyperlink"/>
            <w:rFonts w:cs="Times New Roman"/>
            <w:bCs/>
            <w:noProof/>
          </w:rPr>
          <w:t>1.5.</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Manfaat Proyek Akhir</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57 \h </w:instrText>
        </w:r>
        <w:r w:rsidR="00FC0877" w:rsidRPr="00660583">
          <w:rPr>
            <w:bCs/>
            <w:noProof/>
            <w:webHidden/>
          </w:rPr>
        </w:r>
        <w:r w:rsidR="00FC0877" w:rsidRPr="00660583">
          <w:rPr>
            <w:bCs/>
            <w:noProof/>
            <w:webHidden/>
          </w:rPr>
          <w:fldChar w:fldCharType="separate"/>
        </w:r>
        <w:r w:rsidR="00E636C4">
          <w:rPr>
            <w:bCs/>
            <w:noProof/>
            <w:webHidden/>
          </w:rPr>
          <w:t>2</w:t>
        </w:r>
        <w:r w:rsidR="00FC0877" w:rsidRPr="00660583">
          <w:rPr>
            <w:bCs/>
            <w:noProof/>
            <w:webHidden/>
          </w:rPr>
          <w:fldChar w:fldCharType="end"/>
        </w:r>
      </w:hyperlink>
    </w:p>
    <w:p w14:paraId="3308DA88" w14:textId="44C23D6F" w:rsidR="00FC0877" w:rsidRPr="00660583" w:rsidRDefault="00000000">
      <w:pPr>
        <w:pStyle w:val="TOC2"/>
        <w:rPr>
          <w:rFonts w:asciiTheme="minorHAnsi" w:eastAsiaTheme="minorEastAsia" w:hAnsiTheme="minorHAnsi"/>
          <w:bCs/>
          <w:noProof/>
          <w:sz w:val="22"/>
          <w:szCs w:val="22"/>
          <w:lang w:val="id-ID" w:eastAsia="id-ID"/>
        </w:rPr>
      </w:pPr>
      <w:hyperlink w:anchor="_Toc126497258" w:history="1">
        <w:r w:rsidR="00FC0877" w:rsidRPr="00660583">
          <w:rPr>
            <w:rStyle w:val="Hyperlink"/>
            <w:rFonts w:cs="Times New Roman"/>
            <w:bCs/>
            <w:noProof/>
          </w:rPr>
          <w:t>1.6.</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Sistematika Penulisan</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58 \h </w:instrText>
        </w:r>
        <w:r w:rsidR="00FC0877" w:rsidRPr="00660583">
          <w:rPr>
            <w:bCs/>
            <w:noProof/>
            <w:webHidden/>
          </w:rPr>
        </w:r>
        <w:r w:rsidR="00FC0877" w:rsidRPr="00660583">
          <w:rPr>
            <w:bCs/>
            <w:noProof/>
            <w:webHidden/>
          </w:rPr>
          <w:fldChar w:fldCharType="separate"/>
        </w:r>
        <w:r w:rsidR="00E636C4">
          <w:rPr>
            <w:bCs/>
            <w:noProof/>
            <w:webHidden/>
          </w:rPr>
          <w:t>3</w:t>
        </w:r>
        <w:r w:rsidR="00FC0877" w:rsidRPr="00660583">
          <w:rPr>
            <w:bCs/>
            <w:noProof/>
            <w:webHidden/>
          </w:rPr>
          <w:fldChar w:fldCharType="end"/>
        </w:r>
      </w:hyperlink>
    </w:p>
    <w:p w14:paraId="75B4685F" w14:textId="3B74312A" w:rsidR="00FC0877" w:rsidRPr="00660583" w:rsidRDefault="00000000">
      <w:pPr>
        <w:pStyle w:val="TOC1"/>
        <w:rPr>
          <w:rFonts w:asciiTheme="minorHAnsi" w:eastAsiaTheme="minorEastAsia" w:hAnsiTheme="minorHAnsi"/>
          <w:b w:val="0"/>
          <w:bCs/>
          <w:noProof/>
          <w:sz w:val="22"/>
          <w:szCs w:val="22"/>
          <w:lang w:val="id-ID" w:eastAsia="id-ID"/>
        </w:rPr>
      </w:pPr>
      <w:hyperlink w:anchor="_Toc126497259" w:history="1">
        <w:r w:rsidR="00FC0877" w:rsidRPr="00660583">
          <w:rPr>
            <w:rStyle w:val="Hyperlink"/>
            <w:rFonts w:cs="Times New Roman"/>
            <w:b w:val="0"/>
            <w:bCs/>
            <w:noProof/>
          </w:rPr>
          <w:t>BAB II</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59 \h </w:instrText>
        </w:r>
        <w:r w:rsidR="00FC0877" w:rsidRPr="00660583">
          <w:rPr>
            <w:b w:val="0"/>
            <w:bCs/>
            <w:noProof/>
            <w:webHidden/>
          </w:rPr>
        </w:r>
        <w:r w:rsidR="00FC0877" w:rsidRPr="00660583">
          <w:rPr>
            <w:b w:val="0"/>
            <w:bCs/>
            <w:noProof/>
            <w:webHidden/>
          </w:rPr>
          <w:fldChar w:fldCharType="separate"/>
        </w:r>
        <w:r w:rsidR="00E636C4">
          <w:rPr>
            <w:b w:val="0"/>
            <w:bCs/>
            <w:noProof/>
            <w:webHidden/>
          </w:rPr>
          <w:t>4</w:t>
        </w:r>
        <w:r w:rsidR="00FC0877" w:rsidRPr="00660583">
          <w:rPr>
            <w:b w:val="0"/>
            <w:bCs/>
            <w:noProof/>
            <w:webHidden/>
          </w:rPr>
          <w:fldChar w:fldCharType="end"/>
        </w:r>
      </w:hyperlink>
    </w:p>
    <w:p w14:paraId="251503F7" w14:textId="4C0A705A" w:rsidR="00FC0877" w:rsidRPr="00660583" w:rsidRDefault="00000000">
      <w:pPr>
        <w:pStyle w:val="TOC2"/>
        <w:rPr>
          <w:rFonts w:asciiTheme="minorHAnsi" w:eastAsiaTheme="minorEastAsia" w:hAnsiTheme="minorHAnsi"/>
          <w:bCs/>
          <w:noProof/>
          <w:sz w:val="22"/>
          <w:szCs w:val="22"/>
          <w:lang w:val="id-ID" w:eastAsia="id-ID"/>
        </w:rPr>
      </w:pPr>
      <w:hyperlink w:anchor="_Toc126497260" w:history="1">
        <w:r w:rsidR="00FC0877" w:rsidRPr="00660583">
          <w:rPr>
            <w:rStyle w:val="Hyperlink"/>
            <w:rFonts w:cs="Times New Roman"/>
            <w:bCs/>
            <w:noProof/>
          </w:rPr>
          <w:t>2.1.</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Lingkup Tinjauan Pustaka</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0 \h </w:instrText>
        </w:r>
        <w:r w:rsidR="00FC0877" w:rsidRPr="00660583">
          <w:rPr>
            <w:bCs/>
            <w:noProof/>
            <w:webHidden/>
          </w:rPr>
        </w:r>
        <w:r w:rsidR="00FC0877" w:rsidRPr="00660583">
          <w:rPr>
            <w:bCs/>
            <w:noProof/>
            <w:webHidden/>
          </w:rPr>
          <w:fldChar w:fldCharType="separate"/>
        </w:r>
        <w:r w:rsidR="00E636C4">
          <w:rPr>
            <w:bCs/>
            <w:noProof/>
            <w:webHidden/>
          </w:rPr>
          <w:t>4</w:t>
        </w:r>
        <w:r w:rsidR="00FC0877" w:rsidRPr="00660583">
          <w:rPr>
            <w:bCs/>
            <w:noProof/>
            <w:webHidden/>
          </w:rPr>
          <w:fldChar w:fldCharType="end"/>
        </w:r>
      </w:hyperlink>
    </w:p>
    <w:p w14:paraId="3245F386" w14:textId="54F10C19" w:rsidR="00FC0877" w:rsidRPr="00660583" w:rsidRDefault="00000000">
      <w:pPr>
        <w:pStyle w:val="TOC2"/>
        <w:rPr>
          <w:rFonts w:asciiTheme="minorHAnsi" w:eastAsiaTheme="minorEastAsia" w:hAnsiTheme="minorHAnsi"/>
          <w:bCs/>
          <w:noProof/>
          <w:sz w:val="22"/>
          <w:szCs w:val="22"/>
          <w:lang w:val="id-ID" w:eastAsia="id-ID"/>
        </w:rPr>
      </w:pPr>
      <w:hyperlink w:anchor="_Toc126497261" w:history="1">
        <w:r w:rsidR="00FC0877" w:rsidRPr="00660583">
          <w:rPr>
            <w:rStyle w:val="Hyperlink"/>
            <w:rFonts w:cs="Times New Roman"/>
            <w:bCs/>
            <w:noProof/>
          </w:rPr>
          <w:t>2.2.</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Dasar Teori</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1 \h </w:instrText>
        </w:r>
        <w:r w:rsidR="00FC0877" w:rsidRPr="00660583">
          <w:rPr>
            <w:bCs/>
            <w:noProof/>
            <w:webHidden/>
          </w:rPr>
        </w:r>
        <w:r w:rsidR="00FC0877" w:rsidRPr="00660583">
          <w:rPr>
            <w:bCs/>
            <w:noProof/>
            <w:webHidden/>
          </w:rPr>
          <w:fldChar w:fldCharType="separate"/>
        </w:r>
        <w:r w:rsidR="00E636C4">
          <w:rPr>
            <w:bCs/>
            <w:noProof/>
            <w:webHidden/>
          </w:rPr>
          <w:t>6</w:t>
        </w:r>
        <w:r w:rsidR="00FC0877" w:rsidRPr="00660583">
          <w:rPr>
            <w:bCs/>
            <w:noProof/>
            <w:webHidden/>
          </w:rPr>
          <w:fldChar w:fldCharType="end"/>
        </w:r>
      </w:hyperlink>
    </w:p>
    <w:p w14:paraId="409C1886" w14:textId="01111CFB" w:rsidR="00FC0877" w:rsidRPr="00660583" w:rsidRDefault="00000000">
      <w:pPr>
        <w:pStyle w:val="TOC3"/>
        <w:tabs>
          <w:tab w:val="left" w:pos="1809"/>
        </w:tabs>
        <w:rPr>
          <w:rFonts w:asciiTheme="minorHAnsi" w:eastAsiaTheme="minorEastAsia" w:hAnsiTheme="minorHAnsi"/>
          <w:bCs/>
          <w:noProof/>
          <w:sz w:val="22"/>
          <w:szCs w:val="22"/>
          <w:lang w:val="id-ID" w:eastAsia="id-ID"/>
        </w:rPr>
      </w:pPr>
      <w:hyperlink w:anchor="_Toc126497262" w:history="1">
        <w:r w:rsidR="00FC0877" w:rsidRPr="00660583">
          <w:rPr>
            <w:rStyle w:val="Hyperlink"/>
            <w:rFonts w:cs="Times New Roman"/>
            <w:bCs/>
            <w:noProof/>
          </w:rPr>
          <w:t>2.2.1.</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i/>
            <w:noProof/>
          </w:rPr>
          <w:t>Photovoltaic</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2 \h </w:instrText>
        </w:r>
        <w:r w:rsidR="00FC0877" w:rsidRPr="00660583">
          <w:rPr>
            <w:bCs/>
            <w:noProof/>
            <w:webHidden/>
          </w:rPr>
        </w:r>
        <w:r w:rsidR="00FC0877" w:rsidRPr="00660583">
          <w:rPr>
            <w:bCs/>
            <w:noProof/>
            <w:webHidden/>
          </w:rPr>
          <w:fldChar w:fldCharType="separate"/>
        </w:r>
        <w:r w:rsidR="00E636C4">
          <w:rPr>
            <w:bCs/>
            <w:noProof/>
            <w:webHidden/>
          </w:rPr>
          <w:t>6</w:t>
        </w:r>
        <w:r w:rsidR="00FC0877" w:rsidRPr="00660583">
          <w:rPr>
            <w:bCs/>
            <w:noProof/>
            <w:webHidden/>
          </w:rPr>
          <w:fldChar w:fldCharType="end"/>
        </w:r>
      </w:hyperlink>
    </w:p>
    <w:p w14:paraId="3F65930A" w14:textId="500C3535" w:rsidR="00FC0877" w:rsidRPr="00660583" w:rsidRDefault="00000000">
      <w:pPr>
        <w:pStyle w:val="TOC3"/>
        <w:tabs>
          <w:tab w:val="left" w:pos="1809"/>
        </w:tabs>
        <w:rPr>
          <w:rFonts w:asciiTheme="minorHAnsi" w:eastAsiaTheme="minorEastAsia" w:hAnsiTheme="minorHAnsi"/>
          <w:bCs/>
          <w:noProof/>
          <w:sz w:val="22"/>
          <w:szCs w:val="22"/>
          <w:lang w:val="id-ID" w:eastAsia="id-ID"/>
        </w:rPr>
      </w:pPr>
      <w:hyperlink w:anchor="_Toc126497263" w:history="1">
        <w:r w:rsidR="00FC0877" w:rsidRPr="00660583">
          <w:rPr>
            <w:rStyle w:val="Hyperlink"/>
            <w:rFonts w:cs="Times New Roman"/>
            <w:bCs/>
            <w:noProof/>
          </w:rPr>
          <w:t>2.2.2.</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i/>
            <w:noProof/>
          </w:rPr>
          <w:t xml:space="preserve">Maximum Power Point Tracker </w:t>
        </w:r>
        <w:r w:rsidR="00FC0877" w:rsidRPr="00660583">
          <w:rPr>
            <w:rStyle w:val="Hyperlink"/>
            <w:rFonts w:cs="Times New Roman"/>
            <w:bCs/>
            <w:noProof/>
          </w:rPr>
          <w:t>(MPPT)</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3 \h </w:instrText>
        </w:r>
        <w:r w:rsidR="00FC0877" w:rsidRPr="00660583">
          <w:rPr>
            <w:bCs/>
            <w:noProof/>
            <w:webHidden/>
          </w:rPr>
        </w:r>
        <w:r w:rsidR="00FC0877" w:rsidRPr="00660583">
          <w:rPr>
            <w:bCs/>
            <w:noProof/>
            <w:webHidden/>
          </w:rPr>
          <w:fldChar w:fldCharType="separate"/>
        </w:r>
        <w:r w:rsidR="00E636C4">
          <w:rPr>
            <w:bCs/>
            <w:noProof/>
            <w:webHidden/>
          </w:rPr>
          <w:t>6</w:t>
        </w:r>
        <w:r w:rsidR="00FC0877" w:rsidRPr="00660583">
          <w:rPr>
            <w:bCs/>
            <w:noProof/>
            <w:webHidden/>
          </w:rPr>
          <w:fldChar w:fldCharType="end"/>
        </w:r>
      </w:hyperlink>
    </w:p>
    <w:p w14:paraId="36C6AF9D" w14:textId="6DE2E899" w:rsidR="00FC0877" w:rsidRPr="00660583" w:rsidRDefault="00000000">
      <w:pPr>
        <w:pStyle w:val="TOC3"/>
        <w:tabs>
          <w:tab w:val="left" w:pos="1809"/>
        </w:tabs>
        <w:rPr>
          <w:rFonts w:asciiTheme="minorHAnsi" w:eastAsiaTheme="minorEastAsia" w:hAnsiTheme="minorHAnsi"/>
          <w:bCs/>
          <w:noProof/>
          <w:sz w:val="22"/>
          <w:szCs w:val="22"/>
          <w:lang w:val="id-ID" w:eastAsia="id-ID"/>
        </w:rPr>
      </w:pPr>
      <w:hyperlink w:anchor="_Toc126497264" w:history="1">
        <w:r w:rsidR="00FC0877" w:rsidRPr="00660583">
          <w:rPr>
            <w:rStyle w:val="Hyperlink"/>
            <w:rFonts w:cs="Times New Roman"/>
            <w:bCs/>
            <w:noProof/>
          </w:rPr>
          <w:t>2.2.3.</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Algoritma</w:t>
        </w:r>
        <w:r w:rsidR="00FC0877" w:rsidRPr="00660583">
          <w:rPr>
            <w:rStyle w:val="Hyperlink"/>
            <w:rFonts w:cs="Times New Roman"/>
            <w:bCs/>
            <w:i/>
            <w:noProof/>
          </w:rPr>
          <w:t xml:space="preserve"> Incremental Conductance </w:t>
        </w:r>
        <w:r w:rsidR="00FC0877" w:rsidRPr="00660583">
          <w:rPr>
            <w:rStyle w:val="Hyperlink"/>
            <w:rFonts w:cs="Times New Roman"/>
            <w:bCs/>
            <w:noProof/>
          </w:rPr>
          <w:t>(INC)</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4 \h </w:instrText>
        </w:r>
        <w:r w:rsidR="00FC0877" w:rsidRPr="00660583">
          <w:rPr>
            <w:bCs/>
            <w:noProof/>
            <w:webHidden/>
          </w:rPr>
        </w:r>
        <w:r w:rsidR="00FC0877" w:rsidRPr="00660583">
          <w:rPr>
            <w:bCs/>
            <w:noProof/>
            <w:webHidden/>
          </w:rPr>
          <w:fldChar w:fldCharType="separate"/>
        </w:r>
        <w:r w:rsidR="00E636C4">
          <w:rPr>
            <w:bCs/>
            <w:noProof/>
            <w:webHidden/>
          </w:rPr>
          <w:t>7</w:t>
        </w:r>
        <w:r w:rsidR="00FC0877" w:rsidRPr="00660583">
          <w:rPr>
            <w:bCs/>
            <w:noProof/>
            <w:webHidden/>
          </w:rPr>
          <w:fldChar w:fldCharType="end"/>
        </w:r>
      </w:hyperlink>
    </w:p>
    <w:p w14:paraId="7F4BF0B9" w14:textId="2C13689A" w:rsidR="00FC0877" w:rsidRPr="00660583" w:rsidRDefault="00000000">
      <w:pPr>
        <w:pStyle w:val="TOC3"/>
        <w:tabs>
          <w:tab w:val="left" w:pos="1809"/>
        </w:tabs>
        <w:rPr>
          <w:rFonts w:asciiTheme="minorHAnsi" w:eastAsiaTheme="minorEastAsia" w:hAnsiTheme="minorHAnsi"/>
          <w:bCs/>
          <w:noProof/>
          <w:sz w:val="22"/>
          <w:szCs w:val="22"/>
          <w:lang w:val="id-ID" w:eastAsia="id-ID"/>
        </w:rPr>
      </w:pPr>
      <w:hyperlink w:anchor="_Toc126497265" w:history="1">
        <w:r w:rsidR="00FC0877" w:rsidRPr="00660583">
          <w:rPr>
            <w:rStyle w:val="Hyperlink"/>
            <w:rFonts w:cs="Times New Roman"/>
            <w:bCs/>
            <w:noProof/>
          </w:rPr>
          <w:t>2.2.4.</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Sensor Tegangan</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5 \h </w:instrText>
        </w:r>
        <w:r w:rsidR="00FC0877" w:rsidRPr="00660583">
          <w:rPr>
            <w:bCs/>
            <w:noProof/>
            <w:webHidden/>
          </w:rPr>
        </w:r>
        <w:r w:rsidR="00FC0877" w:rsidRPr="00660583">
          <w:rPr>
            <w:bCs/>
            <w:noProof/>
            <w:webHidden/>
          </w:rPr>
          <w:fldChar w:fldCharType="separate"/>
        </w:r>
        <w:r w:rsidR="00E636C4">
          <w:rPr>
            <w:bCs/>
            <w:noProof/>
            <w:webHidden/>
          </w:rPr>
          <w:t>10</w:t>
        </w:r>
        <w:r w:rsidR="00FC0877" w:rsidRPr="00660583">
          <w:rPr>
            <w:bCs/>
            <w:noProof/>
            <w:webHidden/>
          </w:rPr>
          <w:fldChar w:fldCharType="end"/>
        </w:r>
      </w:hyperlink>
    </w:p>
    <w:p w14:paraId="1F5EEF7B" w14:textId="51C9E471" w:rsidR="00FC0877" w:rsidRPr="00660583" w:rsidRDefault="00000000">
      <w:pPr>
        <w:pStyle w:val="TOC3"/>
        <w:tabs>
          <w:tab w:val="left" w:pos="1809"/>
        </w:tabs>
        <w:rPr>
          <w:rFonts w:asciiTheme="minorHAnsi" w:eastAsiaTheme="minorEastAsia" w:hAnsiTheme="minorHAnsi"/>
          <w:bCs/>
          <w:noProof/>
          <w:sz w:val="22"/>
          <w:szCs w:val="22"/>
          <w:lang w:val="id-ID" w:eastAsia="id-ID"/>
        </w:rPr>
      </w:pPr>
      <w:hyperlink w:anchor="_Toc126497266" w:history="1">
        <w:r w:rsidR="00FC0877" w:rsidRPr="00660583">
          <w:rPr>
            <w:rStyle w:val="Hyperlink"/>
            <w:rFonts w:cs="Times New Roman"/>
            <w:bCs/>
            <w:noProof/>
          </w:rPr>
          <w:t>2.2.5.</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Sensor Arus</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6 \h </w:instrText>
        </w:r>
        <w:r w:rsidR="00FC0877" w:rsidRPr="00660583">
          <w:rPr>
            <w:bCs/>
            <w:noProof/>
            <w:webHidden/>
          </w:rPr>
        </w:r>
        <w:r w:rsidR="00FC0877" w:rsidRPr="00660583">
          <w:rPr>
            <w:bCs/>
            <w:noProof/>
            <w:webHidden/>
          </w:rPr>
          <w:fldChar w:fldCharType="separate"/>
        </w:r>
        <w:r w:rsidR="00E636C4">
          <w:rPr>
            <w:bCs/>
            <w:noProof/>
            <w:webHidden/>
          </w:rPr>
          <w:t>11</w:t>
        </w:r>
        <w:r w:rsidR="00FC0877" w:rsidRPr="00660583">
          <w:rPr>
            <w:bCs/>
            <w:noProof/>
            <w:webHidden/>
          </w:rPr>
          <w:fldChar w:fldCharType="end"/>
        </w:r>
      </w:hyperlink>
    </w:p>
    <w:p w14:paraId="18160858" w14:textId="44CA42FF" w:rsidR="00FC0877" w:rsidRPr="00660583" w:rsidRDefault="00000000">
      <w:pPr>
        <w:pStyle w:val="TOC3"/>
        <w:tabs>
          <w:tab w:val="left" w:pos="1809"/>
        </w:tabs>
        <w:rPr>
          <w:rFonts w:asciiTheme="minorHAnsi" w:eastAsiaTheme="minorEastAsia" w:hAnsiTheme="minorHAnsi"/>
          <w:bCs/>
          <w:noProof/>
          <w:sz w:val="22"/>
          <w:szCs w:val="22"/>
          <w:lang w:val="id-ID" w:eastAsia="id-ID"/>
        </w:rPr>
      </w:pPr>
      <w:hyperlink w:anchor="_Toc126497267" w:history="1">
        <w:r w:rsidR="00FC0877" w:rsidRPr="00660583">
          <w:rPr>
            <w:rStyle w:val="Hyperlink"/>
            <w:rFonts w:cs="Times New Roman"/>
            <w:bCs/>
            <w:noProof/>
          </w:rPr>
          <w:t>2.2.6.</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 xml:space="preserve">Driver Mosfet </w:t>
        </w:r>
        <w:r w:rsidR="00FC0877" w:rsidRPr="00660583">
          <w:rPr>
            <w:rStyle w:val="Hyperlink"/>
            <w:rFonts w:cs="Times New Roman"/>
            <w:bCs/>
            <w:i/>
            <w:noProof/>
          </w:rPr>
          <w:t>Single Phase Inverter</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7 \h </w:instrText>
        </w:r>
        <w:r w:rsidR="00FC0877" w:rsidRPr="00660583">
          <w:rPr>
            <w:bCs/>
            <w:noProof/>
            <w:webHidden/>
          </w:rPr>
        </w:r>
        <w:r w:rsidR="00FC0877" w:rsidRPr="00660583">
          <w:rPr>
            <w:bCs/>
            <w:noProof/>
            <w:webHidden/>
          </w:rPr>
          <w:fldChar w:fldCharType="separate"/>
        </w:r>
        <w:r w:rsidR="00E636C4">
          <w:rPr>
            <w:bCs/>
            <w:noProof/>
            <w:webHidden/>
          </w:rPr>
          <w:t>11</w:t>
        </w:r>
        <w:r w:rsidR="00FC0877" w:rsidRPr="00660583">
          <w:rPr>
            <w:bCs/>
            <w:noProof/>
            <w:webHidden/>
          </w:rPr>
          <w:fldChar w:fldCharType="end"/>
        </w:r>
      </w:hyperlink>
    </w:p>
    <w:p w14:paraId="204AD676" w14:textId="23A246DC" w:rsidR="00FC0877" w:rsidRPr="00660583" w:rsidRDefault="00000000">
      <w:pPr>
        <w:pStyle w:val="TOC2"/>
        <w:rPr>
          <w:rFonts w:asciiTheme="minorHAnsi" w:eastAsiaTheme="minorEastAsia" w:hAnsiTheme="minorHAnsi"/>
          <w:bCs/>
          <w:noProof/>
          <w:sz w:val="22"/>
          <w:szCs w:val="22"/>
          <w:lang w:val="id-ID" w:eastAsia="id-ID"/>
        </w:rPr>
      </w:pPr>
      <w:hyperlink w:anchor="_Toc126497268" w:history="1">
        <w:r w:rsidR="00FC0877" w:rsidRPr="00660583">
          <w:rPr>
            <w:rStyle w:val="Hyperlink"/>
            <w:rFonts w:cs="Times New Roman"/>
            <w:bCs/>
            <w:noProof/>
          </w:rPr>
          <w:t>2.3.</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Hipotesis</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68 \h </w:instrText>
        </w:r>
        <w:r w:rsidR="00FC0877" w:rsidRPr="00660583">
          <w:rPr>
            <w:bCs/>
            <w:noProof/>
            <w:webHidden/>
          </w:rPr>
        </w:r>
        <w:r w:rsidR="00FC0877" w:rsidRPr="00660583">
          <w:rPr>
            <w:bCs/>
            <w:noProof/>
            <w:webHidden/>
          </w:rPr>
          <w:fldChar w:fldCharType="separate"/>
        </w:r>
        <w:r w:rsidR="00E636C4">
          <w:rPr>
            <w:bCs/>
            <w:noProof/>
            <w:webHidden/>
          </w:rPr>
          <w:t>12</w:t>
        </w:r>
        <w:r w:rsidR="00FC0877" w:rsidRPr="00660583">
          <w:rPr>
            <w:bCs/>
            <w:noProof/>
            <w:webHidden/>
          </w:rPr>
          <w:fldChar w:fldCharType="end"/>
        </w:r>
      </w:hyperlink>
    </w:p>
    <w:p w14:paraId="72123313" w14:textId="443D6EF3" w:rsidR="00FC0877" w:rsidRPr="00660583" w:rsidRDefault="00000000">
      <w:pPr>
        <w:pStyle w:val="TOC1"/>
        <w:rPr>
          <w:rFonts w:asciiTheme="minorHAnsi" w:eastAsiaTheme="minorEastAsia" w:hAnsiTheme="minorHAnsi"/>
          <w:b w:val="0"/>
          <w:bCs/>
          <w:noProof/>
          <w:sz w:val="22"/>
          <w:szCs w:val="22"/>
          <w:lang w:val="id-ID" w:eastAsia="id-ID"/>
        </w:rPr>
      </w:pPr>
      <w:hyperlink w:anchor="_Toc126497269" w:history="1">
        <w:r w:rsidR="00FC0877" w:rsidRPr="00660583">
          <w:rPr>
            <w:rStyle w:val="Hyperlink"/>
            <w:rFonts w:cs="Times New Roman"/>
            <w:b w:val="0"/>
            <w:bCs/>
            <w:noProof/>
          </w:rPr>
          <w:t>BAB III</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69 \h </w:instrText>
        </w:r>
        <w:r w:rsidR="00FC0877" w:rsidRPr="00660583">
          <w:rPr>
            <w:b w:val="0"/>
            <w:bCs/>
            <w:noProof/>
            <w:webHidden/>
          </w:rPr>
        </w:r>
        <w:r w:rsidR="00FC0877" w:rsidRPr="00660583">
          <w:rPr>
            <w:b w:val="0"/>
            <w:bCs/>
            <w:noProof/>
            <w:webHidden/>
          </w:rPr>
          <w:fldChar w:fldCharType="separate"/>
        </w:r>
        <w:r w:rsidR="00E636C4">
          <w:rPr>
            <w:b w:val="0"/>
            <w:bCs/>
            <w:noProof/>
            <w:webHidden/>
          </w:rPr>
          <w:t>13</w:t>
        </w:r>
        <w:r w:rsidR="00FC0877" w:rsidRPr="00660583">
          <w:rPr>
            <w:b w:val="0"/>
            <w:bCs/>
            <w:noProof/>
            <w:webHidden/>
          </w:rPr>
          <w:fldChar w:fldCharType="end"/>
        </w:r>
      </w:hyperlink>
    </w:p>
    <w:p w14:paraId="3F3E414F" w14:textId="4E7A4BCF" w:rsidR="00FC0877" w:rsidRPr="00660583" w:rsidRDefault="00000000">
      <w:pPr>
        <w:pStyle w:val="TOC2"/>
        <w:rPr>
          <w:rFonts w:asciiTheme="minorHAnsi" w:eastAsiaTheme="minorEastAsia" w:hAnsiTheme="minorHAnsi"/>
          <w:bCs/>
          <w:noProof/>
          <w:sz w:val="22"/>
          <w:szCs w:val="22"/>
          <w:lang w:val="id-ID" w:eastAsia="id-ID"/>
        </w:rPr>
      </w:pPr>
      <w:hyperlink w:anchor="_Toc126497270" w:history="1">
        <w:r w:rsidR="00FC0877" w:rsidRPr="00660583">
          <w:rPr>
            <w:rStyle w:val="Hyperlink"/>
            <w:rFonts w:cs="Times New Roman"/>
            <w:bCs/>
            <w:noProof/>
          </w:rPr>
          <w:t>3.1.</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Bahan</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70 \h </w:instrText>
        </w:r>
        <w:r w:rsidR="00FC0877" w:rsidRPr="00660583">
          <w:rPr>
            <w:bCs/>
            <w:noProof/>
            <w:webHidden/>
          </w:rPr>
        </w:r>
        <w:r w:rsidR="00FC0877" w:rsidRPr="00660583">
          <w:rPr>
            <w:bCs/>
            <w:noProof/>
            <w:webHidden/>
          </w:rPr>
          <w:fldChar w:fldCharType="separate"/>
        </w:r>
        <w:r w:rsidR="00E636C4">
          <w:rPr>
            <w:bCs/>
            <w:noProof/>
            <w:webHidden/>
          </w:rPr>
          <w:t>13</w:t>
        </w:r>
        <w:r w:rsidR="00FC0877" w:rsidRPr="00660583">
          <w:rPr>
            <w:bCs/>
            <w:noProof/>
            <w:webHidden/>
          </w:rPr>
          <w:fldChar w:fldCharType="end"/>
        </w:r>
      </w:hyperlink>
    </w:p>
    <w:p w14:paraId="525C52A2" w14:textId="59F4F1DF" w:rsidR="00FC0877" w:rsidRPr="00660583" w:rsidRDefault="00000000">
      <w:pPr>
        <w:pStyle w:val="TOC2"/>
        <w:rPr>
          <w:rFonts w:asciiTheme="minorHAnsi" w:eastAsiaTheme="minorEastAsia" w:hAnsiTheme="minorHAnsi"/>
          <w:bCs/>
          <w:noProof/>
          <w:sz w:val="22"/>
          <w:szCs w:val="22"/>
          <w:lang w:val="id-ID" w:eastAsia="id-ID"/>
        </w:rPr>
      </w:pPr>
      <w:hyperlink w:anchor="_Toc126497271" w:history="1">
        <w:r w:rsidR="00FC0877" w:rsidRPr="00660583">
          <w:rPr>
            <w:rStyle w:val="Hyperlink"/>
            <w:rFonts w:cs="Times New Roman"/>
            <w:bCs/>
            <w:noProof/>
          </w:rPr>
          <w:t>3.2.</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Peralatan</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71 \h </w:instrText>
        </w:r>
        <w:r w:rsidR="00FC0877" w:rsidRPr="00660583">
          <w:rPr>
            <w:bCs/>
            <w:noProof/>
            <w:webHidden/>
          </w:rPr>
        </w:r>
        <w:r w:rsidR="00FC0877" w:rsidRPr="00660583">
          <w:rPr>
            <w:bCs/>
            <w:noProof/>
            <w:webHidden/>
          </w:rPr>
          <w:fldChar w:fldCharType="separate"/>
        </w:r>
        <w:r w:rsidR="00E636C4">
          <w:rPr>
            <w:bCs/>
            <w:noProof/>
            <w:webHidden/>
          </w:rPr>
          <w:t>13</w:t>
        </w:r>
        <w:r w:rsidR="00FC0877" w:rsidRPr="00660583">
          <w:rPr>
            <w:bCs/>
            <w:noProof/>
            <w:webHidden/>
          </w:rPr>
          <w:fldChar w:fldCharType="end"/>
        </w:r>
      </w:hyperlink>
    </w:p>
    <w:p w14:paraId="3ADAF003" w14:textId="220FCA50" w:rsidR="00FC0877" w:rsidRPr="00660583" w:rsidRDefault="00000000">
      <w:pPr>
        <w:pStyle w:val="TOC2"/>
        <w:rPr>
          <w:rFonts w:asciiTheme="minorHAnsi" w:eastAsiaTheme="minorEastAsia" w:hAnsiTheme="minorHAnsi"/>
          <w:bCs/>
          <w:noProof/>
          <w:sz w:val="22"/>
          <w:szCs w:val="22"/>
          <w:lang w:val="id-ID" w:eastAsia="id-ID"/>
        </w:rPr>
      </w:pPr>
      <w:hyperlink w:anchor="_Toc126497272" w:history="1">
        <w:r w:rsidR="00FC0877" w:rsidRPr="00660583">
          <w:rPr>
            <w:rStyle w:val="Hyperlink"/>
            <w:rFonts w:cs="Times New Roman"/>
            <w:bCs/>
            <w:noProof/>
          </w:rPr>
          <w:t>3.3.</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Tahapan Proyek Akhir</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72 \h </w:instrText>
        </w:r>
        <w:r w:rsidR="00FC0877" w:rsidRPr="00660583">
          <w:rPr>
            <w:bCs/>
            <w:noProof/>
            <w:webHidden/>
          </w:rPr>
        </w:r>
        <w:r w:rsidR="00FC0877" w:rsidRPr="00660583">
          <w:rPr>
            <w:bCs/>
            <w:noProof/>
            <w:webHidden/>
          </w:rPr>
          <w:fldChar w:fldCharType="separate"/>
        </w:r>
        <w:r w:rsidR="00E636C4">
          <w:rPr>
            <w:bCs/>
            <w:noProof/>
            <w:webHidden/>
          </w:rPr>
          <w:t>13</w:t>
        </w:r>
        <w:r w:rsidR="00FC0877" w:rsidRPr="00660583">
          <w:rPr>
            <w:bCs/>
            <w:noProof/>
            <w:webHidden/>
          </w:rPr>
          <w:fldChar w:fldCharType="end"/>
        </w:r>
      </w:hyperlink>
    </w:p>
    <w:p w14:paraId="7C3670CA" w14:textId="3E391655" w:rsidR="00FC0877" w:rsidRPr="00660583" w:rsidRDefault="00000000">
      <w:pPr>
        <w:pStyle w:val="TOC2"/>
        <w:rPr>
          <w:rFonts w:asciiTheme="minorHAnsi" w:eastAsiaTheme="minorEastAsia" w:hAnsiTheme="minorHAnsi"/>
          <w:bCs/>
          <w:noProof/>
          <w:sz w:val="22"/>
          <w:szCs w:val="22"/>
          <w:lang w:val="id-ID" w:eastAsia="id-ID"/>
        </w:rPr>
      </w:pPr>
      <w:hyperlink w:anchor="_Toc126497273" w:history="1">
        <w:r w:rsidR="00FC0877" w:rsidRPr="00660583">
          <w:rPr>
            <w:rStyle w:val="Hyperlink"/>
            <w:rFonts w:cs="Times New Roman"/>
            <w:bCs/>
            <w:noProof/>
          </w:rPr>
          <w:t>3.4.</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Rancangan Alat/Purwarupa dan Analisis Data</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73 \h </w:instrText>
        </w:r>
        <w:r w:rsidR="00FC0877" w:rsidRPr="00660583">
          <w:rPr>
            <w:bCs/>
            <w:noProof/>
            <w:webHidden/>
          </w:rPr>
        </w:r>
        <w:r w:rsidR="00FC0877" w:rsidRPr="00660583">
          <w:rPr>
            <w:bCs/>
            <w:noProof/>
            <w:webHidden/>
          </w:rPr>
          <w:fldChar w:fldCharType="separate"/>
        </w:r>
        <w:r w:rsidR="00E636C4">
          <w:rPr>
            <w:bCs/>
            <w:noProof/>
            <w:webHidden/>
          </w:rPr>
          <w:t>13</w:t>
        </w:r>
        <w:r w:rsidR="00FC0877" w:rsidRPr="00660583">
          <w:rPr>
            <w:bCs/>
            <w:noProof/>
            <w:webHidden/>
          </w:rPr>
          <w:fldChar w:fldCharType="end"/>
        </w:r>
      </w:hyperlink>
    </w:p>
    <w:p w14:paraId="4F91DD15" w14:textId="2B211900" w:rsidR="00FC0877" w:rsidRPr="00660583" w:rsidRDefault="00000000">
      <w:pPr>
        <w:pStyle w:val="TOC1"/>
        <w:rPr>
          <w:rFonts w:asciiTheme="minorHAnsi" w:eastAsiaTheme="minorEastAsia" w:hAnsiTheme="minorHAnsi"/>
          <w:b w:val="0"/>
          <w:bCs/>
          <w:noProof/>
          <w:sz w:val="22"/>
          <w:szCs w:val="22"/>
          <w:lang w:val="id-ID" w:eastAsia="id-ID"/>
        </w:rPr>
      </w:pPr>
      <w:hyperlink w:anchor="_Toc126497274" w:history="1">
        <w:r w:rsidR="00FC0877" w:rsidRPr="00660583">
          <w:rPr>
            <w:rStyle w:val="Hyperlink"/>
            <w:rFonts w:cs="Times New Roman"/>
            <w:b w:val="0"/>
            <w:bCs/>
            <w:noProof/>
          </w:rPr>
          <w:t>BAB IV</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74 \h </w:instrText>
        </w:r>
        <w:r w:rsidR="00FC0877" w:rsidRPr="00660583">
          <w:rPr>
            <w:b w:val="0"/>
            <w:bCs/>
            <w:noProof/>
            <w:webHidden/>
          </w:rPr>
        </w:r>
        <w:r w:rsidR="00FC0877" w:rsidRPr="00660583">
          <w:rPr>
            <w:b w:val="0"/>
            <w:bCs/>
            <w:noProof/>
            <w:webHidden/>
          </w:rPr>
          <w:fldChar w:fldCharType="separate"/>
        </w:r>
        <w:r w:rsidR="00E636C4">
          <w:rPr>
            <w:b w:val="0"/>
            <w:bCs/>
            <w:noProof/>
            <w:webHidden/>
          </w:rPr>
          <w:t>14</w:t>
        </w:r>
        <w:r w:rsidR="00FC0877" w:rsidRPr="00660583">
          <w:rPr>
            <w:b w:val="0"/>
            <w:bCs/>
            <w:noProof/>
            <w:webHidden/>
          </w:rPr>
          <w:fldChar w:fldCharType="end"/>
        </w:r>
      </w:hyperlink>
    </w:p>
    <w:p w14:paraId="29DB5775" w14:textId="454F7B87" w:rsidR="00FC0877" w:rsidRPr="00660583" w:rsidRDefault="00000000">
      <w:pPr>
        <w:pStyle w:val="TOC1"/>
        <w:rPr>
          <w:rFonts w:asciiTheme="minorHAnsi" w:eastAsiaTheme="minorEastAsia" w:hAnsiTheme="minorHAnsi"/>
          <w:b w:val="0"/>
          <w:bCs/>
          <w:noProof/>
          <w:sz w:val="22"/>
          <w:szCs w:val="22"/>
          <w:lang w:val="id-ID" w:eastAsia="id-ID"/>
        </w:rPr>
      </w:pPr>
      <w:hyperlink w:anchor="_Toc126497275" w:history="1">
        <w:r w:rsidR="00FC0877" w:rsidRPr="00660583">
          <w:rPr>
            <w:rStyle w:val="Hyperlink"/>
            <w:rFonts w:cs="Times New Roman"/>
            <w:b w:val="0"/>
            <w:bCs/>
            <w:noProof/>
          </w:rPr>
          <w:t>BAB V</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75 \h </w:instrText>
        </w:r>
        <w:r w:rsidR="00FC0877" w:rsidRPr="00660583">
          <w:rPr>
            <w:b w:val="0"/>
            <w:bCs/>
            <w:noProof/>
            <w:webHidden/>
          </w:rPr>
        </w:r>
        <w:r w:rsidR="00FC0877" w:rsidRPr="00660583">
          <w:rPr>
            <w:b w:val="0"/>
            <w:bCs/>
            <w:noProof/>
            <w:webHidden/>
          </w:rPr>
          <w:fldChar w:fldCharType="separate"/>
        </w:r>
        <w:r w:rsidR="00E636C4">
          <w:rPr>
            <w:b w:val="0"/>
            <w:bCs/>
            <w:noProof/>
            <w:webHidden/>
          </w:rPr>
          <w:t>15</w:t>
        </w:r>
        <w:r w:rsidR="00FC0877" w:rsidRPr="00660583">
          <w:rPr>
            <w:b w:val="0"/>
            <w:bCs/>
            <w:noProof/>
            <w:webHidden/>
          </w:rPr>
          <w:fldChar w:fldCharType="end"/>
        </w:r>
      </w:hyperlink>
    </w:p>
    <w:p w14:paraId="5EB6DB66" w14:textId="3B2E201F" w:rsidR="00FC0877" w:rsidRPr="00660583" w:rsidRDefault="00000000">
      <w:pPr>
        <w:pStyle w:val="TOC2"/>
        <w:rPr>
          <w:rFonts w:asciiTheme="minorHAnsi" w:eastAsiaTheme="minorEastAsia" w:hAnsiTheme="minorHAnsi"/>
          <w:bCs/>
          <w:noProof/>
          <w:sz w:val="22"/>
          <w:szCs w:val="22"/>
          <w:lang w:val="id-ID" w:eastAsia="id-ID"/>
        </w:rPr>
      </w:pPr>
      <w:hyperlink w:anchor="_Toc126497276" w:history="1">
        <w:r w:rsidR="00FC0877" w:rsidRPr="00660583">
          <w:rPr>
            <w:rStyle w:val="Hyperlink"/>
            <w:rFonts w:cs="Times New Roman"/>
            <w:bCs/>
            <w:noProof/>
          </w:rPr>
          <w:t>5.1.</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Kesimpulan</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76 \h </w:instrText>
        </w:r>
        <w:r w:rsidR="00FC0877" w:rsidRPr="00660583">
          <w:rPr>
            <w:bCs/>
            <w:noProof/>
            <w:webHidden/>
          </w:rPr>
        </w:r>
        <w:r w:rsidR="00FC0877" w:rsidRPr="00660583">
          <w:rPr>
            <w:bCs/>
            <w:noProof/>
            <w:webHidden/>
          </w:rPr>
          <w:fldChar w:fldCharType="separate"/>
        </w:r>
        <w:r w:rsidR="00E636C4">
          <w:rPr>
            <w:bCs/>
            <w:noProof/>
            <w:webHidden/>
          </w:rPr>
          <w:t>15</w:t>
        </w:r>
        <w:r w:rsidR="00FC0877" w:rsidRPr="00660583">
          <w:rPr>
            <w:bCs/>
            <w:noProof/>
            <w:webHidden/>
          </w:rPr>
          <w:fldChar w:fldCharType="end"/>
        </w:r>
      </w:hyperlink>
    </w:p>
    <w:p w14:paraId="280BC53A" w14:textId="6E5C3745" w:rsidR="00FC0877" w:rsidRPr="00660583" w:rsidRDefault="00000000">
      <w:pPr>
        <w:pStyle w:val="TOC2"/>
        <w:rPr>
          <w:rFonts w:asciiTheme="minorHAnsi" w:eastAsiaTheme="minorEastAsia" w:hAnsiTheme="minorHAnsi"/>
          <w:bCs/>
          <w:noProof/>
          <w:sz w:val="22"/>
          <w:szCs w:val="22"/>
          <w:lang w:val="id-ID" w:eastAsia="id-ID"/>
        </w:rPr>
      </w:pPr>
      <w:hyperlink w:anchor="_Toc126497277" w:history="1">
        <w:r w:rsidR="00FC0877" w:rsidRPr="00660583">
          <w:rPr>
            <w:rStyle w:val="Hyperlink"/>
            <w:rFonts w:cs="Times New Roman"/>
            <w:bCs/>
            <w:noProof/>
          </w:rPr>
          <w:t>5.2.</w:t>
        </w:r>
        <w:r w:rsidR="00FC0877" w:rsidRPr="00660583">
          <w:rPr>
            <w:rFonts w:asciiTheme="minorHAnsi" w:eastAsiaTheme="minorEastAsia" w:hAnsiTheme="minorHAnsi"/>
            <w:bCs/>
            <w:noProof/>
            <w:sz w:val="22"/>
            <w:szCs w:val="22"/>
            <w:lang w:val="id-ID" w:eastAsia="id-ID"/>
          </w:rPr>
          <w:tab/>
        </w:r>
        <w:r w:rsidR="00FC0877" w:rsidRPr="00660583">
          <w:rPr>
            <w:rStyle w:val="Hyperlink"/>
            <w:rFonts w:cs="Times New Roman"/>
            <w:bCs/>
            <w:noProof/>
          </w:rPr>
          <w:t>Saran</w:t>
        </w:r>
        <w:r w:rsidR="00FC0877" w:rsidRPr="00660583">
          <w:rPr>
            <w:bCs/>
            <w:noProof/>
            <w:webHidden/>
          </w:rPr>
          <w:tab/>
        </w:r>
        <w:r w:rsidR="00FC0877" w:rsidRPr="00660583">
          <w:rPr>
            <w:bCs/>
            <w:noProof/>
            <w:webHidden/>
          </w:rPr>
          <w:fldChar w:fldCharType="begin"/>
        </w:r>
        <w:r w:rsidR="00FC0877" w:rsidRPr="00660583">
          <w:rPr>
            <w:bCs/>
            <w:noProof/>
            <w:webHidden/>
          </w:rPr>
          <w:instrText xml:space="preserve"> PAGEREF _Toc126497277 \h </w:instrText>
        </w:r>
        <w:r w:rsidR="00FC0877" w:rsidRPr="00660583">
          <w:rPr>
            <w:bCs/>
            <w:noProof/>
            <w:webHidden/>
          </w:rPr>
        </w:r>
        <w:r w:rsidR="00FC0877" w:rsidRPr="00660583">
          <w:rPr>
            <w:bCs/>
            <w:noProof/>
            <w:webHidden/>
          </w:rPr>
          <w:fldChar w:fldCharType="separate"/>
        </w:r>
        <w:r w:rsidR="00E636C4">
          <w:rPr>
            <w:bCs/>
            <w:noProof/>
            <w:webHidden/>
          </w:rPr>
          <w:t>15</w:t>
        </w:r>
        <w:r w:rsidR="00FC0877" w:rsidRPr="00660583">
          <w:rPr>
            <w:bCs/>
            <w:noProof/>
            <w:webHidden/>
          </w:rPr>
          <w:fldChar w:fldCharType="end"/>
        </w:r>
      </w:hyperlink>
    </w:p>
    <w:p w14:paraId="669A0E7F" w14:textId="2B560BA5" w:rsidR="00FC0877" w:rsidRPr="00660583" w:rsidRDefault="00000000">
      <w:pPr>
        <w:pStyle w:val="TOC1"/>
        <w:rPr>
          <w:rFonts w:asciiTheme="minorHAnsi" w:eastAsiaTheme="minorEastAsia" w:hAnsiTheme="minorHAnsi"/>
          <w:b w:val="0"/>
          <w:bCs/>
          <w:noProof/>
          <w:sz w:val="22"/>
          <w:szCs w:val="22"/>
          <w:lang w:val="id-ID" w:eastAsia="id-ID"/>
        </w:rPr>
      </w:pPr>
      <w:hyperlink w:anchor="_Toc126497278" w:history="1">
        <w:r w:rsidR="00FC0877" w:rsidRPr="00660583">
          <w:rPr>
            <w:rStyle w:val="Hyperlink"/>
            <w:rFonts w:cs="Times New Roman"/>
            <w:b w:val="0"/>
            <w:bCs/>
            <w:noProof/>
          </w:rPr>
          <w:t>DAFTAR PUSTAKA</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78 \h </w:instrText>
        </w:r>
        <w:r w:rsidR="00FC0877" w:rsidRPr="00660583">
          <w:rPr>
            <w:b w:val="0"/>
            <w:bCs/>
            <w:noProof/>
            <w:webHidden/>
          </w:rPr>
        </w:r>
        <w:r w:rsidR="00FC0877" w:rsidRPr="00660583">
          <w:rPr>
            <w:b w:val="0"/>
            <w:bCs/>
            <w:noProof/>
            <w:webHidden/>
          </w:rPr>
          <w:fldChar w:fldCharType="separate"/>
        </w:r>
        <w:r w:rsidR="00E636C4">
          <w:rPr>
            <w:b w:val="0"/>
            <w:bCs/>
            <w:noProof/>
            <w:webHidden/>
          </w:rPr>
          <w:t>16</w:t>
        </w:r>
        <w:r w:rsidR="00FC0877" w:rsidRPr="00660583">
          <w:rPr>
            <w:b w:val="0"/>
            <w:bCs/>
            <w:noProof/>
            <w:webHidden/>
          </w:rPr>
          <w:fldChar w:fldCharType="end"/>
        </w:r>
      </w:hyperlink>
    </w:p>
    <w:p w14:paraId="3F2B0277" w14:textId="4C2301E8" w:rsidR="00FC0877" w:rsidRPr="00660583" w:rsidRDefault="00000000">
      <w:pPr>
        <w:pStyle w:val="TOC1"/>
        <w:rPr>
          <w:rFonts w:asciiTheme="minorHAnsi" w:eastAsiaTheme="minorEastAsia" w:hAnsiTheme="minorHAnsi"/>
          <w:b w:val="0"/>
          <w:bCs/>
          <w:noProof/>
          <w:sz w:val="22"/>
          <w:szCs w:val="22"/>
          <w:lang w:val="id-ID" w:eastAsia="id-ID"/>
        </w:rPr>
      </w:pPr>
      <w:hyperlink w:anchor="_Toc126497279" w:history="1">
        <w:r w:rsidR="00FC0877" w:rsidRPr="00660583">
          <w:rPr>
            <w:rStyle w:val="Hyperlink"/>
            <w:rFonts w:cs="Times New Roman"/>
            <w:b w:val="0"/>
            <w:bCs/>
            <w:noProof/>
          </w:rPr>
          <w:t>DAFTAR LAMPIRAN</w:t>
        </w:r>
        <w:r w:rsidR="00FC0877" w:rsidRPr="00660583">
          <w:rPr>
            <w:b w:val="0"/>
            <w:bCs/>
            <w:noProof/>
            <w:webHidden/>
          </w:rPr>
          <w:tab/>
        </w:r>
        <w:r w:rsidR="00FC0877" w:rsidRPr="00660583">
          <w:rPr>
            <w:b w:val="0"/>
            <w:bCs/>
            <w:noProof/>
            <w:webHidden/>
          </w:rPr>
          <w:fldChar w:fldCharType="begin"/>
        </w:r>
        <w:r w:rsidR="00FC0877" w:rsidRPr="00660583">
          <w:rPr>
            <w:b w:val="0"/>
            <w:bCs/>
            <w:noProof/>
            <w:webHidden/>
          </w:rPr>
          <w:instrText xml:space="preserve"> PAGEREF _Toc126497279 \h </w:instrText>
        </w:r>
        <w:r w:rsidR="00FC0877" w:rsidRPr="00660583">
          <w:rPr>
            <w:b w:val="0"/>
            <w:bCs/>
            <w:noProof/>
            <w:webHidden/>
          </w:rPr>
        </w:r>
        <w:r w:rsidR="00FC0877" w:rsidRPr="00660583">
          <w:rPr>
            <w:b w:val="0"/>
            <w:bCs/>
            <w:noProof/>
            <w:webHidden/>
          </w:rPr>
          <w:fldChar w:fldCharType="separate"/>
        </w:r>
        <w:r w:rsidR="00E636C4">
          <w:rPr>
            <w:b w:val="0"/>
            <w:bCs/>
            <w:noProof/>
            <w:webHidden/>
          </w:rPr>
          <w:t>18</w:t>
        </w:r>
        <w:r w:rsidR="00FC0877" w:rsidRPr="00660583">
          <w:rPr>
            <w:b w:val="0"/>
            <w:bCs/>
            <w:noProof/>
            <w:webHidden/>
          </w:rPr>
          <w:fldChar w:fldCharType="end"/>
        </w:r>
      </w:hyperlink>
    </w:p>
    <w:p w14:paraId="745C772D" w14:textId="700A7162" w:rsidR="00420C19" w:rsidRPr="00531A29" w:rsidRDefault="00420C19" w:rsidP="00230542">
      <w:pPr>
        <w:rPr>
          <w:rFonts w:cs="Times New Roman"/>
        </w:rPr>
      </w:pPr>
      <w:r w:rsidRPr="00072C17">
        <w:rPr>
          <w:rFonts w:cs="Times New Roman"/>
          <w:bCs/>
        </w:rPr>
        <w:fldChar w:fldCharType="end"/>
      </w:r>
    </w:p>
    <w:p w14:paraId="3A4A2689" w14:textId="62619F4F" w:rsidR="006D765A" w:rsidRDefault="00420C19" w:rsidP="00230542">
      <w:pPr>
        <w:pStyle w:val="Heading1"/>
        <w:rPr>
          <w:rFonts w:cs="Times New Roman"/>
        </w:rPr>
      </w:pPr>
      <w:r w:rsidRPr="00531A29">
        <w:rPr>
          <w:rFonts w:cs="Times New Roman"/>
        </w:rPr>
        <w:br w:type="page"/>
      </w:r>
      <w:bookmarkStart w:id="4" w:name="_Toc126497247"/>
      <w:r w:rsidR="006D765A" w:rsidRPr="00531A29">
        <w:rPr>
          <w:rFonts w:cs="Times New Roman"/>
        </w:rPr>
        <w:lastRenderedPageBreak/>
        <w:t>DAFTAR GAMBAR</w:t>
      </w:r>
      <w:bookmarkEnd w:id="4"/>
    </w:p>
    <w:p w14:paraId="5629872B" w14:textId="77777777" w:rsidR="003624C5" w:rsidRPr="003624C5" w:rsidRDefault="003624C5" w:rsidP="003624C5"/>
    <w:p w14:paraId="233258BE" w14:textId="6E29BD21" w:rsidR="00D521A8" w:rsidRPr="00353360" w:rsidRDefault="00DD5966" w:rsidP="00353360">
      <w:pPr>
        <w:pStyle w:val="ListDaftar"/>
      </w:pPr>
      <w:r w:rsidRPr="003624C5">
        <w:rPr>
          <w:rFonts w:cs="Times New Roman"/>
        </w:rPr>
        <w:fldChar w:fldCharType="begin"/>
      </w:r>
      <w:r w:rsidRPr="003624C5">
        <w:rPr>
          <w:rFonts w:cs="Times New Roman"/>
        </w:rPr>
        <w:instrText xml:space="preserve"> TOC \h \z \c "Gambar 2." </w:instrText>
      </w:r>
      <w:r w:rsidRPr="003624C5">
        <w:rPr>
          <w:rFonts w:cs="Times New Roman"/>
        </w:rPr>
        <w:fldChar w:fldCharType="separate"/>
      </w:r>
      <w:hyperlink w:anchor="_Toc125855502" w:history="1">
        <w:r w:rsidR="00D521A8" w:rsidRPr="00353360">
          <w:rPr>
            <w:rStyle w:val="Hyperlink"/>
            <w:color w:val="auto"/>
            <w:u w:val="none"/>
          </w:rPr>
          <w:t>Gambar 2.1. Bentuk pemodelan array panel surya (Anowar and Roy, 2019)</w:t>
        </w:r>
        <w:r w:rsidR="00D521A8" w:rsidRPr="00353360">
          <w:rPr>
            <w:webHidden/>
          </w:rPr>
          <w:tab/>
        </w:r>
        <w:r w:rsidR="00D521A8" w:rsidRPr="00353360">
          <w:rPr>
            <w:webHidden/>
          </w:rPr>
          <w:fldChar w:fldCharType="begin"/>
        </w:r>
        <w:r w:rsidR="00D521A8" w:rsidRPr="00353360">
          <w:rPr>
            <w:webHidden/>
          </w:rPr>
          <w:instrText xml:space="preserve"> PAGEREF _Toc125855502 \h </w:instrText>
        </w:r>
        <w:r w:rsidR="00D521A8" w:rsidRPr="00353360">
          <w:rPr>
            <w:webHidden/>
          </w:rPr>
        </w:r>
        <w:r w:rsidR="00D521A8" w:rsidRPr="00353360">
          <w:rPr>
            <w:webHidden/>
          </w:rPr>
          <w:fldChar w:fldCharType="separate"/>
        </w:r>
        <w:r w:rsidR="00E636C4">
          <w:rPr>
            <w:webHidden/>
          </w:rPr>
          <w:t>6</w:t>
        </w:r>
        <w:r w:rsidR="00D521A8" w:rsidRPr="00353360">
          <w:rPr>
            <w:webHidden/>
          </w:rPr>
          <w:fldChar w:fldCharType="end"/>
        </w:r>
      </w:hyperlink>
    </w:p>
    <w:p w14:paraId="5D832D7D" w14:textId="67F6D09E" w:rsidR="00D521A8" w:rsidRPr="00353360" w:rsidRDefault="00000000" w:rsidP="00353360">
      <w:pPr>
        <w:pStyle w:val="ListDaftar"/>
      </w:pPr>
      <w:hyperlink w:anchor="_Toc125855503" w:history="1">
        <w:r w:rsidR="00D521A8" w:rsidRPr="00353360">
          <w:rPr>
            <w:rStyle w:val="Hyperlink"/>
            <w:color w:val="auto"/>
            <w:u w:val="none"/>
          </w:rPr>
          <w:t>Gambar 2.2. Grafik karakteristik panel surya, (a) perbandingan antara tegangan dan arus, (b) perbandigan daya-tegangan pada temperatur konstan, (c) perbandingan energi-tegangan pada sumber cahaya konstan (Sarvi and Azadian, 2022)</w:t>
        </w:r>
        <w:r w:rsidR="00D521A8" w:rsidRPr="00353360">
          <w:rPr>
            <w:webHidden/>
          </w:rPr>
          <w:tab/>
        </w:r>
        <w:r w:rsidR="00D521A8" w:rsidRPr="00353360">
          <w:rPr>
            <w:webHidden/>
          </w:rPr>
          <w:fldChar w:fldCharType="begin"/>
        </w:r>
        <w:r w:rsidR="00D521A8" w:rsidRPr="00353360">
          <w:rPr>
            <w:webHidden/>
          </w:rPr>
          <w:instrText xml:space="preserve"> PAGEREF _Toc125855503 \h </w:instrText>
        </w:r>
        <w:r w:rsidR="00D521A8" w:rsidRPr="00353360">
          <w:rPr>
            <w:webHidden/>
          </w:rPr>
        </w:r>
        <w:r w:rsidR="00D521A8" w:rsidRPr="00353360">
          <w:rPr>
            <w:webHidden/>
          </w:rPr>
          <w:fldChar w:fldCharType="separate"/>
        </w:r>
        <w:r w:rsidR="00E636C4">
          <w:rPr>
            <w:webHidden/>
          </w:rPr>
          <w:t>7</w:t>
        </w:r>
        <w:r w:rsidR="00D521A8" w:rsidRPr="00353360">
          <w:rPr>
            <w:webHidden/>
          </w:rPr>
          <w:fldChar w:fldCharType="end"/>
        </w:r>
      </w:hyperlink>
    </w:p>
    <w:p w14:paraId="0C7504A8" w14:textId="70B7B78A" w:rsidR="00D521A8" w:rsidRPr="00353360" w:rsidRDefault="00000000" w:rsidP="00353360">
      <w:pPr>
        <w:pStyle w:val="ListDaftar"/>
      </w:pPr>
      <w:hyperlink w:anchor="_Toc125855504" w:history="1">
        <w:r w:rsidR="00D521A8" w:rsidRPr="00353360">
          <w:rPr>
            <w:rStyle w:val="Hyperlink"/>
            <w:color w:val="auto"/>
            <w:u w:val="none"/>
          </w:rPr>
          <w:t>Gambar 2.3. (a) karakteristik dari panel surya, (b) flowchart algoritma incremental conductanced (Dhaouadi et al., 2019)</w:t>
        </w:r>
        <w:r w:rsidR="00D521A8" w:rsidRPr="00353360">
          <w:rPr>
            <w:webHidden/>
          </w:rPr>
          <w:tab/>
        </w:r>
        <w:r w:rsidR="00D521A8" w:rsidRPr="00353360">
          <w:rPr>
            <w:webHidden/>
          </w:rPr>
          <w:fldChar w:fldCharType="begin"/>
        </w:r>
        <w:r w:rsidR="00D521A8" w:rsidRPr="00353360">
          <w:rPr>
            <w:webHidden/>
          </w:rPr>
          <w:instrText xml:space="preserve"> PAGEREF _Toc125855504 \h </w:instrText>
        </w:r>
        <w:r w:rsidR="00D521A8" w:rsidRPr="00353360">
          <w:rPr>
            <w:webHidden/>
          </w:rPr>
        </w:r>
        <w:r w:rsidR="00D521A8" w:rsidRPr="00353360">
          <w:rPr>
            <w:webHidden/>
          </w:rPr>
          <w:fldChar w:fldCharType="separate"/>
        </w:r>
        <w:r w:rsidR="00E636C4">
          <w:rPr>
            <w:webHidden/>
          </w:rPr>
          <w:t>10</w:t>
        </w:r>
        <w:r w:rsidR="00D521A8" w:rsidRPr="00353360">
          <w:rPr>
            <w:webHidden/>
          </w:rPr>
          <w:fldChar w:fldCharType="end"/>
        </w:r>
      </w:hyperlink>
    </w:p>
    <w:p w14:paraId="00405842" w14:textId="1E1138B3" w:rsidR="00D521A8" w:rsidRPr="00353360" w:rsidRDefault="00000000" w:rsidP="00353360">
      <w:pPr>
        <w:pStyle w:val="ListDaftar"/>
      </w:pPr>
      <w:hyperlink w:anchor="_Toc125855505" w:history="1">
        <w:r w:rsidR="00D521A8" w:rsidRPr="00353360">
          <w:rPr>
            <w:rStyle w:val="Hyperlink"/>
            <w:color w:val="auto"/>
            <w:u w:val="none"/>
          </w:rPr>
          <w:t>Gambar 2.4. Rangkaian sensor tegangan dengan Voltage Divider (Prihasworo et al., 2020)</w:t>
        </w:r>
        <w:r w:rsidR="00D521A8" w:rsidRPr="00353360">
          <w:rPr>
            <w:webHidden/>
          </w:rPr>
          <w:tab/>
        </w:r>
        <w:r w:rsidR="00D521A8" w:rsidRPr="00353360">
          <w:rPr>
            <w:webHidden/>
          </w:rPr>
          <w:fldChar w:fldCharType="begin"/>
        </w:r>
        <w:r w:rsidR="00D521A8" w:rsidRPr="00353360">
          <w:rPr>
            <w:webHidden/>
          </w:rPr>
          <w:instrText xml:space="preserve"> PAGEREF _Toc125855505 \h </w:instrText>
        </w:r>
        <w:r w:rsidR="00D521A8" w:rsidRPr="00353360">
          <w:rPr>
            <w:webHidden/>
          </w:rPr>
        </w:r>
        <w:r w:rsidR="00D521A8" w:rsidRPr="00353360">
          <w:rPr>
            <w:webHidden/>
          </w:rPr>
          <w:fldChar w:fldCharType="separate"/>
        </w:r>
        <w:r w:rsidR="00E636C4">
          <w:rPr>
            <w:webHidden/>
          </w:rPr>
          <w:t>11</w:t>
        </w:r>
        <w:r w:rsidR="00D521A8" w:rsidRPr="00353360">
          <w:rPr>
            <w:webHidden/>
          </w:rPr>
          <w:fldChar w:fldCharType="end"/>
        </w:r>
      </w:hyperlink>
    </w:p>
    <w:p w14:paraId="3F868A6F" w14:textId="6FBB725A" w:rsidR="00D521A8" w:rsidRPr="00353360" w:rsidRDefault="00000000" w:rsidP="00353360">
      <w:pPr>
        <w:pStyle w:val="ListDaftar"/>
      </w:pPr>
      <w:hyperlink w:anchor="_Toc125855506" w:history="1">
        <w:r w:rsidR="00D521A8" w:rsidRPr="00353360">
          <w:rPr>
            <w:rStyle w:val="Hyperlink"/>
            <w:color w:val="auto"/>
            <w:u w:val="none"/>
          </w:rPr>
          <w:t>Gambar 2.5. Rangkaian minimal untuk menggunakan ACS712 (Microsystems, 2022)</w:t>
        </w:r>
        <w:r w:rsidR="00D521A8" w:rsidRPr="00353360">
          <w:rPr>
            <w:webHidden/>
          </w:rPr>
          <w:tab/>
        </w:r>
        <w:r w:rsidR="00D521A8" w:rsidRPr="00353360">
          <w:rPr>
            <w:webHidden/>
          </w:rPr>
          <w:fldChar w:fldCharType="begin"/>
        </w:r>
        <w:r w:rsidR="00D521A8" w:rsidRPr="00353360">
          <w:rPr>
            <w:webHidden/>
          </w:rPr>
          <w:instrText xml:space="preserve"> PAGEREF _Toc125855506 \h </w:instrText>
        </w:r>
        <w:r w:rsidR="00D521A8" w:rsidRPr="00353360">
          <w:rPr>
            <w:webHidden/>
          </w:rPr>
        </w:r>
        <w:r w:rsidR="00D521A8" w:rsidRPr="00353360">
          <w:rPr>
            <w:webHidden/>
          </w:rPr>
          <w:fldChar w:fldCharType="separate"/>
        </w:r>
        <w:r w:rsidR="00E636C4">
          <w:rPr>
            <w:webHidden/>
          </w:rPr>
          <w:t>11</w:t>
        </w:r>
        <w:r w:rsidR="00D521A8" w:rsidRPr="00353360">
          <w:rPr>
            <w:webHidden/>
          </w:rPr>
          <w:fldChar w:fldCharType="end"/>
        </w:r>
      </w:hyperlink>
    </w:p>
    <w:p w14:paraId="27798F7B" w14:textId="0C874300" w:rsidR="00D521A8" w:rsidRPr="00353360" w:rsidRDefault="00000000" w:rsidP="00353360">
      <w:pPr>
        <w:pStyle w:val="ListDaftar"/>
      </w:pPr>
      <w:hyperlink w:anchor="_Toc125855507" w:history="1">
        <w:r w:rsidR="00D521A8" w:rsidRPr="00353360">
          <w:rPr>
            <w:rStyle w:val="Hyperlink"/>
            <w:color w:val="auto"/>
            <w:u w:val="none"/>
          </w:rPr>
          <w:t>Gambar 2.6. Model rangkaian driver full bridge/h-bridge inverter (Rusdi, Samman and Sadjad, 2019)</w:t>
        </w:r>
        <w:r w:rsidR="00D521A8" w:rsidRPr="00353360">
          <w:rPr>
            <w:webHidden/>
          </w:rPr>
          <w:tab/>
        </w:r>
        <w:r w:rsidR="00D521A8" w:rsidRPr="00353360">
          <w:rPr>
            <w:webHidden/>
          </w:rPr>
          <w:fldChar w:fldCharType="begin"/>
        </w:r>
        <w:r w:rsidR="00D521A8" w:rsidRPr="00353360">
          <w:rPr>
            <w:webHidden/>
          </w:rPr>
          <w:instrText xml:space="preserve"> PAGEREF _Toc125855507 \h </w:instrText>
        </w:r>
        <w:r w:rsidR="00D521A8" w:rsidRPr="00353360">
          <w:rPr>
            <w:webHidden/>
          </w:rPr>
        </w:r>
        <w:r w:rsidR="00D521A8" w:rsidRPr="00353360">
          <w:rPr>
            <w:webHidden/>
          </w:rPr>
          <w:fldChar w:fldCharType="separate"/>
        </w:r>
        <w:r w:rsidR="00E636C4">
          <w:rPr>
            <w:webHidden/>
          </w:rPr>
          <w:t>12</w:t>
        </w:r>
        <w:r w:rsidR="00D521A8" w:rsidRPr="00353360">
          <w:rPr>
            <w:webHidden/>
          </w:rPr>
          <w:fldChar w:fldCharType="end"/>
        </w:r>
      </w:hyperlink>
    </w:p>
    <w:p w14:paraId="5892D2D9" w14:textId="7D822AA9" w:rsidR="000211A3" w:rsidRPr="00531A29" w:rsidRDefault="00DD5966" w:rsidP="003624C5">
      <w:pPr>
        <w:ind w:firstLine="0"/>
        <w:rPr>
          <w:rFonts w:cs="Times New Roman"/>
        </w:rPr>
      </w:pPr>
      <w:r w:rsidRPr="003624C5">
        <w:rPr>
          <w:rFonts w:cs="Times New Roman"/>
          <w:b/>
          <w:bCs/>
        </w:rPr>
        <w:fldChar w:fldCharType="end"/>
      </w:r>
    </w:p>
    <w:p w14:paraId="680DFC2A" w14:textId="7B8FD2D0" w:rsidR="00420C19" w:rsidRPr="00531A29" w:rsidRDefault="00420C19" w:rsidP="00230542">
      <w:pPr>
        <w:rPr>
          <w:rFonts w:cs="Times New Roman"/>
        </w:rPr>
      </w:pPr>
      <w:r w:rsidRPr="00531A29">
        <w:rPr>
          <w:rFonts w:cs="Times New Roman"/>
        </w:rPr>
        <w:br w:type="page"/>
      </w:r>
    </w:p>
    <w:p w14:paraId="1350069A" w14:textId="770D62E5" w:rsidR="006D765A" w:rsidRPr="00531A29" w:rsidRDefault="006D765A" w:rsidP="00230542">
      <w:pPr>
        <w:pStyle w:val="Heading1"/>
        <w:rPr>
          <w:rFonts w:cs="Times New Roman"/>
        </w:rPr>
      </w:pPr>
      <w:bookmarkStart w:id="5" w:name="_Toc126497248"/>
      <w:r w:rsidRPr="00531A29">
        <w:rPr>
          <w:rFonts w:cs="Times New Roman"/>
        </w:rPr>
        <w:lastRenderedPageBreak/>
        <w:t>DAFTAR TABEL</w:t>
      </w:r>
      <w:bookmarkEnd w:id="5"/>
    </w:p>
    <w:p w14:paraId="7EFD20FF" w14:textId="77777777" w:rsidR="006D765A" w:rsidRPr="00531A29" w:rsidRDefault="006D765A" w:rsidP="00230542">
      <w:pPr>
        <w:rPr>
          <w:rFonts w:cs="Times New Roman"/>
        </w:rPr>
      </w:pPr>
    </w:p>
    <w:p w14:paraId="5797638E" w14:textId="16A0C0E6" w:rsidR="006D765A" w:rsidRPr="00531A29" w:rsidRDefault="009F455A" w:rsidP="00745CB4">
      <w:pPr>
        <w:ind w:firstLine="0"/>
        <w:rPr>
          <w:rFonts w:cs="Times New Roman"/>
        </w:rPr>
      </w:pPr>
      <w:r w:rsidRPr="00531A29">
        <w:rPr>
          <w:rFonts w:cs="Times New Roman"/>
        </w:rPr>
        <w:fldChar w:fldCharType="begin"/>
      </w:r>
      <w:r w:rsidRPr="00531A29">
        <w:rPr>
          <w:rFonts w:cs="Times New Roman"/>
        </w:rPr>
        <w:instrText xml:space="preserve"> TOC \h \z \c "Table" </w:instrText>
      </w:r>
      <w:r w:rsidRPr="00531A29">
        <w:rPr>
          <w:rFonts w:cs="Times New Roman"/>
        </w:rPr>
        <w:fldChar w:fldCharType="separate"/>
      </w:r>
      <w:r w:rsidR="000211A3" w:rsidRPr="00531A29">
        <w:rPr>
          <w:rFonts w:cs="Times New Roman"/>
          <w:b/>
          <w:bCs/>
          <w:noProof/>
          <w:lang w:val="en-US"/>
        </w:rPr>
        <w:t>No table of figures entries found.</w:t>
      </w:r>
      <w:r w:rsidRPr="00531A29">
        <w:rPr>
          <w:rFonts w:cs="Times New Roman"/>
          <w:noProof/>
        </w:rPr>
        <w:fldChar w:fldCharType="end"/>
      </w:r>
    </w:p>
    <w:p w14:paraId="424A7851" w14:textId="77777777" w:rsidR="006D765A" w:rsidRPr="00531A29" w:rsidRDefault="006D765A" w:rsidP="00230542">
      <w:pPr>
        <w:rPr>
          <w:rFonts w:cs="Times New Roman"/>
        </w:rPr>
      </w:pPr>
      <w:r w:rsidRPr="00531A29">
        <w:rPr>
          <w:rFonts w:cs="Times New Roman"/>
        </w:rPr>
        <w:br w:type="page"/>
      </w:r>
    </w:p>
    <w:p w14:paraId="75ED731F" w14:textId="5D8C3DDA" w:rsidR="00420C19" w:rsidRPr="00531A29" w:rsidRDefault="006D765A" w:rsidP="00230542">
      <w:pPr>
        <w:pStyle w:val="Heading1"/>
        <w:rPr>
          <w:rFonts w:cs="Times New Roman"/>
        </w:rPr>
      </w:pPr>
      <w:bookmarkStart w:id="6" w:name="_Toc126497249"/>
      <w:r w:rsidRPr="00531A29">
        <w:rPr>
          <w:rFonts w:cs="Times New Roman"/>
        </w:rPr>
        <w:lastRenderedPageBreak/>
        <w:t>DAFTAR LAMPIRAN</w:t>
      </w:r>
      <w:bookmarkEnd w:id="6"/>
    </w:p>
    <w:p w14:paraId="682DB886" w14:textId="3D0CCED6" w:rsidR="006D765A" w:rsidRPr="00531A29" w:rsidRDefault="006D765A" w:rsidP="00230542">
      <w:pPr>
        <w:rPr>
          <w:rFonts w:cs="Times New Roman"/>
        </w:rPr>
      </w:pPr>
    </w:p>
    <w:p w14:paraId="2F67BFA2" w14:textId="62B91F77" w:rsidR="006D765A" w:rsidRPr="00531A29" w:rsidRDefault="009F455A" w:rsidP="00AE1DAE">
      <w:pPr>
        <w:ind w:firstLine="0"/>
        <w:rPr>
          <w:rFonts w:cs="Times New Roman"/>
        </w:rPr>
      </w:pPr>
      <w:r w:rsidRPr="00531A29">
        <w:rPr>
          <w:rFonts w:cs="Times New Roman"/>
        </w:rPr>
        <w:fldChar w:fldCharType="begin"/>
      </w:r>
      <w:r w:rsidRPr="00531A29">
        <w:rPr>
          <w:rFonts w:cs="Times New Roman"/>
        </w:rPr>
        <w:instrText xml:space="preserve"> TOC \h \z \c "Equation" </w:instrText>
      </w:r>
      <w:r w:rsidRPr="00531A29">
        <w:rPr>
          <w:rFonts w:cs="Times New Roman"/>
        </w:rPr>
        <w:fldChar w:fldCharType="separate"/>
      </w:r>
      <w:r w:rsidR="000211A3" w:rsidRPr="00531A29">
        <w:rPr>
          <w:rFonts w:cs="Times New Roman"/>
          <w:b/>
          <w:bCs/>
          <w:noProof/>
          <w:lang w:val="en-US"/>
        </w:rPr>
        <w:t>No table of figures entries found.</w:t>
      </w:r>
      <w:r w:rsidRPr="00531A29">
        <w:rPr>
          <w:rFonts w:cs="Times New Roman"/>
          <w:noProof/>
        </w:rPr>
        <w:fldChar w:fldCharType="end"/>
      </w:r>
    </w:p>
    <w:p w14:paraId="4748A60D" w14:textId="77777777" w:rsidR="006D765A" w:rsidRPr="00531A29" w:rsidRDefault="006D765A" w:rsidP="00230542">
      <w:pPr>
        <w:rPr>
          <w:rFonts w:cs="Times New Roman"/>
        </w:rPr>
      </w:pPr>
      <w:r w:rsidRPr="00531A29">
        <w:rPr>
          <w:rFonts w:cs="Times New Roman"/>
        </w:rPr>
        <w:br w:type="page"/>
      </w:r>
    </w:p>
    <w:p w14:paraId="388A44A6" w14:textId="5DB749CE" w:rsidR="006D765A" w:rsidRPr="00531A29" w:rsidRDefault="006D765A" w:rsidP="00230542">
      <w:pPr>
        <w:pStyle w:val="Heading1"/>
        <w:rPr>
          <w:rFonts w:cs="Times New Roman"/>
        </w:rPr>
      </w:pPr>
      <w:bookmarkStart w:id="7" w:name="_Toc126497250"/>
      <w:r w:rsidRPr="00531A29">
        <w:rPr>
          <w:rFonts w:cs="Times New Roman"/>
        </w:rPr>
        <w:lastRenderedPageBreak/>
        <w:t>INTISARI</w:t>
      </w:r>
      <w:bookmarkEnd w:id="7"/>
    </w:p>
    <w:p w14:paraId="5B975786" w14:textId="58059AE7" w:rsidR="006D765A" w:rsidRPr="00531A29" w:rsidRDefault="006D765A" w:rsidP="00230542">
      <w:pPr>
        <w:rPr>
          <w:rFonts w:cs="Times New Roman"/>
        </w:rPr>
      </w:pPr>
    </w:p>
    <w:p w14:paraId="6A1466FB" w14:textId="53F3C272" w:rsidR="006D765A" w:rsidRPr="00C475BA" w:rsidRDefault="00271E6F" w:rsidP="00230542">
      <w:pPr>
        <w:pStyle w:val="SubJudul"/>
        <w:rPr>
          <w:rFonts w:cs="Times New Roman"/>
        </w:rPr>
      </w:pPr>
      <w:r>
        <w:rPr>
          <w:rFonts w:cs="Times New Roman"/>
        </w:rPr>
        <w:t xml:space="preserve">OPTIMISASI ALGORITMA </w:t>
      </w:r>
      <w:r>
        <w:rPr>
          <w:rFonts w:cs="Times New Roman"/>
          <w:i/>
          <w:iCs/>
        </w:rPr>
        <w:t>MAXIMUM POWER POINT TRACKER</w:t>
      </w:r>
      <w:r>
        <w:rPr>
          <w:rFonts w:cs="Times New Roman"/>
        </w:rPr>
        <w:t xml:space="preserve"> (MPPT) </w:t>
      </w:r>
      <w:r>
        <w:rPr>
          <w:rFonts w:cs="Times New Roman"/>
          <w:i/>
          <w:iCs/>
        </w:rPr>
        <w:t xml:space="preserve">PERTURB </w:t>
      </w:r>
      <w:r w:rsidR="00243359">
        <w:rPr>
          <w:rFonts w:cs="Times New Roman"/>
          <w:i/>
          <w:iCs/>
        </w:rPr>
        <w:t>&amp;</w:t>
      </w:r>
      <w:r>
        <w:rPr>
          <w:rFonts w:cs="Times New Roman"/>
          <w:i/>
          <w:iCs/>
        </w:rPr>
        <w:t xml:space="preserve"> OBSERVE </w:t>
      </w:r>
      <w:r>
        <w:rPr>
          <w:rFonts w:cs="Times New Roman"/>
        </w:rPr>
        <w:t xml:space="preserve">(P&amp;O) PADA </w:t>
      </w:r>
      <w:r>
        <w:rPr>
          <w:rFonts w:cs="Times New Roman"/>
          <w:i/>
          <w:iCs/>
        </w:rPr>
        <w:t xml:space="preserve">PHOTOVOLTAIC </w:t>
      </w:r>
      <w:r>
        <w:rPr>
          <w:rFonts w:cs="Times New Roman"/>
        </w:rPr>
        <w:t xml:space="preserve">MENGGUNAKAN </w:t>
      </w:r>
      <w:r w:rsidR="00C475BA">
        <w:rPr>
          <w:rFonts w:cs="Times New Roman"/>
        </w:rPr>
        <w:t xml:space="preserve">XILINX ZYNQ </w:t>
      </w:r>
      <w:r w:rsidR="00C475BA">
        <w:rPr>
          <w:rFonts w:cs="Times New Roman"/>
          <w:i/>
          <w:iCs/>
        </w:rPr>
        <w:t xml:space="preserve">FIELD PROGRAMMABLE GATE ARRAY </w:t>
      </w:r>
      <w:r w:rsidR="00C475BA">
        <w:rPr>
          <w:rFonts w:cs="Times New Roman"/>
        </w:rPr>
        <w:t>(FPGA)</w:t>
      </w:r>
    </w:p>
    <w:p w14:paraId="77538E8A" w14:textId="5B90302E" w:rsidR="00AB326A" w:rsidRPr="00531A29" w:rsidRDefault="00AB326A" w:rsidP="00230542">
      <w:pPr>
        <w:rPr>
          <w:rFonts w:cs="Times New Roman"/>
        </w:rPr>
      </w:pPr>
    </w:p>
    <w:p w14:paraId="45952BDA" w14:textId="07FF3C30" w:rsidR="00AB326A" w:rsidRPr="00531A29" w:rsidRDefault="00AB326A" w:rsidP="00BF28BA">
      <w:pPr>
        <w:ind w:firstLine="0"/>
        <w:rPr>
          <w:rFonts w:cs="Times New Roman"/>
        </w:rPr>
      </w:pPr>
      <w:r w:rsidRPr="00531A29">
        <w:rPr>
          <w:rFonts w:cs="Times New Roman"/>
        </w:rPr>
        <w:t>Muhammad Shofuwan Anwar</w:t>
      </w:r>
    </w:p>
    <w:p w14:paraId="65B4C2E5" w14:textId="7DBC3187" w:rsidR="00AB326A" w:rsidRPr="00531A29" w:rsidRDefault="00AB326A" w:rsidP="00BF28BA">
      <w:pPr>
        <w:ind w:firstLine="0"/>
        <w:rPr>
          <w:rFonts w:cs="Times New Roman"/>
        </w:rPr>
      </w:pPr>
      <w:r w:rsidRPr="00531A29">
        <w:rPr>
          <w:rFonts w:cs="Times New Roman"/>
        </w:rPr>
        <w:t>21/483339/SV/20142</w:t>
      </w:r>
    </w:p>
    <w:p w14:paraId="37C50613" w14:textId="184C5ABC" w:rsidR="000B4AAD" w:rsidRPr="00531A29" w:rsidRDefault="000B4AAD" w:rsidP="00BF28BA">
      <w:pPr>
        <w:ind w:firstLine="0"/>
        <w:rPr>
          <w:rFonts w:cs="Times New Roman"/>
        </w:rPr>
      </w:pPr>
    </w:p>
    <w:p w14:paraId="44419DE9" w14:textId="68466549" w:rsidR="000B4AAD" w:rsidRPr="00531A29" w:rsidRDefault="000B4AAD" w:rsidP="00C15FB5">
      <w:pPr>
        <w:pStyle w:val="Abst"/>
        <w:rPr>
          <w:rFonts w:cs="Times New Roman"/>
        </w:rPr>
      </w:pPr>
      <w:r w:rsidRPr="00531A29">
        <w:rPr>
          <w:rFonts w:cs="Times New Roman"/>
        </w:rPr>
        <w:t>Abstraksi</w:t>
      </w:r>
      <w:r w:rsidR="00470877">
        <w:rPr>
          <w:rFonts w:cs="Times New Roman"/>
        </w:rPr>
        <w:t>…</w:t>
      </w:r>
    </w:p>
    <w:p w14:paraId="3C4E399F" w14:textId="324BDAB1" w:rsidR="000B4AAD" w:rsidRPr="00531A29" w:rsidRDefault="000B4AAD" w:rsidP="00BF28BA">
      <w:pPr>
        <w:ind w:firstLine="0"/>
        <w:rPr>
          <w:rFonts w:cs="Times New Roman"/>
        </w:rPr>
      </w:pPr>
    </w:p>
    <w:p w14:paraId="231180AF" w14:textId="04897A3D" w:rsidR="000B4AAD" w:rsidRPr="00531A29" w:rsidRDefault="000B4AAD" w:rsidP="00BF28BA">
      <w:pPr>
        <w:ind w:firstLine="0"/>
        <w:rPr>
          <w:rFonts w:cs="Times New Roman"/>
        </w:rPr>
      </w:pPr>
      <w:r w:rsidRPr="00531A29">
        <w:rPr>
          <w:rFonts w:cs="Times New Roman"/>
        </w:rPr>
        <w:t xml:space="preserve">Kata kunci : MPPT, </w:t>
      </w:r>
      <w:r w:rsidR="00961464">
        <w:rPr>
          <w:rFonts w:cs="Times New Roman"/>
          <w:i/>
          <w:iCs/>
        </w:rPr>
        <w:t xml:space="preserve">Perturb </w:t>
      </w:r>
      <w:r w:rsidR="00243359">
        <w:rPr>
          <w:rFonts w:cs="Times New Roman"/>
          <w:i/>
          <w:iCs/>
        </w:rPr>
        <w:t>&amp;</w:t>
      </w:r>
      <w:r w:rsidR="00961464">
        <w:rPr>
          <w:rFonts w:cs="Times New Roman"/>
          <w:i/>
          <w:iCs/>
        </w:rPr>
        <w:t xml:space="preserve"> Observe</w:t>
      </w:r>
      <w:r w:rsidR="00961464">
        <w:rPr>
          <w:rFonts w:cs="Times New Roman"/>
        </w:rPr>
        <w:t>, Optimisasi</w:t>
      </w:r>
      <w:r w:rsidRPr="00531A29">
        <w:rPr>
          <w:rFonts w:cs="Times New Roman"/>
        </w:rPr>
        <w:t xml:space="preserve">, FPGA, </w:t>
      </w:r>
      <w:r w:rsidR="0071240A" w:rsidRPr="00C925FC">
        <w:rPr>
          <w:rFonts w:cs="Times New Roman"/>
          <w:i/>
          <w:iCs/>
        </w:rPr>
        <w:t>Photovoltaic</w:t>
      </w:r>
    </w:p>
    <w:p w14:paraId="3111E52F" w14:textId="1691FB77" w:rsidR="006E4E4B" w:rsidRPr="00531A29" w:rsidRDefault="006E4E4B" w:rsidP="00230542">
      <w:pPr>
        <w:rPr>
          <w:rFonts w:cs="Times New Roman"/>
        </w:rPr>
      </w:pPr>
      <w:r w:rsidRPr="00531A29">
        <w:rPr>
          <w:rFonts w:cs="Times New Roman"/>
        </w:rPr>
        <w:br w:type="page"/>
      </w:r>
    </w:p>
    <w:p w14:paraId="7968D154" w14:textId="1C887990" w:rsidR="006E4E4B" w:rsidRPr="00531A29" w:rsidRDefault="006E4E4B" w:rsidP="00230542">
      <w:pPr>
        <w:pStyle w:val="Heading1"/>
        <w:rPr>
          <w:rFonts w:cs="Times New Roman"/>
        </w:rPr>
      </w:pPr>
      <w:bookmarkStart w:id="8" w:name="_Toc126497251"/>
      <w:r w:rsidRPr="00531A29">
        <w:rPr>
          <w:rFonts w:cs="Times New Roman"/>
        </w:rPr>
        <w:lastRenderedPageBreak/>
        <w:t>ABSTRACT</w:t>
      </w:r>
      <w:bookmarkEnd w:id="8"/>
    </w:p>
    <w:p w14:paraId="3AAC5A50" w14:textId="33A58224" w:rsidR="006E4E4B" w:rsidRPr="00531A29" w:rsidRDefault="006E4E4B" w:rsidP="00230542">
      <w:pPr>
        <w:rPr>
          <w:rFonts w:cs="Times New Roman"/>
        </w:rPr>
      </w:pPr>
    </w:p>
    <w:p w14:paraId="6F7E5DDE" w14:textId="46E5CC46" w:rsidR="006E4E4B" w:rsidRPr="00534331" w:rsidRDefault="00773423" w:rsidP="00230542">
      <w:pPr>
        <w:pStyle w:val="SubJudul"/>
        <w:rPr>
          <w:rFonts w:cs="Times New Roman"/>
        </w:rPr>
      </w:pPr>
      <w:r>
        <w:rPr>
          <w:rFonts w:cs="Times New Roman"/>
          <w:i/>
          <w:iCs/>
        </w:rPr>
        <w:t>MAXIMUM POWER POINT TRACK</w:t>
      </w:r>
      <w:r w:rsidR="00EA2C57">
        <w:rPr>
          <w:rFonts w:cs="Times New Roman"/>
          <w:i/>
          <w:iCs/>
        </w:rPr>
        <w:t>ER</w:t>
      </w:r>
      <w:r>
        <w:rPr>
          <w:rFonts w:cs="Times New Roman"/>
          <w:i/>
          <w:iCs/>
        </w:rPr>
        <w:t xml:space="preserve"> </w:t>
      </w:r>
      <w:r>
        <w:rPr>
          <w:rFonts w:cs="Times New Roman"/>
        </w:rPr>
        <w:t>(MPPT)</w:t>
      </w:r>
      <w:r>
        <w:rPr>
          <w:rFonts w:cs="Times New Roman"/>
          <w:i/>
          <w:iCs/>
        </w:rPr>
        <w:t xml:space="preserve"> PERTURB </w:t>
      </w:r>
      <w:r w:rsidR="00E31B01">
        <w:rPr>
          <w:rFonts w:cs="Times New Roman"/>
          <w:i/>
          <w:iCs/>
        </w:rPr>
        <w:t>&amp;</w:t>
      </w:r>
      <w:r>
        <w:rPr>
          <w:rFonts w:cs="Times New Roman"/>
          <w:i/>
          <w:iCs/>
        </w:rPr>
        <w:t xml:space="preserve"> OBSERVE </w:t>
      </w:r>
      <w:r w:rsidR="00534331">
        <w:rPr>
          <w:rFonts w:cs="Times New Roman"/>
        </w:rPr>
        <w:t xml:space="preserve">(P&amp;O) </w:t>
      </w:r>
      <w:r>
        <w:rPr>
          <w:rFonts w:cs="Times New Roman"/>
          <w:i/>
          <w:iCs/>
        </w:rPr>
        <w:t>ALGORITHM OPTIMIZATION</w:t>
      </w:r>
      <w:r w:rsidR="00534331">
        <w:rPr>
          <w:rFonts w:cs="Times New Roman"/>
          <w:i/>
          <w:iCs/>
        </w:rPr>
        <w:t xml:space="preserve"> ON THE PHOTOVOLTAIC BY USING XILINX ZYNQ FIELD PROGRAMMABLE GATE ARRAY </w:t>
      </w:r>
      <w:r w:rsidR="00534331">
        <w:rPr>
          <w:rFonts w:cs="Times New Roman"/>
        </w:rPr>
        <w:t>(FPGA)</w:t>
      </w:r>
    </w:p>
    <w:p w14:paraId="18C75F73" w14:textId="77777777" w:rsidR="006E4E4B" w:rsidRPr="00531A29" w:rsidRDefault="006E4E4B" w:rsidP="00230542">
      <w:pPr>
        <w:rPr>
          <w:rFonts w:cs="Times New Roman"/>
        </w:rPr>
      </w:pPr>
    </w:p>
    <w:p w14:paraId="15066266" w14:textId="0A71C6C4" w:rsidR="006E4E4B" w:rsidRPr="00531A29" w:rsidRDefault="006E4E4B" w:rsidP="00A1488A">
      <w:pPr>
        <w:ind w:firstLine="0"/>
        <w:rPr>
          <w:rFonts w:cs="Times New Roman"/>
        </w:rPr>
      </w:pPr>
      <w:r w:rsidRPr="00531A29">
        <w:rPr>
          <w:rFonts w:cs="Times New Roman"/>
        </w:rPr>
        <w:t>Muhammad Shofuwan Anwar</w:t>
      </w:r>
    </w:p>
    <w:p w14:paraId="49E31579" w14:textId="1B366E95" w:rsidR="006E4E4B" w:rsidRPr="00531A29" w:rsidRDefault="006E4E4B" w:rsidP="00A1488A">
      <w:pPr>
        <w:ind w:firstLine="0"/>
        <w:rPr>
          <w:rFonts w:cs="Times New Roman"/>
        </w:rPr>
      </w:pPr>
      <w:r w:rsidRPr="00531A29">
        <w:rPr>
          <w:rFonts w:cs="Times New Roman"/>
        </w:rPr>
        <w:t>21/483339/SV/20142</w:t>
      </w:r>
    </w:p>
    <w:p w14:paraId="123D11D7" w14:textId="4BE21210" w:rsidR="00B02A94" w:rsidRPr="00531A29" w:rsidRDefault="00B02A94" w:rsidP="00230542">
      <w:pPr>
        <w:rPr>
          <w:rFonts w:cs="Times New Roman"/>
        </w:rPr>
      </w:pPr>
    </w:p>
    <w:p w14:paraId="3ADBC90E" w14:textId="62E1BE52" w:rsidR="00B02A94" w:rsidRPr="00531A29" w:rsidRDefault="00B02A94" w:rsidP="00C15FB5">
      <w:pPr>
        <w:pStyle w:val="Absc"/>
        <w:rPr>
          <w:rFonts w:cs="Times New Roman"/>
        </w:rPr>
      </w:pPr>
      <w:r w:rsidRPr="00531A29">
        <w:rPr>
          <w:rFonts w:cs="Times New Roman"/>
        </w:rPr>
        <w:t>Abstraction…</w:t>
      </w:r>
    </w:p>
    <w:p w14:paraId="094F40C9" w14:textId="40750F33" w:rsidR="00B02A94" w:rsidRPr="00531A29" w:rsidRDefault="00B02A94" w:rsidP="00230542">
      <w:pPr>
        <w:rPr>
          <w:rFonts w:cs="Times New Roman"/>
        </w:rPr>
      </w:pPr>
    </w:p>
    <w:p w14:paraId="65D4E97F" w14:textId="31BF07BB" w:rsidR="00B02A94" w:rsidRPr="00531A29" w:rsidRDefault="00B02A94" w:rsidP="00A1488A">
      <w:pPr>
        <w:ind w:firstLine="0"/>
        <w:rPr>
          <w:rFonts w:cs="Times New Roman"/>
        </w:rPr>
      </w:pPr>
      <w:r w:rsidRPr="00531A29">
        <w:rPr>
          <w:rFonts w:cs="Times New Roman"/>
        </w:rPr>
        <w:t xml:space="preserve">Keywords : MPPT, </w:t>
      </w:r>
      <w:r w:rsidR="00E36959">
        <w:rPr>
          <w:rFonts w:cs="Times New Roman"/>
          <w:i/>
          <w:iCs/>
        </w:rPr>
        <w:t>Perturb &amp; Observe</w:t>
      </w:r>
      <w:r w:rsidRPr="00531A29">
        <w:rPr>
          <w:rFonts w:cs="Times New Roman"/>
        </w:rPr>
        <w:t xml:space="preserve">, FPGA, </w:t>
      </w:r>
      <w:r w:rsidRPr="00C925FC">
        <w:rPr>
          <w:rFonts w:cs="Times New Roman"/>
          <w:i/>
          <w:iCs/>
        </w:rPr>
        <w:t>Photovoltaic</w:t>
      </w:r>
      <w:r w:rsidR="002B5A36" w:rsidRPr="00C925FC">
        <w:rPr>
          <w:rFonts w:cs="Times New Roman"/>
          <w:i/>
          <w:iCs/>
        </w:rPr>
        <w:tab/>
      </w:r>
    </w:p>
    <w:p w14:paraId="0DE0D9D2" w14:textId="77777777" w:rsidR="00F36E9B" w:rsidRPr="00531A29" w:rsidRDefault="00F36E9B" w:rsidP="00230542">
      <w:pPr>
        <w:rPr>
          <w:rFonts w:cs="Times New Roman"/>
        </w:rPr>
        <w:sectPr w:rsidR="00F36E9B" w:rsidRPr="00531A29" w:rsidSect="007851EF">
          <w:headerReference w:type="default" r:id="rId9"/>
          <w:footerReference w:type="default" r:id="rId10"/>
          <w:pgSz w:w="11906" w:h="16838"/>
          <w:pgMar w:top="1701" w:right="1418" w:bottom="1701" w:left="1701" w:header="709" w:footer="709" w:gutter="0"/>
          <w:pgNumType w:fmt="lowerRoman" w:start="1"/>
          <w:cols w:space="708"/>
          <w:docGrid w:linePitch="360"/>
        </w:sectPr>
      </w:pPr>
    </w:p>
    <w:p w14:paraId="254D4EBE" w14:textId="21D282F3" w:rsidR="00156E0C" w:rsidRPr="00531A29" w:rsidRDefault="00156E0C" w:rsidP="00230542">
      <w:pPr>
        <w:pStyle w:val="Heading1"/>
        <w:rPr>
          <w:rFonts w:cs="Times New Roman"/>
        </w:rPr>
      </w:pPr>
      <w:bookmarkStart w:id="9" w:name="_Toc126497252"/>
      <w:r w:rsidRPr="00531A29">
        <w:rPr>
          <w:rFonts w:cs="Times New Roman"/>
        </w:rPr>
        <w:lastRenderedPageBreak/>
        <w:t>BAB I</w:t>
      </w:r>
      <w:bookmarkEnd w:id="9"/>
    </w:p>
    <w:p w14:paraId="11A77E69" w14:textId="3AB868EF" w:rsidR="003C38F6" w:rsidRPr="00531A29" w:rsidRDefault="00156E0C" w:rsidP="00230542">
      <w:pPr>
        <w:pStyle w:val="SubJudul"/>
        <w:rPr>
          <w:rFonts w:cs="Times New Roman"/>
        </w:rPr>
      </w:pPr>
      <w:r w:rsidRPr="00531A29">
        <w:rPr>
          <w:rFonts w:cs="Times New Roman"/>
        </w:rPr>
        <w:t>PENDAHULUAN</w:t>
      </w:r>
    </w:p>
    <w:p w14:paraId="4F9E5A89" w14:textId="77777777" w:rsidR="003C38F6" w:rsidRPr="00531A29" w:rsidRDefault="003C38F6" w:rsidP="00230542">
      <w:pPr>
        <w:rPr>
          <w:rFonts w:cs="Times New Roman"/>
        </w:rPr>
      </w:pPr>
    </w:p>
    <w:p w14:paraId="2F8E1E3C" w14:textId="339F4437" w:rsidR="00EC5AC6" w:rsidRPr="00531A29" w:rsidRDefault="003C38F6" w:rsidP="002E7C22">
      <w:pPr>
        <w:pStyle w:val="Heading2"/>
        <w:rPr>
          <w:rFonts w:cs="Times New Roman"/>
        </w:rPr>
      </w:pPr>
      <w:bookmarkStart w:id="10" w:name="_Toc126497253"/>
      <w:r w:rsidRPr="00531A29">
        <w:rPr>
          <w:rFonts w:cs="Times New Roman"/>
        </w:rPr>
        <w:t>Latar Belakang</w:t>
      </w:r>
      <w:bookmarkEnd w:id="10"/>
    </w:p>
    <w:p w14:paraId="690D655A" w14:textId="4A00606C" w:rsidR="00EC5AC6" w:rsidRPr="00531A29" w:rsidRDefault="00EC5AC6" w:rsidP="000748D0">
      <w:pPr>
        <w:pStyle w:val="SubNormal"/>
        <w:rPr>
          <w:rFonts w:cs="Times New Roman"/>
        </w:rPr>
      </w:pPr>
      <w:r w:rsidRPr="00531A29">
        <w:rPr>
          <w:rFonts w:cs="Times New Roman"/>
        </w:rPr>
        <w:t>Seiring berjalannya waktu, kebutuhan dalam pemanfaatan energi terbarukan dan penggunaan dari panel surya meningkat. Bagaimanapun juga, energi yang dihasilkan oleh panel surya tidak konstan (</w:t>
      </w:r>
      <w:r w:rsidRPr="00A179D0">
        <w:rPr>
          <w:rFonts w:cs="Times New Roman"/>
          <w:i/>
          <w:iCs/>
        </w:rPr>
        <w:t>irregular</w:t>
      </w:r>
      <w:r w:rsidRPr="00531A29">
        <w:rPr>
          <w:rFonts w:cs="Times New Roman"/>
        </w:rPr>
        <w:t xml:space="preserve">) yang dipengaruhi beberapa parameter contohnya seperti temperatur, intensitas cahaya matahari, dan juga perubahan-perubahan yang terjadi pada cuaca sekitar </w:t>
      </w:r>
      <w:r w:rsidRPr="00531A29">
        <w:rPr>
          <w:rFonts w:cs="Times New Roman"/>
        </w:rPr>
        <w:fldChar w:fldCharType="begin" w:fldLock="1"/>
      </w:r>
      <w:r w:rsidR="00B90311" w:rsidRPr="00531A29">
        <w:rPr>
          <w:rFonts w:cs="Times New Roman"/>
        </w:rPr>
        <w:instrText>ADDIN CSL_CITATION {"citationItems":[{"id":"ITEM-1","itemData":{"author":[{"dropping-particle":"","family":"Hebchi","given":"Mohamed","non-dropping-particle":"","parse-names":false,"suffix":""},{"dropping-particle":"","family":"Kouzou","given":"Abdellah","non-dropping-particle":"","parse-names":false,"suffix":""},{"dropping-particle":"","family":"Choucha","given":"Abdelghani","non-dropping-particle":"","parse-names":false,"suffix":""}],"container-title":"2021 18th International Multi-Conference on Systems, Signals &amp;\nDevices (SSD)","id":"ITEM-1","issued":{"date-parts":[["2021"]]},"title":"Improved Incremental conductance algorithm for MPPT in\nPhotovoltaic System","type":"article"},"uris":["http://www.mendeley.com/documents/?uuid=dfe01252-2500-4fa1-bc5f-615118d0fd6a"]}],"mendeley":{"formattedCitation":"(Hebchi, Kouzou and Choucha, 2021)","manualFormatting":"(Hebchi et al, 2021)","plainTextFormattedCitation":"(Hebchi, Kouzou and Choucha, 2021)","previouslyFormattedCitation":"(Hebchi, Kouzou and Choucha, 2021)"},"properties":{"noteIndex":0},"schema":"https://github.com/citation-style-language/schema/raw/master/csl-citation.json"}</w:instrText>
      </w:r>
      <w:r w:rsidRPr="00531A29">
        <w:rPr>
          <w:rFonts w:cs="Times New Roman"/>
        </w:rPr>
        <w:fldChar w:fldCharType="separate"/>
      </w:r>
      <w:r w:rsidRPr="00531A29">
        <w:rPr>
          <w:rFonts w:cs="Times New Roman"/>
          <w:noProof/>
        </w:rPr>
        <w:t>(Hebchi</w:t>
      </w:r>
      <w:r w:rsidRPr="004E127A">
        <w:rPr>
          <w:rFonts w:cs="Times New Roman"/>
          <w:i/>
          <w:iCs/>
          <w:noProof/>
        </w:rPr>
        <w:t xml:space="preserve"> et al</w:t>
      </w:r>
      <w:r w:rsidRPr="00531A29">
        <w:rPr>
          <w:rFonts w:cs="Times New Roman"/>
          <w:noProof/>
        </w:rPr>
        <w:t>, 2021)</w:t>
      </w:r>
      <w:r w:rsidRPr="00531A29">
        <w:rPr>
          <w:rFonts w:cs="Times New Roman"/>
        </w:rPr>
        <w:fldChar w:fldCharType="end"/>
      </w:r>
      <w:r w:rsidRPr="00531A29">
        <w:rPr>
          <w:rFonts w:cs="Times New Roman"/>
        </w:rPr>
        <w:t xml:space="preserve">. Oleh karena itu, parameter efisiensi dari panel surya perlu ditingkatkan guna memaksimalkan daya keluaran pada panel surya. Sejalan dengan perkembangan teknologi, terdapat metode yang digunakan untuk memaksimalkan efisiensi dari penggunaan panel surya, yaitu </w:t>
      </w:r>
      <w:r w:rsidRPr="00B858C3">
        <w:rPr>
          <w:rFonts w:cs="Times New Roman"/>
          <w:i/>
          <w:iCs/>
        </w:rPr>
        <w:t>Maximum Power Point Tracking</w:t>
      </w:r>
      <w:r w:rsidRPr="00531A29">
        <w:rPr>
          <w:rFonts w:cs="Times New Roman"/>
        </w:rPr>
        <w:t xml:space="preserve"> (MPPT)</w:t>
      </w:r>
      <w:r w:rsidR="00C6151A">
        <w:rPr>
          <w:rFonts w:cs="Times New Roman"/>
        </w:rPr>
        <w:t xml:space="preserve"> </w:t>
      </w:r>
      <w:r w:rsidR="00C6151A">
        <w:rPr>
          <w:rFonts w:cs="Times New Roman"/>
        </w:rPr>
        <w:fldChar w:fldCharType="begin" w:fldLock="1"/>
      </w:r>
      <w:r w:rsidR="006F4B90">
        <w:rPr>
          <w:rFonts w:cs="Times New Roman"/>
        </w:rPr>
        <w:instrText>ADDIN CSL_CITATION {"citationItems":[{"id":"ITEM-1","itemData":{"author":[{"dropping-particle":"","family":"Mustafic","given":"Dino","non-dropping-particle":"","parse-names":false,"suffix":""},{"dropping-particle":"","family":"Jokic","given":"Dejan","non-dropping-particle":"","parse-names":false,"suffix":""},{"dropping-particle":"","family":"Lale","given":"Srdan","non-dropping-particle":"","parse-names":false,"suffix":""},{"dropping-particle":"","family":"Lubura","given":"Slobodan","non-dropping-particle":"","parse-names":false,"suffix":""}],"container-title":"2020 9th Mediterranean Conference on Embedded Computing (MECO)","id":"ITEM-1","issued":{"date-parts":[["2020"]]},"title":"Implementation of Incremental Conductance MPPT Algorithm in Real\nTime in Matlab/Simulink Environment with Humusoft MF634 Board","type":"article"},"uris":["http://www.mendeley.com/documents/?uuid=be38ca87-f31a-35d9-90b4-a01763809a90"]}],"mendeley":{"formattedCitation":"(Mustafic &lt;i&gt;et al.&lt;/i&gt;, 2020)","plainTextFormattedCitation":"(Mustafic et al., 2020)","previouslyFormattedCitation":"(Mustafic &lt;i&gt;et al.&lt;/i&gt;, 2020)"},"properties":{"noteIndex":0},"schema":"https://github.com/citation-style-language/schema/raw/master/csl-citation.json"}</w:instrText>
      </w:r>
      <w:r w:rsidR="00C6151A">
        <w:rPr>
          <w:rFonts w:cs="Times New Roman"/>
        </w:rPr>
        <w:fldChar w:fldCharType="separate"/>
      </w:r>
      <w:r w:rsidR="00C6151A" w:rsidRPr="00C6151A">
        <w:rPr>
          <w:rFonts w:cs="Times New Roman"/>
          <w:noProof/>
        </w:rPr>
        <w:t xml:space="preserve">(Mustafic </w:t>
      </w:r>
      <w:r w:rsidR="00C6151A" w:rsidRPr="00C6151A">
        <w:rPr>
          <w:rFonts w:cs="Times New Roman"/>
          <w:i/>
          <w:noProof/>
        </w:rPr>
        <w:t>et al.</w:t>
      </w:r>
      <w:r w:rsidR="00C6151A" w:rsidRPr="00C6151A">
        <w:rPr>
          <w:rFonts w:cs="Times New Roman"/>
          <w:noProof/>
        </w:rPr>
        <w:t>, 2020)</w:t>
      </w:r>
      <w:r w:rsidR="00C6151A">
        <w:rPr>
          <w:rFonts w:cs="Times New Roman"/>
        </w:rPr>
        <w:fldChar w:fldCharType="end"/>
      </w:r>
      <w:r w:rsidRPr="00531A29">
        <w:rPr>
          <w:rFonts w:cs="Times New Roman"/>
        </w:rPr>
        <w:t>.</w:t>
      </w:r>
    </w:p>
    <w:p w14:paraId="299839D7" w14:textId="73800986" w:rsidR="00EC5AC6" w:rsidRPr="00953692" w:rsidRDefault="00B90311" w:rsidP="000748D0">
      <w:pPr>
        <w:pStyle w:val="SubNormal"/>
        <w:rPr>
          <w:rFonts w:cs="Times New Roman"/>
        </w:rPr>
      </w:pPr>
      <w:r w:rsidRPr="00531A29">
        <w:rPr>
          <w:rFonts w:cs="Times New Roman"/>
        </w:rPr>
        <w:t xml:space="preserve">Dari banyaknya pendekatan </w:t>
      </w:r>
      <w:r w:rsidRPr="00531A29">
        <w:rPr>
          <w:rFonts w:cs="Times New Roman"/>
          <w:i/>
          <w:iCs/>
        </w:rPr>
        <w:t>Power Tracking</w:t>
      </w:r>
      <w:r w:rsidRPr="00531A29">
        <w:rPr>
          <w:rFonts w:cs="Times New Roman"/>
        </w:rPr>
        <w:t>, terdapat 3 jenis algoritma MPPT yang memanfaatkan kontrol secara langsung (</w:t>
      </w:r>
      <w:r w:rsidRPr="00531A29">
        <w:rPr>
          <w:rFonts w:cs="Times New Roman"/>
          <w:i/>
          <w:iCs/>
        </w:rPr>
        <w:t>direct control</w:t>
      </w:r>
      <w:r w:rsidRPr="00531A29">
        <w:rPr>
          <w:rFonts w:cs="Times New Roman"/>
        </w:rPr>
        <w:t xml:space="preserve">) untuk membantu memaksimalkan daya keluaran panel surya yaitu </w:t>
      </w:r>
      <w:r w:rsidRPr="00531A29">
        <w:rPr>
          <w:rFonts w:cs="Times New Roman"/>
          <w:i/>
          <w:iCs/>
        </w:rPr>
        <w:t>Perturb and Observation</w:t>
      </w:r>
      <w:r w:rsidRPr="00531A29">
        <w:rPr>
          <w:rFonts w:cs="Times New Roman"/>
        </w:rPr>
        <w:t xml:space="preserve"> (P&amp;O), </w:t>
      </w:r>
      <w:r w:rsidRPr="00531A29">
        <w:rPr>
          <w:rFonts w:cs="Times New Roman"/>
          <w:i/>
          <w:iCs/>
        </w:rPr>
        <w:t xml:space="preserve">Hill Climbing </w:t>
      </w:r>
      <w:r w:rsidRPr="00531A29">
        <w:rPr>
          <w:rFonts w:cs="Times New Roman"/>
        </w:rPr>
        <w:t xml:space="preserve">(HC), dan </w:t>
      </w:r>
      <w:r w:rsidRPr="00531A29">
        <w:rPr>
          <w:rFonts w:cs="Times New Roman"/>
          <w:i/>
          <w:iCs/>
        </w:rPr>
        <w:t>Incremental Conductanced</w:t>
      </w:r>
      <w:r w:rsidRPr="00531A29">
        <w:rPr>
          <w:rFonts w:cs="Times New Roman"/>
        </w:rPr>
        <w:t xml:space="preserve"> (INC) </w:t>
      </w:r>
      <w:r w:rsidRPr="00531A29">
        <w:rPr>
          <w:rFonts w:cs="Times New Roman"/>
        </w:rPr>
        <w:fldChar w:fldCharType="begin" w:fldLock="1"/>
      </w:r>
      <w:r w:rsidRPr="00531A29">
        <w:rPr>
          <w:rFonts w:cs="Times New Roman"/>
        </w:rPr>
        <w:instrText>ADDIN CSL_CITATION {"citationItems":[{"id":"ITEM-1","itemData":{"author":[{"dropping-particle":"","family":"Motahhir","given":"Saad","non-dropping-particle":"","parse-names":false,"suffix":""},{"dropping-particle":"","family":"Hammoumi","given":"Aboubakr","non-dropping-particle":"El","parse-names":false,"suffix":""},{"dropping-particle":"","family":"Ghzizal","given":"Abdelaziz","non-dropping-particle":"El","parse-names":false,"suffix":""}],"container-title":"Journal of Cleaner Production","id":"ITEM-1","issued":{"date-parts":[["2020"]]},"page":"118983","title":"The most used MPPT algorithms: Review and the suitable low-cost\nembedded board for each algorithm","type":"article","volume":"246"},"uris":["http://www.mendeley.com/documents/?uuid=a2936013-9ac8-4e3e-a3e9-ce89a9b49384"]}],"mendeley":{"formattedCitation":"(Motahhir, El Hammoumi and El Ghzizal, 2020)","manualFormatting":"(Motahhir et al, 2020)","plainTextFormattedCitation":"(Motahhir, El Hammoumi and El Ghzizal, 2020)","previouslyFormattedCitation":"(Motahhir, El Hammoumi and El Ghzizal, 2020)"},"properties":{"noteIndex":0},"schema":"https://github.com/citation-style-language/schema/raw/master/csl-citation.json"}</w:instrText>
      </w:r>
      <w:r w:rsidRPr="00531A29">
        <w:rPr>
          <w:rFonts w:cs="Times New Roman"/>
        </w:rPr>
        <w:fldChar w:fldCharType="separate"/>
      </w:r>
      <w:r w:rsidRPr="00531A29">
        <w:rPr>
          <w:rFonts w:cs="Times New Roman"/>
          <w:noProof/>
        </w:rPr>
        <w:t xml:space="preserve">(Motahhir </w:t>
      </w:r>
      <w:r w:rsidRPr="00531A29">
        <w:rPr>
          <w:rFonts w:cs="Times New Roman"/>
          <w:i/>
          <w:iCs/>
          <w:noProof/>
        </w:rPr>
        <w:t>et al</w:t>
      </w:r>
      <w:r w:rsidRPr="00531A29">
        <w:rPr>
          <w:rFonts w:cs="Times New Roman"/>
          <w:noProof/>
        </w:rPr>
        <w:t>, 2020)</w:t>
      </w:r>
      <w:r w:rsidRPr="00531A29">
        <w:rPr>
          <w:rFonts w:cs="Times New Roman"/>
        </w:rPr>
        <w:fldChar w:fldCharType="end"/>
      </w:r>
      <w:r w:rsidR="00C611A8" w:rsidRPr="00531A29">
        <w:rPr>
          <w:rFonts w:cs="Times New Roman"/>
        </w:rPr>
        <w:t xml:space="preserve">. Dari beberapa algoritma MPPT tersebut, </w:t>
      </w:r>
      <w:r w:rsidR="00C611A8" w:rsidRPr="00531A29">
        <w:rPr>
          <w:rFonts w:cs="Times New Roman"/>
          <w:i/>
          <w:iCs/>
        </w:rPr>
        <w:t xml:space="preserve">Perturb </w:t>
      </w:r>
      <w:r w:rsidR="00897C68">
        <w:rPr>
          <w:rFonts w:cs="Times New Roman"/>
          <w:i/>
          <w:iCs/>
        </w:rPr>
        <w:t>&amp;</w:t>
      </w:r>
      <w:r w:rsidR="00C611A8" w:rsidRPr="00531A29">
        <w:rPr>
          <w:rFonts w:cs="Times New Roman"/>
          <w:i/>
          <w:iCs/>
        </w:rPr>
        <w:t xml:space="preserve"> Observe</w:t>
      </w:r>
      <w:r w:rsidR="00C611A8" w:rsidRPr="00531A29">
        <w:rPr>
          <w:rFonts w:cs="Times New Roman"/>
        </w:rPr>
        <w:t xml:space="preserve"> (P&amp;O) dan </w:t>
      </w:r>
      <w:r w:rsidR="00C611A8" w:rsidRPr="00531A29">
        <w:rPr>
          <w:rFonts w:cs="Times New Roman"/>
          <w:i/>
          <w:iCs/>
        </w:rPr>
        <w:t>Incremental Conductanced</w:t>
      </w:r>
      <w:r w:rsidR="00C611A8" w:rsidRPr="00531A29">
        <w:rPr>
          <w:rFonts w:cs="Times New Roman"/>
        </w:rPr>
        <w:t xml:space="preserve"> (INC) lebih unggul dari sisi komersial dan juga kemudahan dalam implementasinya </w:t>
      </w:r>
      <w:r w:rsidR="00C611A8" w:rsidRPr="00531A29">
        <w:rPr>
          <w:rFonts w:cs="Times New Roman"/>
        </w:rPr>
        <w:fldChar w:fldCharType="begin" w:fldLock="1"/>
      </w:r>
      <w:r w:rsidR="00C611A8" w:rsidRPr="00531A29">
        <w:rPr>
          <w:rFonts w:cs="Times New Roman"/>
        </w:rPr>
        <w:instrText>ADDIN CSL_CITATION {"citationItems":[{"id":"ITEM-1","itemData":{"author":[{"dropping-particle":"","family":"Bhattacharyya","given":"Shamik","non-dropping-particle":"","parse-names":false,"suffix":""},{"dropping-particle":"","family":"Dattu","given":"Sampath Kumar P","non-dropping-particle":"","parse-names":false,"suffix":""},{"dropping-particle":"","family":"Samanta","given":"Susovon","non-dropping-particle":"","parse-names":false,"suffix":""},{"dropping-particle":"","family":"Mishra","given":"Sukumar","non-dropping-particle":"","parse-names":false,"suffix":""}],"container-title":"IEEE Transactions on Sustainable Energy","id":"ITEM-1","issue":"1","issued":{"date-parts":[["2021"]]},"page":"293-302","title":"Steady Output and Fast Tracking MPPT (SOFT-MPPT) for P&amp;O\nand InC Algorithms","type":"article","volume":"12"},"uris":["http://www.mendeley.com/documents/?uuid=a7f66a8c-d715-4a45-b753-1aff0b6f2bed"]}],"mendeley":{"formattedCitation":"(Bhattacharyya &lt;i&gt;et al.&lt;/i&gt;, 2021)","plainTextFormattedCitation":"(Bhattacharyya et al., 2021)","previouslyFormattedCitation":"(Bhattacharyya &lt;i&gt;et al.&lt;/i&gt;, 2021)"},"properties":{"noteIndex":0},"schema":"https://github.com/citation-style-language/schema/raw/master/csl-citation.json"}</w:instrText>
      </w:r>
      <w:r w:rsidR="00C611A8" w:rsidRPr="00531A29">
        <w:rPr>
          <w:rFonts w:cs="Times New Roman"/>
        </w:rPr>
        <w:fldChar w:fldCharType="separate"/>
      </w:r>
      <w:r w:rsidR="00C611A8" w:rsidRPr="00531A29">
        <w:rPr>
          <w:rFonts w:cs="Times New Roman"/>
          <w:noProof/>
        </w:rPr>
        <w:t xml:space="preserve">(Bhattacharyya </w:t>
      </w:r>
      <w:r w:rsidR="00C611A8" w:rsidRPr="00531A29">
        <w:rPr>
          <w:rFonts w:cs="Times New Roman"/>
          <w:i/>
          <w:noProof/>
        </w:rPr>
        <w:t>et al.</w:t>
      </w:r>
      <w:r w:rsidR="00C611A8" w:rsidRPr="00531A29">
        <w:rPr>
          <w:rFonts w:cs="Times New Roman"/>
          <w:noProof/>
        </w:rPr>
        <w:t>, 2021)</w:t>
      </w:r>
      <w:r w:rsidR="00C611A8" w:rsidRPr="00531A29">
        <w:rPr>
          <w:rFonts w:cs="Times New Roman"/>
        </w:rPr>
        <w:fldChar w:fldCharType="end"/>
      </w:r>
      <w:r w:rsidR="00C611A8" w:rsidRPr="00531A29">
        <w:rPr>
          <w:rFonts w:cs="Times New Roman"/>
        </w:rPr>
        <w:t xml:space="preserve">. </w:t>
      </w:r>
      <w:r w:rsidR="004E6048">
        <w:rPr>
          <w:rFonts w:cs="Times New Roman"/>
        </w:rPr>
        <w:t>A</w:t>
      </w:r>
      <w:r w:rsidR="001439E7">
        <w:rPr>
          <w:rFonts w:cs="Times New Roman"/>
        </w:rPr>
        <w:t xml:space="preserve">lgoritma </w:t>
      </w:r>
      <w:r w:rsidR="001439E7">
        <w:rPr>
          <w:rFonts w:cs="Times New Roman"/>
          <w:i/>
          <w:iCs/>
        </w:rPr>
        <w:t xml:space="preserve">Perturb </w:t>
      </w:r>
      <w:r w:rsidR="00077939">
        <w:rPr>
          <w:rFonts w:cs="Times New Roman"/>
          <w:i/>
          <w:iCs/>
        </w:rPr>
        <w:t>&amp;</w:t>
      </w:r>
      <w:r w:rsidR="001439E7">
        <w:rPr>
          <w:rFonts w:cs="Times New Roman"/>
          <w:i/>
          <w:iCs/>
        </w:rPr>
        <w:t xml:space="preserve"> Observe</w:t>
      </w:r>
      <w:r w:rsidR="001439E7">
        <w:rPr>
          <w:rFonts w:cs="Times New Roman"/>
        </w:rPr>
        <w:t xml:space="preserve"> (P&amp;O) </w:t>
      </w:r>
      <w:r w:rsidR="004E6048">
        <w:rPr>
          <w:rFonts w:cs="Times New Roman"/>
        </w:rPr>
        <w:t>merupakan algoritma yang sering digunakan. Namun</w:t>
      </w:r>
      <w:r w:rsidR="00757928">
        <w:rPr>
          <w:rFonts w:cs="Times New Roman"/>
        </w:rPr>
        <w:t xml:space="preserve"> algoritma </w:t>
      </w:r>
      <w:r w:rsidR="00757928">
        <w:rPr>
          <w:rFonts w:cs="Times New Roman"/>
          <w:i/>
          <w:iCs/>
        </w:rPr>
        <w:t xml:space="preserve">Perturb </w:t>
      </w:r>
      <w:r w:rsidR="009140D3">
        <w:rPr>
          <w:rFonts w:cs="Times New Roman"/>
          <w:i/>
          <w:iCs/>
        </w:rPr>
        <w:t>&amp;</w:t>
      </w:r>
      <w:r w:rsidR="00757928">
        <w:rPr>
          <w:rFonts w:cs="Times New Roman"/>
          <w:i/>
          <w:iCs/>
        </w:rPr>
        <w:t xml:space="preserve"> Observe</w:t>
      </w:r>
      <w:r w:rsidR="00757928">
        <w:rPr>
          <w:rFonts w:cs="Times New Roman"/>
        </w:rPr>
        <w:t xml:space="preserve"> (P&amp;O)</w:t>
      </w:r>
      <w:r w:rsidR="004E6048">
        <w:rPr>
          <w:rFonts w:cs="Times New Roman"/>
        </w:rPr>
        <w:t xml:space="preserve"> memiliki kekurangan</w:t>
      </w:r>
      <w:r w:rsidR="00757928">
        <w:rPr>
          <w:rFonts w:cs="Times New Roman"/>
        </w:rPr>
        <w:t xml:space="preserve"> dalam kecepatan respon terhadap perubahan nilai MPP dan juga besarnya nilai </w:t>
      </w:r>
      <w:r w:rsidR="00817A0B">
        <w:rPr>
          <w:rFonts w:cs="Times New Roman"/>
        </w:rPr>
        <w:t>galat (</w:t>
      </w:r>
      <w:r w:rsidR="00817A0B">
        <w:rPr>
          <w:rFonts w:cs="Times New Roman"/>
          <w:i/>
          <w:iCs/>
        </w:rPr>
        <w:t>error</w:t>
      </w:r>
      <w:r w:rsidR="00817A0B">
        <w:rPr>
          <w:rFonts w:cs="Times New Roman"/>
        </w:rPr>
        <w:t xml:space="preserve">) </w:t>
      </w:r>
      <w:r w:rsidR="00757928">
        <w:rPr>
          <w:rFonts w:cs="Times New Roman"/>
          <w:i/>
          <w:iCs/>
        </w:rPr>
        <w:t>steady state</w:t>
      </w:r>
      <w:r w:rsidR="00AE4CAC">
        <w:rPr>
          <w:rFonts w:cs="Times New Roman"/>
        </w:rPr>
        <w:t xml:space="preserve"> </w:t>
      </w:r>
      <w:r w:rsidR="00953692">
        <w:rPr>
          <w:rFonts w:cs="Times New Roman"/>
        </w:rPr>
        <w:fldChar w:fldCharType="begin" w:fldLock="1"/>
      </w:r>
      <w:r w:rsidR="00953692">
        <w:rPr>
          <w:rFonts w:cs="Times New Roman"/>
        </w:rPr>
        <w:instrText>ADDIN CSL_CITATION {"citationItems":[{"id":"ITEM-1","itemData":{"DOI":"978-1-7281-4097-1","author":[{"dropping-particle":"","family":"Azad","given":"ML","non-dropping-particle":"","parse-names":false,"suffix":""},{"dropping-particle":"","family":"Sadhu","given":"PK","non-dropping-particle":"","parse-names":false,"suffix":""},{"dropping-particle":"","family":"Das","given":"S","non-dropping-particle":"","parse-names":false,"suffix":""}],"container-title":"International Conference on Intelligent Engineering and Management (ICIEM)","id":"ITEM-1","issued":{"date-parts":[["2020"]]},"title":"Comparative Study Between P&amp;O and Incremental Conduction MPPT Techniques-A Review","type":"article-journal"},"uris":["http://www.mendeley.com/documents/?uuid=8baab32a-543b-3ac1-8bd0-af2516c8cb33"]}],"mendeley":{"formattedCitation":"(Azad, Sadhu and Das, 2020)","plainTextFormattedCitation":"(Azad, Sadhu and Das, 2020)"},"properties":{"noteIndex":0},"schema":"https://github.com/citation-style-language/schema/raw/master/csl-citation.json"}</w:instrText>
      </w:r>
      <w:r w:rsidR="00953692">
        <w:rPr>
          <w:rFonts w:cs="Times New Roman"/>
        </w:rPr>
        <w:fldChar w:fldCharType="separate"/>
      </w:r>
      <w:r w:rsidR="00953692" w:rsidRPr="00953692">
        <w:rPr>
          <w:rFonts w:cs="Times New Roman"/>
          <w:noProof/>
        </w:rPr>
        <w:t>(Azad, Sadhu and Das, 2020)</w:t>
      </w:r>
      <w:r w:rsidR="00953692">
        <w:rPr>
          <w:rFonts w:cs="Times New Roman"/>
        </w:rPr>
        <w:fldChar w:fldCharType="end"/>
      </w:r>
      <w:r w:rsidR="00757928">
        <w:rPr>
          <w:rFonts w:cs="Times New Roman"/>
        </w:rPr>
        <w:t>.</w:t>
      </w:r>
    </w:p>
    <w:p w14:paraId="6C95680B" w14:textId="4EF38477" w:rsidR="00C611A8" w:rsidRPr="00531A29" w:rsidRDefault="00953692" w:rsidP="000748D0">
      <w:pPr>
        <w:pStyle w:val="SubNormal"/>
        <w:rPr>
          <w:rFonts w:cs="Times New Roman"/>
        </w:rPr>
      </w:pPr>
      <w:r>
        <w:rPr>
          <w:rFonts w:cs="Times New Roman"/>
        </w:rPr>
        <w:t xml:space="preserve">Selanjutnya perangkat kontrol </w:t>
      </w:r>
      <w:r>
        <w:rPr>
          <w:rFonts w:cs="Times New Roman"/>
          <w:i/>
          <w:iCs/>
        </w:rPr>
        <w:t xml:space="preserve">Maximum Power Point </w:t>
      </w:r>
      <w:r w:rsidRPr="00A60025">
        <w:rPr>
          <w:rFonts w:cs="Times New Roman"/>
          <w:i/>
          <w:iCs/>
        </w:rPr>
        <w:t>Tracking</w:t>
      </w:r>
      <w:r>
        <w:rPr>
          <w:rFonts w:cs="Times New Roman"/>
        </w:rPr>
        <w:t xml:space="preserve"> (MPPT) menggunakan </w:t>
      </w:r>
      <w:r>
        <w:rPr>
          <w:rFonts w:cs="Times New Roman"/>
          <w:i/>
          <w:iCs/>
        </w:rPr>
        <w:t xml:space="preserve">Field Programmable Gate Array </w:t>
      </w:r>
      <w:r>
        <w:rPr>
          <w:rFonts w:cs="Times New Roman"/>
        </w:rPr>
        <w:t xml:space="preserve">(FPGA) </w:t>
      </w:r>
      <w:r w:rsidR="00495CA5">
        <w:rPr>
          <w:rFonts w:cs="Times New Roman"/>
        </w:rPr>
        <w:t>dengan</w:t>
      </w:r>
      <w:r>
        <w:rPr>
          <w:rFonts w:cs="Times New Roman"/>
        </w:rPr>
        <w:t xml:space="preserve"> f</w:t>
      </w:r>
      <w:r w:rsidR="00C611A8" w:rsidRPr="00953692">
        <w:rPr>
          <w:rFonts w:cs="Times New Roman"/>
        </w:rPr>
        <w:t>itur</w:t>
      </w:r>
      <w:r w:rsidR="00C611A8" w:rsidRPr="00531A29">
        <w:rPr>
          <w:rFonts w:cs="Times New Roman"/>
        </w:rPr>
        <w:t xml:space="preserve"> terpenting yang dimiliki</w:t>
      </w:r>
      <w:r>
        <w:rPr>
          <w:rFonts w:cs="Times New Roman"/>
        </w:rPr>
        <w:t xml:space="preserve"> perangkat tersebut</w:t>
      </w:r>
      <w:r w:rsidR="004B53F9">
        <w:rPr>
          <w:rFonts w:cs="Times New Roman"/>
        </w:rPr>
        <w:t xml:space="preserve"> yaitu, </w:t>
      </w:r>
      <w:r w:rsidR="00C611A8" w:rsidRPr="00531A29">
        <w:rPr>
          <w:rFonts w:cs="Times New Roman"/>
        </w:rPr>
        <w:t xml:space="preserve">dapat melakukan pemrosesan secara </w:t>
      </w:r>
      <w:r w:rsidR="00C611A8" w:rsidRPr="00531A29">
        <w:rPr>
          <w:rFonts w:cs="Times New Roman"/>
          <w:i/>
          <w:iCs/>
        </w:rPr>
        <w:t>concurrent</w:t>
      </w:r>
      <w:r w:rsidR="00C611A8" w:rsidRPr="00531A29">
        <w:rPr>
          <w:rFonts w:cs="Times New Roman"/>
        </w:rPr>
        <w:t xml:space="preserve"> yang mana mampu menjalankan beberapa proses secara bersamaan </w:t>
      </w:r>
      <w:r w:rsidR="00C611A8" w:rsidRPr="00531A29">
        <w:rPr>
          <w:rFonts w:cs="Times New Roman"/>
        </w:rPr>
        <w:fldChar w:fldCharType="begin" w:fldLock="1"/>
      </w:r>
      <w:r w:rsidR="00C611A8" w:rsidRPr="00531A29">
        <w:rPr>
          <w:rFonts w:cs="Times New Roman"/>
        </w:rPr>
        <w:instrText>ADDIN CSL_CITATION {"citationItems":[{"id":"ITEM-1","itemData":{"DOI":"10.1002/2050-7038.12398","abstract":"This paper presents a system for tracking the maximum power point (MPP) and output voltage regulation of photovoltaic cells. The system includes two stages of cascading dc/dc converters: the first one is a boost converter used for tracking the MPP using the perturb and observe algorithm. Meanwhile, a buck converter regulates the output voltage employing the active disturbance rejection control based on an extended state observer and the differential flatness property. The hardware architecture was modeled using high-level tools of hardware abstraction and implemented in a FPGA Artix-7 made by Xilinx. Finally, the performance of the proposed system is shown through a series of experiments that consisted of changing the irradiance and temperature conditions and changes in the system parameters.","author":[{"dropping-particle":"","family":"Guerrero","given":"Esteban Osvaldo","non-dropping-particle":"","parse-names":false,"suffix":""},{"dropping-particle":"","family":"Martínez","given":"Alberto","non-dropping-particle":"","parse-names":false,"suffix":""},{"dropping-particle":"","family":"Contreras","given":"Marco","non-dropping-particle":"","parse-names":false,"suffix":""},{"dropping-particle":"","family":"Guerrero-Ramírez","given":"Gerardo","non-dropping-particle":"","parse-names":false,"suffix":""}],"container-title":"Wiley Online LibrarySign in","id":"ITEM-1","issue":"7","issued":{"date-parts":[["2020","7","1"]]},"publisher":"John Wiley and Sons Ltd","title":"FPGA‐based active disturbance rejection control and maximum power point tracking for a photovoltaic system","type":"article-journal","volume":"30"},"uris":["http://www.mendeley.com/documents/?uuid=04f39276-1d33-325c-aabf-c2f4cac5ac88"]}],"mendeley":{"formattedCitation":"(Guerrero &lt;i&gt;et al.&lt;/i&gt;, 2020)","plainTextFormattedCitation":"(Guerrero et al., 2020)","previouslyFormattedCitation":"(Guerrero &lt;i&gt;et al.&lt;/i&gt;, 2020)"},"properties":{"noteIndex":0},"schema":"https://github.com/citation-style-language/schema/raw/master/csl-citation.json"}</w:instrText>
      </w:r>
      <w:r w:rsidR="00C611A8" w:rsidRPr="00531A29">
        <w:rPr>
          <w:rFonts w:cs="Times New Roman"/>
        </w:rPr>
        <w:fldChar w:fldCharType="separate"/>
      </w:r>
      <w:r w:rsidR="00C611A8" w:rsidRPr="00531A29">
        <w:rPr>
          <w:rFonts w:cs="Times New Roman"/>
          <w:noProof/>
        </w:rPr>
        <w:t xml:space="preserve">(Guerrero </w:t>
      </w:r>
      <w:r w:rsidR="00C611A8" w:rsidRPr="00531A29">
        <w:rPr>
          <w:rFonts w:cs="Times New Roman"/>
          <w:i/>
          <w:noProof/>
        </w:rPr>
        <w:t>et al.</w:t>
      </w:r>
      <w:r w:rsidR="00C611A8" w:rsidRPr="00531A29">
        <w:rPr>
          <w:rFonts w:cs="Times New Roman"/>
          <w:noProof/>
        </w:rPr>
        <w:t>, 2020)</w:t>
      </w:r>
      <w:r w:rsidR="00C611A8" w:rsidRPr="00531A29">
        <w:rPr>
          <w:rFonts w:cs="Times New Roman"/>
        </w:rPr>
        <w:fldChar w:fldCharType="end"/>
      </w:r>
      <w:r w:rsidR="00C611A8" w:rsidRPr="00531A29">
        <w:rPr>
          <w:rFonts w:cs="Times New Roman"/>
        </w:rPr>
        <w:t xml:space="preserve">. Oleh karena itu, pembacaan nilai sensor, kalkulasi, dan memproses pengambilan keputusan untuk memaksimalkan penggunaan energi panel surya dapat dilakukan dengan lebih cepat </w:t>
      </w:r>
      <w:r w:rsidR="00C611A8" w:rsidRPr="00531A29">
        <w:rPr>
          <w:rFonts w:cs="Times New Roman"/>
        </w:rPr>
        <w:fldChar w:fldCharType="begin" w:fldLock="1"/>
      </w:r>
      <w:r w:rsidR="00741666" w:rsidRPr="00531A29">
        <w:rPr>
          <w:rFonts w:cs="Times New Roman"/>
        </w:rPr>
        <w:instrText>ADDIN CSL_CITATION {"citationItems":[{"id":"ITEM-1","itemData":{"author":[{"dropping-particle":"","family":"Motahhir","given":"Saad","non-dropping-particle":"","parse-names":false,"suffix":""},{"dropping-particle":"","family":"Hammoumi","given":"Aboubakr","non-dropping-particle":"El","parse-names":false,"suffix":""},{"dropping-particle":"","family":"Ghzizal","given":"Abdelaziz","non-dropping-particle":"El","parse-names":false,"suffix":""}],"container-title":"Journal of Cleaner Production","id":"ITEM-1","issued":{"date-parts":[["2020"]]},"page":"118983","title":"The most used MPPT algorithms: Review and the suitable low-cost\nembedded board for each algorithm","type":"article","volume":"246"},"uris":["http://www.mendeley.com/documents/?uuid=a2936013-9ac8-4e3e-a3e9-ce89a9b49384"]}],"mendeley":{"formattedCitation":"(Motahhir, El Hammoumi and El Ghzizal, 2020)","manualFormatting":"(Motahhir et al, 2020)","plainTextFormattedCitation":"(Motahhir, El Hammoumi and El Ghzizal, 2020)","previouslyFormattedCitation":"(Motahhir, El Hammoumi and El Ghzizal, 2020)"},"properties":{"noteIndex":0},"schema":"https://github.com/citation-style-language/schema/raw/master/csl-citation.json"}</w:instrText>
      </w:r>
      <w:r w:rsidR="00C611A8" w:rsidRPr="00531A29">
        <w:rPr>
          <w:rFonts w:cs="Times New Roman"/>
        </w:rPr>
        <w:fldChar w:fldCharType="separate"/>
      </w:r>
      <w:r w:rsidR="00C611A8" w:rsidRPr="00531A29">
        <w:rPr>
          <w:rFonts w:cs="Times New Roman"/>
          <w:noProof/>
        </w:rPr>
        <w:t xml:space="preserve">(Motahhir </w:t>
      </w:r>
      <w:r w:rsidR="00C611A8" w:rsidRPr="00531A29">
        <w:rPr>
          <w:rFonts w:cs="Times New Roman"/>
          <w:i/>
          <w:iCs/>
          <w:noProof/>
        </w:rPr>
        <w:t>et al</w:t>
      </w:r>
      <w:r w:rsidR="00C611A8" w:rsidRPr="00531A29">
        <w:rPr>
          <w:rFonts w:cs="Times New Roman"/>
          <w:noProof/>
        </w:rPr>
        <w:t>, 2020)</w:t>
      </w:r>
      <w:r w:rsidR="00C611A8" w:rsidRPr="00531A29">
        <w:rPr>
          <w:rFonts w:cs="Times New Roman"/>
        </w:rPr>
        <w:fldChar w:fldCharType="end"/>
      </w:r>
      <w:r w:rsidR="00C611A8" w:rsidRPr="00531A29">
        <w:rPr>
          <w:rFonts w:cs="Times New Roman"/>
        </w:rPr>
        <w:t>.</w:t>
      </w:r>
    </w:p>
    <w:p w14:paraId="3F007AA6" w14:textId="77777777" w:rsidR="00C77B66" w:rsidRDefault="00C77B66">
      <w:pPr>
        <w:spacing w:after="160" w:line="259" w:lineRule="auto"/>
        <w:ind w:firstLine="0"/>
        <w:contextualSpacing w:val="0"/>
        <w:jc w:val="left"/>
        <w:rPr>
          <w:rFonts w:cs="Times New Roman"/>
          <w:b/>
          <w:bCs/>
        </w:rPr>
      </w:pPr>
      <w:bookmarkStart w:id="11" w:name="_Toc126497254"/>
      <w:r>
        <w:rPr>
          <w:rFonts w:cs="Times New Roman"/>
        </w:rPr>
        <w:br w:type="page"/>
      </w:r>
    </w:p>
    <w:p w14:paraId="285433DF" w14:textId="4A91308D" w:rsidR="003C38F6" w:rsidRPr="00531A29" w:rsidRDefault="003C38F6" w:rsidP="002E7C22">
      <w:pPr>
        <w:pStyle w:val="Heading2"/>
        <w:rPr>
          <w:rFonts w:cs="Times New Roman"/>
        </w:rPr>
      </w:pPr>
      <w:r w:rsidRPr="00531A29">
        <w:rPr>
          <w:rFonts w:cs="Times New Roman"/>
        </w:rPr>
        <w:lastRenderedPageBreak/>
        <w:t>Rumusan Masalah</w:t>
      </w:r>
      <w:bookmarkEnd w:id="11"/>
    </w:p>
    <w:p w14:paraId="09B6C397" w14:textId="3B7C5426" w:rsidR="00247189" w:rsidRPr="00531A29" w:rsidRDefault="00383A16" w:rsidP="000748D0">
      <w:pPr>
        <w:pStyle w:val="SubNormal"/>
        <w:rPr>
          <w:rFonts w:cs="Times New Roman"/>
        </w:rPr>
      </w:pPr>
      <w:r w:rsidRPr="00531A29">
        <w:rPr>
          <w:rFonts w:cs="Times New Roman"/>
        </w:rPr>
        <w:t>Berdasarkan pemaparan pada latar belakang, untuk memaksimalkan pemanfaatan energi panel surya menggunakan algoritm</w:t>
      </w:r>
      <w:r w:rsidR="001F07E5">
        <w:rPr>
          <w:rFonts w:cs="Times New Roman"/>
        </w:rPr>
        <w:t>a</w:t>
      </w:r>
      <w:r w:rsidRPr="00531A29">
        <w:rPr>
          <w:rFonts w:cs="Times New Roman"/>
        </w:rPr>
        <w:t xml:space="preserve"> </w:t>
      </w:r>
      <w:r w:rsidR="001F07E5">
        <w:rPr>
          <w:rFonts w:cs="Times New Roman"/>
          <w:i/>
          <w:iCs/>
        </w:rPr>
        <w:t xml:space="preserve">Perturb </w:t>
      </w:r>
      <w:r w:rsidR="00443D6F">
        <w:rPr>
          <w:rFonts w:cs="Times New Roman"/>
          <w:i/>
          <w:iCs/>
        </w:rPr>
        <w:t>&amp;</w:t>
      </w:r>
      <w:r w:rsidR="001F07E5">
        <w:rPr>
          <w:rFonts w:cs="Times New Roman"/>
          <w:i/>
          <w:iCs/>
        </w:rPr>
        <w:t xml:space="preserve"> Observe </w:t>
      </w:r>
      <w:r w:rsidRPr="00531A29">
        <w:rPr>
          <w:rFonts w:cs="Times New Roman"/>
        </w:rPr>
        <w:t>(</w:t>
      </w:r>
      <w:r w:rsidR="001F07E5">
        <w:rPr>
          <w:rFonts w:cs="Times New Roman"/>
        </w:rPr>
        <w:t>P&amp;O</w:t>
      </w:r>
      <w:r w:rsidRPr="00531A29">
        <w:rPr>
          <w:rFonts w:cs="Times New Roman"/>
        </w:rPr>
        <w:t>). Maka, dapat dirumuskan beberapa permasalahan sebagai berikut:</w:t>
      </w:r>
    </w:p>
    <w:p w14:paraId="3BD547CE" w14:textId="39D40522" w:rsidR="00247189" w:rsidRPr="00531A29" w:rsidRDefault="00247189" w:rsidP="00230542">
      <w:pPr>
        <w:pStyle w:val="ListParagraph"/>
        <w:numPr>
          <w:ilvl w:val="0"/>
          <w:numId w:val="19"/>
        </w:numPr>
        <w:rPr>
          <w:rFonts w:cs="Times New Roman"/>
        </w:rPr>
      </w:pPr>
      <w:r w:rsidRPr="00531A29">
        <w:rPr>
          <w:rFonts w:cs="Times New Roman"/>
        </w:rPr>
        <w:t xml:space="preserve">Bagaimana performa kecepatan </w:t>
      </w:r>
      <w:r w:rsidRPr="009967D1">
        <w:rPr>
          <w:rFonts w:cs="Times New Roman"/>
          <w:i/>
          <w:iCs/>
        </w:rPr>
        <w:t>Field Progammable Gate Array</w:t>
      </w:r>
      <w:r w:rsidRPr="00531A29">
        <w:rPr>
          <w:rFonts w:cs="Times New Roman"/>
        </w:rPr>
        <w:t xml:space="preserve"> (FPGA) untuk dapat merespon </w:t>
      </w:r>
      <w:r w:rsidRPr="009967D1">
        <w:rPr>
          <w:rFonts w:cs="Times New Roman"/>
          <w:i/>
          <w:iCs/>
        </w:rPr>
        <w:t>Maximized Power Point</w:t>
      </w:r>
      <w:r w:rsidRPr="00531A29">
        <w:rPr>
          <w:rFonts w:cs="Times New Roman"/>
        </w:rPr>
        <w:t xml:space="preserve"> (MPP) setelah diberi masukan nilai tegangan dan arus?</w:t>
      </w:r>
    </w:p>
    <w:p w14:paraId="15D5A958" w14:textId="37BE37CE" w:rsidR="00247189" w:rsidRPr="00531A29" w:rsidRDefault="00247189" w:rsidP="00230542">
      <w:pPr>
        <w:pStyle w:val="ListParagraph"/>
        <w:numPr>
          <w:ilvl w:val="0"/>
          <w:numId w:val="19"/>
        </w:numPr>
        <w:rPr>
          <w:rFonts w:cs="Times New Roman"/>
        </w:rPr>
      </w:pPr>
      <w:r w:rsidRPr="00531A29">
        <w:rPr>
          <w:rFonts w:cs="Times New Roman"/>
        </w:rPr>
        <w:t xml:space="preserve">Berapa besar nilai efisiensi yang dihasilkan jika dibandingkan antara daya keluaran panel surya dengan keluaran </w:t>
      </w:r>
      <w:r w:rsidRPr="00251CD6">
        <w:rPr>
          <w:rFonts w:cs="Times New Roman"/>
          <w:i/>
          <w:iCs/>
        </w:rPr>
        <w:t>Maximized Power Point</w:t>
      </w:r>
      <w:r w:rsidRPr="00531A29">
        <w:rPr>
          <w:rFonts w:cs="Times New Roman"/>
        </w:rPr>
        <w:t xml:space="preserve"> (MPP)?</w:t>
      </w:r>
    </w:p>
    <w:p w14:paraId="176FA54B" w14:textId="0F5D630C" w:rsidR="004B2AA3" w:rsidRPr="00531A29" w:rsidRDefault="004B2AA3" w:rsidP="00230542">
      <w:pPr>
        <w:pStyle w:val="ListParagraph"/>
        <w:numPr>
          <w:ilvl w:val="0"/>
          <w:numId w:val="19"/>
        </w:numPr>
        <w:rPr>
          <w:rFonts w:cs="Times New Roman"/>
        </w:rPr>
      </w:pPr>
      <w:r w:rsidRPr="00531A29">
        <w:rPr>
          <w:rFonts w:cs="Times New Roman"/>
        </w:rPr>
        <w:t>Berapa besar galat (</w:t>
      </w:r>
      <w:r w:rsidRPr="009967D1">
        <w:rPr>
          <w:rFonts w:cs="Times New Roman"/>
          <w:i/>
          <w:iCs/>
        </w:rPr>
        <w:t>error</w:t>
      </w:r>
      <w:r w:rsidRPr="00531A29">
        <w:rPr>
          <w:rFonts w:cs="Times New Roman"/>
        </w:rPr>
        <w:t xml:space="preserve">) pada sensor tegangan dan arus yang digunakan sebagai parameter input dari </w:t>
      </w:r>
      <w:r w:rsidRPr="009967D1">
        <w:rPr>
          <w:rFonts w:cs="Times New Roman"/>
          <w:i/>
          <w:iCs/>
        </w:rPr>
        <w:t>Maximized Power Point Tracker</w:t>
      </w:r>
      <w:r w:rsidRPr="00531A29">
        <w:rPr>
          <w:rFonts w:cs="Times New Roman"/>
        </w:rPr>
        <w:t xml:space="preserve"> (MPPT)?</w:t>
      </w:r>
    </w:p>
    <w:p w14:paraId="3FCB9740" w14:textId="77777777" w:rsidR="00247189" w:rsidRPr="00531A29" w:rsidRDefault="00247189" w:rsidP="00230542">
      <w:pPr>
        <w:rPr>
          <w:rFonts w:cs="Times New Roman"/>
        </w:rPr>
      </w:pPr>
    </w:p>
    <w:p w14:paraId="67F3FB37" w14:textId="2CDDED83" w:rsidR="002E6F62" w:rsidRPr="00531A29" w:rsidRDefault="001D616F" w:rsidP="002E7C22">
      <w:pPr>
        <w:pStyle w:val="Heading2"/>
        <w:rPr>
          <w:rFonts w:cs="Times New Roman"/>
        </w:rPr>
      </w:pPr>
      <w:bookmarkStart w:id="12" w:name="_Toc126497255"/>
      <w:r w:rsidRPr="00531A29">
        <w:rPr>
          <w:rFonts w:cs="Times New Roman"/>
        </w:rPr>
        <w:t>Batasan Masalah</w:t>
      </w:r>
      <w:bookmarkEnd w:id="12"/>
    </w:p>
    <w:p w14:paraId="4AB10A76" w14:textId="18FFD64A" w:rsidR="00DA50DC" w:rsidRPr="00531A29" w:rsidRDefault="002E6F62" w:rsidP="008E5A81">
      <w:pPr>
        <w:pStyle w:val="SubNormal"/>
        <w:rPr>
          <w:rFonts w:cs="Times New Roman"/>
        </w:rPr>
      </w:pPr>
      <w:r w:rsidRPr="00531A29">
        <w:rPr>
          <w:rFonts w:cs="Times New Roman"/>
        </w:rPr>
        <w:t xml:space="preserve">Agar penulisan penelitian ini lebih terarah, permasalahan yang dihadapi tidak terlalu luas, maka </w:t>
      </w:r>
      <w:r w:rsidR="00DA50DC" w:rsidRPr="00531A29">
        <w:rPr>
          <w:rFonts w:cs="Times New Roman"/>
        </w:rPr>
        <w:t>perlu menjelaskan batasan-batasan masalah pada penelitian.</w:t>
      </w:r>
    </w:p>
    <w:p w14:paraId="29CCA26F" w14:textId="69E66A68" w:rsidR="008E5A81" w:rsidRPr="00531A29" w:rsidRDefault="00646797" w:rsidP="00646797">
      <w:pPr>
        <w:pStyle w:val="SubNormal"/>
        <w:numPr>
          <w:ilvl w:val="0"/>
          <w:numId w:val="20"/>
        </w:numPr>
        <w:rPr>
          <w:rFonts w:cs="Times New Roman"/>
        </w:rPr>
      </w:pPr>
      <w:r w:rsidRPr="00531A29">
        <w:rPr>
          <w:rFonts w:cs="Times New Roman"/>
        </w:rPr>
        <w:t xml:space="preserve">Algoritma pengaplikasian terbatas pada </w:t>
      </w:r>
      <w:r w:rsidR="00D333E7">
        <w:rPr>
          <w:rFonts w:cs="Times New Roman"/>
          <w:i/>
          <w:iCs/>
        </w:rPr>
        <w:t>Perturb &amp; Observe</w:t>
      </w:r>
      <w:r w:rsidRPr="00531A29">
        <w:rPr>
          <w:rFonts w:cs="Times New Roman"/>
        </w:rPr>
        <w:t xml:space="preserve"> (</w:t>
      </w:r>
      <w:r w:rsidR="00D333E7">
        <w:rPr>
          <w:rFonts w:cs="Times New Roman"/>
        </w:rPr>
        <w:t>P&amp;O</w:t>
      </w:r>
      <w:r w:rsidRPr="00531A29">
        <w:rPr>
          <w:rFonts w:cs="Times New Roman"/>
        </w:rPr>
        <w:t>).</w:t>
      </w:r>
    </w:p>
    <w:p w14:paraId="24344BAE" w14:textId="77777777" w:rsidR="00646797" w:rsidRPr="00531A29" w:rsidRDefault="00646797" w:rsidP="00646797">
      <w:pPr>
        <w:pStyle w:val="SubNormal"/>
        <w:numPr>
          <w:ilvl w:val="0"/>
          <w:numId w:val="20"/>
        </w:numPr>
        <w:rPr>
          <w:rFonts w:cs="Times New Roman"/>
        </w:rPr>
      </w:pPr>
      <w:r w:rsidRPr="00531A29">
        <w:rPr>
          <w:rFonts w:cs="Times New Roman"/>
        </w:rPr>
        <w:t xml:space="preserve">Desain rangkaian ditulis menggunakan </w:t>
      </w:r>
      <w:r w:rsidRPr="00531A29">
        <w:rPr>
          <w:rFonts w:cs="Times New Roman"/>
          <w:i/>
          <w:iCs/>
        </w:rPr>
        <w:t>Hardware Description Language</w:t>
      </w:r>
      <w:r w:rsidRPr="00531A29">
        <w:rPr>
          <w:rFonts w:cs="Times New Roman"/>
        </w:rPr>
        <w:t xml:space="preserve"> (HDL) Verilog.</w:t>
      </w:r>
    </w:p>
    <w:p w14:paraId="42162CFF" w14:textId="60837344" w:rsidR="00646797" w:rsidRPr="00531A29" w:rsidRDefault="00646797" w:rsidP="00646797">
      <w:pPr>
        <w:pStyle w:val="SubNormal"/>
        <w:numPr>
          <w:ilvl w:val="0"/>
          <w:numId w:val="20"/>
        </w:numPr>
        <w:rPr>
          <w:rFonts w:cs="Times New Roman"/>
          <w:lang w:val="de-DE"/>
        </w:rPr>
      </w:pPr>
      <w:r w:rsidRPr="00531A29">
        <w:rPr>
          <w:rFonts w:cs="Times New Roman"/>
          <w:lang w:val="de-DE"/>
        </w:rPr>
        <w:t xml:space="preserve">Algoritma dan desain yang diterapkan belum mampu mengatasi </w:t>
      </w:r>
      <w:r w:rsidRPr="00531A29">
        <w:rPr>
          <w:rFonts w:cs="Times New Roman"/>
          <w:i/>
          <w:iCs/>
          <w:lang w:val="de-DE"/>
        </w:rPr>
        <w:t>Partial Shading Condition</w:t>
      </w:r>
      <w:r w:rsidRPr="00531A29">
        <w:rPr>
          <w:rFonts w:cs="Times New Roman"/>
          <w:lang w:val="de-DE"/>
        </w:rPr>
        <w:t xml:space="preserve"> (PSC).</w:t>
      </w:r>
    </w:p>
    <w:p w14:paraId="62B04585" w14:textId="77777777" w:rsidR="00646797" w:rsidRPr="00531A29" w:rsidRDefault="00646797" w:rsidP="008E5A81">
      <w:pPr>
        <w:pStyle w:val="SubNormal"/>
        <w:ind w:firstLine="0"/>
        <w:rPr>
          <w:rFonts w:cs="Times New Roman"/>
          <w:lang w:val="de-DE"/>
        </w:rPr>
      </w:pPr>
    </w:p>
    <w:p w14:paraId="04D349DD" w14:textId="707D0A07" w:rsidR="005A447D" w:rsidRPr="00531A29" w:rsidRDefault="001D616F" w:rsidP="002E7C22">
      <w:pPr>
        <w:pStyle w:val="Heading2"/>
        <w:rPr>
          <w:rFonts w:cs="Times New Roman"/>
        </w:rPr>
      </w:pPr>
      <w:bookmarkStart w:id="13" w:name="_Toc126497256"/>
      <w:r w:rsidRPr="00531A29">
        <w:rPr>
          <w:rFonts w:cs="Times New Roman"/>
        </w:rPr>
        <w:t>Tujuan Proyek Akhir</w:t>
      </w:r>
      <w:bookmarkEnd w:id="13"/>
    </w:p>
    <w:p w14:paraId="07F6B0C6" w14:textId="503E9710" w:rsidR="005A447D" w:rsidRPr="00531A29" w:rsidRDefault="005A447D" w:rsidP="005A447D">
      <w:pPr>
        <w:pStyle w:val="SubNormal"/>
        <w:rPr>
          <w:rFonts w:cs="Times New Roman"/>
        </w:rPr>
      </w:pPr>
      <w:r w:rsidRPr="00531A29">
        <w:rPr>
          <w:rFonts w:cs="Times New Roman"/>
        </w:rPr>
        <w:t xml:space="preserve">Adapun tujuan dari penelitian ini yaitu, membuat rancangan dan mengimplementasikan, algoritma </w:t>
      </w:r>
      <w:r w:rsidR="00BF08E3">
        <w:rPr>
          <w:rFonts w:cs="Times New Roman"/>
          <w:i/>
          <w:iCs/>
        </w:rPr>
        <w:t xml:space="preserve">Perturb </w:t>
      </w:r>
      <w:r w:rsidR="00FD2E37">
        <w:rPr>
          <w:rFonts w:cs="Times New Roman"/>
          <w:i/>
          <w:iCs/>
        </w:rPr>
        <w:t>&amp;</w:t>
      </w:r>
      <w:r w:rsidR="00BF08E3">
        <w:rPr>
          <w:rFonts w:cs="Times New Roman"/>
          <w:i/>
          <w:iCs/>
        </w:rPr>
        <w:t xml:space="preserve"> Observe</w:t>
      </w:r>
      <w:r w:rsidR="00BF08E3">
        <w:rPr>
          <w:rFonts w:cs="Times New Roman"/>
        </w:rPr>
        <w:t xml:space="preserve"> (P&amp;O)</w:t>
      </w:r>
      <w:r w:rsidRPr="00531A29">
        <w:rPr>
          <w:rFonts w:cs="Times New Roman"/>
        </w:rPr>
        <w:t xml:space="preserve"> pada </w:t>
      </w:r>
      <w:r w:rsidRPr="00531A29">
        <w:rPr>
          <w:rFonts w:cs="Times New Roman"/>
          <w:i/>
          <w:iCs/>
        </w:rPr>
        <w:t>Field Programmable Gate Array</w:t>
      </w:r>
      <w:r w:rsidRPr="00531A29">
        <w:rPr>
          <w:rFonts w:cs="Times New Roman"/>
        </w:rPr>
        <w:t xml:space="preserve"> (FPGA) dengan melakukan </w:t>
      </w:r>
      <w:r w:rsidR="003D2F83">
        <w:rPr>
          <w:rFonts w:cs="Times New Roman"/>
        </w:rPr>
        <w:t xml:space="preserve">optimisasi kecepatan respon dan mereduksi besaran osilasi yang dihasilkan ketika proses memonitor </w:t>
      </w:r>
      <w:r w:rsidR="003D2F83">
        <w:rPr>
          <w:rFonts w:cs="Times New Roman"/>
          <w:i/>
          <w:iCs/>
        </w:rPr>
        <w:t>Maximum Power Point</w:t>
      </w:r>
      <w:r w:rsidR="003D2F83">
        <w:rPr>
          <w:rFonts w:cs="Times New Roman"/>
        </w:rPr>
        <w:t xml:space="preserve"> (MPP) untuk memaksimalkan penggunaan daya dari </w:t>
      </w:r>
      <w:r w:rsidR="003D2F83">
        <w:rPr>
          <w:rFonts w:cs="Times New Roman"/>
          <w:i/>
          <w:iCs/>
        </w:rPr>
        <w:t>photovoltaic</w:t>
      </w:r>
      <w:r w:rsidRPr="00531A29">
        <w:rPr>
          <w:rFonts w:cs="Times New Roman"/>
        </w:rPr>
        <w:t>.</w:t>
      </w:r>
    </w:p>
    <w:p w14:paraId="1B6E22E3" w14:textId="77777777" w:rsidR="005A447D" w:rsidRPr="00531A29" w:rsidRDefault="005A447D" w:rsidP="005A447D">
      <w:pPr>
        <w:pStyle w:val="SubNormal"/>
        <w:rPr>
          <w:rFonts w:cs="Times New Roman"/>
        </w:rPr>
      </w:pPr>
    </w:p>
    <w:p w14:paraId="23DCFA15" w14:textId="52A67F5C" w:rsidR="005A447D" w:rsidRPr="00531A29" w:rsidRDefault="003C38F6" w:rsidP="002E7C22">
      <w:pPr>
        <w:pStyle w:val="Heading2"/>
        <w:rPr>
          <w:rFonts w:cs="Times New Roman"/>
        </w:rPr>
      </w:pPr>
      <w:bookmarkStart w:id="14" w:name="_Toc126497257"/>
      <w:r w:rsidRPr="00531A29">
        <w:rPr>
          <w:rFonts w:cs="Times New Roman"/>
        </w:rPr>
        <w:t>Manfaat Proyek Akhir</w:t>
      </w:r>
      <w:bookmarkEnd w:id="14"/>
    </w:p>
    <w:p w14:paraId="11A212C7" w14:textId="3C5E597E" w:rsidR="005A447D" w:rsidRPr="00531A29" w:rsidRDefault="005A447D" w:rsidP="00071B0C">
      <w:pPr>
        <w:pStyle w:val="SubNormal"/>
        <w:rPr>
          <w:rFonts w:cs="Times New Roman"/>
        </w:rPr>
      </w:pPr>
      <w:r w:rsidRPr="00531A29">
        <w:rPr>
          <w:rFonts w:cs="Times New Roman"/>
        </w:rPr>
        <w:t>Manfaat dari Proyek Akhir disebutkan dengan tujuan untuk menjelaskan poin-poin terkait implementsi dan kegunaan dari hasil Proyek Akhir ini, diantaranya sebagai berikut :</w:t>
      </w:r>
    </w:p>
    <w:p w14:paraId="0A9C1C3B" w14:textId="46714824" w:rsidR="00071B0C" w:rsidRPr="00531A29" w:rsidRDefault="00071B0C" w:rsidP="00071B0C">
      <w:pPr>
        <w:pStyle w:val="SubNormal"/>
        <w:numPr>
          <w:ilvl w:val="0"/>
          <w:numId w:val="22"/>
        </w:numPr>
        <w:rPr>
          <w:rFonts w:cs="Times New Roman"/>
        </w:rPr>
      </w:pPr>
      <w:r w:rsidRPr="00531A29">
        <w:rPr>
          <w:rFonts w:cs="Times New Roman"/>
        </w:rPr>
        <w:lastRenderedPageBreak/>
        <w:t xml:space="preserve">Mendapatkan </w:t>
      </w:r>
      <w:r w:rsidRPr="00531A29">
        <w:rPr>
          <w:rFonts w:cs="Times New Roman"/>
          <w:i/>
          <w:iCs/>
        </w:rPr>
        <w:t xml:space="preserve">Intellectual Property </w:t>
      </w:r>
      <w:r w:rsidRPr="00531A29">
        <w:rPr>
          <w:rFonts w:cs="Times New Roman"/>
        </w:rPr>
        <w:t xml:space="preserve">(IP) dari algoritma </w:t>
      </w:r>
      <w:r w:rsidR="003A7654">
        <w:rPr>
          <w:rFonts w:cs="Times New Roman"/>
          <w:i/>
          <w:iCs/>
        </w:rPr>
        <w:t xml:space="preserve">Perturb &amp; Observe </w:t>
      </w:r>
      <w:r w:rsidRPr="00531A29">
        <w:rPr>
          <w:rFonts w:cs="Times New Roman"/>
        </w:rPr>
        <w:t>(</w:t>
      </w:r>
      <w:r w:rsidR="003A7654">
        <w:rPr>
          <w:rFonts w:cs="Times New Roman"/>
        </w:rPr>
        <w:t>P&amp;O</w:t>
      </w:r>
      <w:r w:rsidRPr="00531A29">
        <w:rPr>
          <w:rFonts w:cs="Times New Roman"/>
        </w:rPr>
        <w:t>).</w:t>
      </w:r>
    </w:p>
    <w:p w14:paraId="487D0BA3" w14:textId="7902A6D9" w:rsidR="00071B0C" w:rsidRPr="00531A29" w:rsidRDefault="00071B0C" w:rsidP="00071B0C">
      <w:pPr>
        <w:pStyle w:val="SubNormal"/>
        <w:numPr>
          <w:ilvl w:val="0"/>
          <w:numId w:val="22"/>
        </w:numPr>
        <w:rPr>
          <w:rFonts w:cs="Times New Roman"/>
        </w:rPr>
      </w:pPr>
      <w:r w:rsidRPr="00531A29">
        <w:rPr>
          <w:rFonts w:cs="Times New Roman"/>
        </w:rPr>
        <w:t xml:space="preserve">Mendapatkan data hasil uji coba implementasi algoritma </w:t>
      </w:r>
      <w:r w:rsidR="003A7654">
        <w:rPr>
          <w:rFonts w:cs="Times New Roman"/>
          <w:i/>
          <w:iCs/>
        </w:rPr>
        <w:t>Perturb &amp; Observe</w:t>
      </w:r>
      <w:r w:rsidRPr="00531A29">
        <w:rPr>
          <w:rFonts w:cs="Times New Roman"/>
        </w:rPr>
        <w:t xml:space="preserve"> (</w:t>
      </w:r>
      <w:r w:rsidR="003A7654">
        <w:rPr>
          <w:rFonts w:cs="Times New Roman"/>
        </w:rPr>
        <w:t>P&amp;O</w:t>
      </w:r>
      <w:r w:rsidRPr="00531A29">
        <w:rPr>
          <w:rFonts w:cs="Times New Roman"/>
        </w:rPr>
        <w:t xml:space="preserve">) pada </w:t>
      </w:r>
      <w:r w:rsidRPr="00531A29">
        <w:rPr>
          <w:rFonts w:cs="Times New Roman"/>
          <w:i/>
          <w:iCs/>
        </w:rPr>
        <w:t>Field Programmable Gate Array</w:t>
      </w:r>
      <w:r w:rsidRPr="00531A29">
        <w:rPr>
          <w:rFonts w:cs="Times New Roman"/>
        </w:rPr>
        <w:t xml:space="preserve"> (FPGA).</w:t>
      </w:r>
    </w:p>
    <w:p w14:paraId="67528C4E" w14:textId="1D54AF84" w:rsidR="00071B0C" w:rsidRDefault="00071B0C" w:rsidP="00071B0C">
      <w:pPr>
        <w:pStyle w:val="SubNormal"/>
        <w:numPr>
          <w:ilvl w:val="0"/>
          <w:numId w:val="22"/>
        </w:numPr>
        <w:rPr>
          <w:rFonts w:cs="Times New Roman"/>
        </w:rPr>
      </w:pPr>
      <w:r w:rsidRPr="00531A29">
        <w:rPr>
          <w:rFonts w:cs="Times New Roman"/>
        </w:rPr>
        <w:t xml:space="preserve">Mampu mengestimasi nilai </w:t>
      </w:r>
      <w:r w:rsidRPr="00531A29">
        <w:rPr>
          <w:rFonts w:cs="Times New Roman"/>
          <w:i/>
          <w:iCs/>
        </w:rPr>
        <w:t>Maximum Power Point</w:t>
      </w:r>
      <w:r w:rsidRPr="00531A29">
        <w:rPr>
          <w:rFonts w:cs="Times New Roman"/>
        </w:rPr>
        <w:t xml:space="preserve"> (MPP) dari panel surya (</w:t>
      </w:r>
      <w:r w:rsidRPr="00531A29">
        <w:rPr>
          <w:rFonts w:cs="Times New Roman"/>
          <w:i/>
          <w:iCs/>
        </w:rPr>
        <w:t>photovoltaic</w:t>
      </w:r>
      <w:r w:rsidRPr="00531A29">
        <w:rPr>
          <w:rFonts w:cs="Times New Roman"/>
        </w:rPr>
        <w:t>).</w:t>
      </w:r>
    </w:p>
    <w:p w14:paraId="54DE0B95" w14:textId="4F2FBF65" w:rsidR="008B0302" w:rsidRPr="00531A29" w:rsidRDefault="008B0302" w:rsidP="00071B0C">
      <w:pPr>
        <w:pStyle w:val="SubNormal"/>
        <w:numPr>
          <w:ilvl w:val="0"/>
          <w:numId w:val="22"/>
        </w:numPr>
        <w:rPr>
          <w:rFonts w:cs="Times New Roman"/>
        </w:rPr>
      </w:pPr>
      <w:r>
        <w:rPr>
          <w:rFonts w:cs="Times New Roman"/>
        </w:rPr>
        <w:t xml:space="preserve">Desain </w:t>
      </w:r>
      <w:r w:rsidR="00344F14">
        <w:rPr>
          <w:rFonts w:cs="Times New Roman"/>
        </w:rPr>
        <w:t xml:space="preserve">algoritma </w:t>
      </w:r>
      <w:r w:rsidR="00344F14">
        <w:rPr>
          <w:rFonts w:cs="Times New Roman"/>
          <w:i/>
          <w:iCs/>
        </w:rPr>
        <w:t>Perturb &amp; Observe</w:t>
      </w:r>
      <w:r w:rsidR="00344F14">
        <w:rPr>
          <w:rFonts w:cs="Times New Roman"/>
        </w:rPr>
        <w:t xml:space="preserve"> (P&amp;O) </w:t>
      </w:r>
      <w:r w:rsidR="00C83A28">
        <w:rPr>
          <w:rFonts w:cs="Times New Roman"/>
        </w:rPr>
        <w:t xml:space="preserve">pada </w:t>
      </w:r>
      <w:r w:rsidR="00C83A28">
        <w:rPr>
          <w:rFonts w:cs="Times New Roman"/>
          <w:i/>
          <w:iCs/>
        </w:rPr>
        <w:t xml:space="preserve">Field Programmable Gate Array </w:t>
      </w:r>
      <w:r w:rsidR="00C83A28">
        <w:rPr>
          <w:rFonts w:cs="Times New Roman"/>
        </w:rPr>
        <w:t xml:space="preserve">(FPGA) dengan </w:t>
      </w:r>
      <w:r>
        <w:rPr>
          <w:rFonts w:cs="Times New Roman"/>
        </w:rPr>
        <w:t xml:space="preserve">optimasi </w:t>
      </w:r>
      <w:r w:rsidR="00C83A28">
        <w:rPr>
          <w:rFonts w:cs="Times New Roman"/>
        </w:rPr>
        <w:t>kecepatan respon dan reduksi osilasi</w:t>
      </w:r>
      <w:r w:rsidR="00112166">
        <w:rPr>
          <w:rFonts w:cs="Times New Roman"/>
        </w:rPr>
        <w:t>.</w:t>
      </w:r>
    </w:p>
    <w:p w14:paraId="083F2D0C" w14:textId="77777777" w:rsidR="00071B0C" w:rsidRPr="00531A29" w:rsidRDefault="00071B0C" w:rsidP="00071B0C">
      <w:pPr>
        <w:pStyle w:val="SubNormal"/>
        <w:rPr>
          <w:rFonts w:cs="Times New Roman"/>
        </w:rPr>
      </w:pPr>
    </w:p>
    <w:p w14:paraId="283FC9E5" w14:textId="5B519819" w:rsidR="001D616F" w:rsidRPr="00531A29" w:rsidRDefault="001D616F" w:rsidP="002E7C22">
      <w:pPr>
        <w:pStyle w:val="Heading2"/>
        <w:rPr>
          <w:rFonts w:cs="Times New Roman"/>
        </w:rPr>
      </w:pPr>
      <w:bookmarkStart w:id="15" w:name="_Toc126497258"/>
      <w:r w:rsidRPr="00531A29">
        <w:rPr>
          <w:rFonts w:cs="Times New Roman"/>
        </w:rPr>
        <w:t>Sistematika Penulisan</w:t>
      </w:r>
      <w:bookmarkEnd w:id="15"/>
    </w:p>
    <w:p w14:paraId="2118CB31" w14:textId="77777777" w:rsidR="00071B0C" w:rsidRPr="00531A29" w:rsidRDefault="00071B0C" w:rsidP="00071B0C">
      <w:pPr>
        <w:pStyle w:val="SubNormal"/>
        <w:rPr>
          <w:rFonts w:cs="Times New Roman"/>
          <w:lang w:val="de-DE"/>
        </w:rPr>
      </w:pPr>
      <w:r w:rsidRPr="00531A29">
        <w:rPr>
          <w:rFonts w:cs="Times New Roman"/>
          <w:lang w:val="de-DE"/>
        </w:rPr>
        <w:t>Laporan proyek akhir ini disusun dengan sistematika penulisan sebagai berikut:</w:t>
      </w:r>
    </w:p>
    <w:p w14:paraId="4F37DB96" w14:textId="77777777" w:rsidR="00071B0C" w:rsidRPr="00531A29" w:rsidRDefault="00071B0C" w:rsidP="00071B0C">
      <w:pPr>
        <w:rPr>
          <w:rFonts w:cs="Times New Roman"/>
          <w:lang w:val="de-DE"/>
        </w:rPr>
      </w:pPr>
      <w:r w:rsidRPr="00531A29">
        <w:rPr>
          <w:rFonts w:cs="Times New Roman"/>
          <w:lang w:val="de-DE"/>
        </w:rPr>
        <w:t>BAB I PENDAHULUAN</w:t>
      </w:r>
    </w:p>
    <w:p w14:paraId="2CEFD998" w14:textId="70DA86F7" w:rsidR="00071B0C" w:rsidRPr="00531A29" w:rsidRDefault="00071B0C" w:rsidP="00071B0C">
      <w:pPr>
        <w:pStyle w:val="SubNormal"/>
        <w:rPr>
          <w:rFonts w:cs="Times New Roman"/>
          <w:lang w:val="de-DE"/>
        </w:rPr>
      </w:pPr>
      <w:r w:rsidRPr="00531A29">
        <w:rPr>
          <w:rFonts w:cs="Times New Roman"/>
          <w:lang w:val="de-DE"/>
        </w:rPr>
        <w:t>Meliputi latar belakang masalah, rumusan masalah, tujuan penelitian, manfaat penelitian, batasan masalah, dan sistematika penulisan.</w:t>
      </w:r>
    </w:p>
    <w:p w14:paraId="087B565E" w14:textId="77777777" w:rsidR="00071B0C" w:rsidRPr="00531A29" w:rsidRDefault="00071B0C" w:rsidP="00071B0C">
      <w:pPr>
        <w:rPr>
          <w:rFonts w:cs="Times New Roman"/>
          <w:lang w:val="de-DE"/>
        </w:rPr>
      </w:pPr>
    </w:p>
    <w:p w14:paraId="7EAD05D3" w14:textId="02C90535" w:rsidR="00071B0C" w:rsidRPr="00531A29" w:rsidRDefault="00071B0C" w:rsidP="00071B0C">
      <w:pPr>
        <w:rPr>
          <w:rFonts w:cs="Times New Roman"/>
          <w:lang w:val="de-DE"/>
        </w:rPr>
      </w:pPr>
      <w:r w:rsidRPr="00531A29">
        <w:rPr>
          <w:rFonts w:cs="Times New Roman"/>
          <w:lang w:val="de-DE"/>
        </w:rPr>
        <w:t>BAB II TINJAUAN PUSTAKA</w:t>
      </w:r>
    </w:p>
    <w:p w14:paraId="4EC559E6" w14:textId="77777777" w:rsidR="00071B0C" w:rsidRPr="00531A29" w:rsidRDefault="00071B0C" w:rsidP="00071B0C">
      <w:pPr>
        <w:pStyle w:val="SubNormal"/>
        <w:rPr>
          <w:rFonts w:cs="Times New Roman"/>
          <w:lang w:val="de-DE"/>
        </w:rPr>
      </w:pPr>
      <w:r w:rsidRPr="00531A29">
        <w:rPr>
          <w:rFonts w:cs="Times New Roman"/>
          <w:lang w:val="de-DE"/>
        </w:rPr>
        <w:t>Memuat informasi tinjauan pustaka dari penelitian sebelumnya dan dasar teori dalam perancangan penelitian ini.</w:t>
      </w:r>
    </w:p>
    <w:p w14:paraId="0416BC47" w14:textId="77777777" w:rsidR="00071B0C" w:rsidRPr="00531A29" w:rsidRDefault="00071B0C" w:rsidP="00071B0C">
      <w:pPr>
        <w:rPr>
          <w:rFonts w:cs="Times New Roman"/>
          <w:lang w:val="de-DE"/>
        </w:rPr>
      </w:pPr>
    </w:p>
    <w:p w14:paraId="77419C99" w14:textId="57CAB6C7" w:rsidR="00071B0C" w:rsidRPr="00531A29" w:rsidRDefault="00071B0C" w:rsidP="00071B0C">
      <w:pPr>
        <w:rPr>
          <w:rFonts w:cs="Times New Roman"/>
          <w:lang w:val="de-DE"/>
        </w:rPr>
      </w:pPr>
      <w:r w:rsidRPr="00531A29">
        <w:rPr>
          <w:rFonts w:cs="Times New Roman"/>
          <w:lang w:val="de-DE"/>
        </w:rPr>
        <w:t>BAB III METOD</w:t>
      </w:r>
      <w:r w:rsidR="000F2A36">
        <w:rPr>
          <w:rFonts w:cs="Times New Roman"/>
          <w:lang w:val="de-DE"/>
        </w:rPr>
        <w:t>E</w:t>
      </w:r>
      <w:r w:rsidRPr="00531A29">
        <w:rPr>
          <w:rFonts w:cs="Times New Roman"/>
          <w:lang w:val="de-DE"/>
        </w:rPr>
        <w:t xml:space="preserve"> PROYEK AKHIR</w:t>
      </w:r>
    </w:p>
    <w:p w14:paraId="2B218B40" w14:textId="77777777" w:rsidR="00071B0C" w:rsidRPr="00531A29" w:rsidRDefault="00071B0C" w:rsidP="00071B0C">
      <w:pPr>
        <w:pStyle w:val="SubNormal"/>
        <w:rPr>
          <w:rFonts w:cs="Times New Roman"/>
          <w:lang w:val="de-DE"/>
        </w:rPr>
      </w:pPr>
      <w:r w:rsidRPr="00531A29">
        <w:rPr>
          <w:rFonts w:cs="Times New Roman"/>
          <w:lang w:val="de-DE"/>
        </w:rPr>
        <w:t>Meliputi waktu dan tempat pelaksanaan penelitian, perincian alat dan bahan, metode penelitian, implementasi sistem, metode pengambilan data, dan metode analisis data.</w:t>
      </w:r>
    </w:p>
    <w:p w14:paraId="40E7DEDB" w14:textId="77777777" w:rsidR="00071B0C" w:rsidRPr="00531A29" w:rsidRDefault="00071B0C" w:rsidP="00071B0C">
      <w:pPr>
        <w:rPr>
          <w:rFonts w:cs="Times New Roman"/>
          <w:lang w:val="de-DE"/>
        </w:rPr>
      </w:pPr>
    </w:p>
    <w:p w14:paraId="1A5D51C6" w14:textId="5A729C9D" w:rsidR="00071B0C" w:rsidRPr="00531A29" w:rsidRDefault="00071B0C" w:rsidP="00071B0C">
      <w:pPr>
        <w:rPr>
          <w:rFonts w:cs="Times New Roman"/>
          <w:lang w:val="de-DE"/>
        </w:rPr>
      </w:pPr>
      <w:r w:rsidRPr="00531A29">
        <w:rPr>
          <w:rFonts w:cs="Times New Roman"/>
          <w:lang w:val="de-DE"/>
        </w:rPr>
        <w:t>BAB IV HASIL DAN PEMBAHASAN</w:t>
      </w:r>
    </w:p>
    <w:p w14:paraId="0916E715" w14:textId="77777777" w:rsidR="00071B0C" w:rsidRPr="00531A29" w:rsidRDefault="00071B0C" w:rsidP="00071B0C">
      <w:pPr>
        <w:pStyle w:val="SubNormal"/>
        <w:rPr>
          <w:rFonts w:cs="Times New Roman"/>
          <w:lang w:val="de-DE"/>
        </w:rPr>
      </w:pPr>
      <w:r w:rsidRPr="00531A29">
        <w:rPr>
          <w:rFonts w:cs="Times New Roman"/>
          <w:lang w:val="de-DE"/>
        </w:rPr>
        <w:t>Memuat hasil perancangan dan penelitian, pengujian dan pembahasan mengenai penelitian yang telah diimplementasikan.</w:t>
      </w:r>
    </w:p>
    <w:p w14:paraId="4EABD56A" w14:textId="77777777" w:rsidR="00071B0C" w:rsidRPr="00531A29" w:rsidRDefault="00071B0C" w:rsidP="00071B0C">
      <w:pPr>
        <w:rPr>
          <w:rFonts w:cs="Times New Roman"/>
          <w:lang w:val="de-DE"/>
        </w:rPr>
      </w:pPr>
    </w:p>
    <w:p w14:paraId="3127139B" w14:textId="77777777" w:rsidR="00071B0C" w:rsidRPr="00531A29" w:rsidRDefault="00071B0C" w:rsidP="00071B0C">
      <w:pPr>
        <w:rPr>
          <w:rFonts w:cs="Times New Roman"/>
          <w:lang w:val="de-DE"/>
        </w:rPr>
      </w:pPr>
      <w:r w:rsidRPr="00531A29">
        <w:rPr>
          <w:rFonts w:cs="Times New Roman"/>
          <w:lang w:val="de-DE"/>
        </w:rPr>
        <w:t>BAB V KESIMPULAN DAN SARAN</w:t>
      </w:r>
    </w:p>
    <w:p w14:paraId="0EC9F731" w14:textId="0B3CFA47" w:rsidR="00625323" w:rsidRPr="00531A29" w:rsidRDefault="00071B0C" w:rsidP="00292EA9">
      <w:pPr>
        <w:pStyle w:val="SubNormal"/>
        <w:rPr>
          <w:rFonts w:cs="Times New Roman"/>
          <w:lang w:val="de-DE"/>
        </w:rPr>
      </w:pPr>
      <w:r w:rsidRPr="00531A29">
        <w:rPr>
          <w:rFonts w:cs="Times New Roman"/>
          <w:lang w:val="de-DE"/>
        </w:rPr>
        <w:t>Memuat kesimpulan dari keseluruhan hasil penelitian yang telah sesuai dengan tujuan penelitian serta saran dari penulis untuk penelitian lebih lanjut.</w:t>
      </w:r>
      <w:r w:rsidR="00625323" w:rsidRPr="00531A29">
        <w:rPr>
          <w:rFonts w:cs="Times New Roman"/>
          <w:lang w:val="de-DE"/>
        </w:rPr>
        <w:br w:type="page"/>
      </w:r>
    </w:p>
    <w:p w14:paraId="41836DDB" w14:textId="7DD6C225" w:rsidR="00156E0C" w:rsidRPr="00531A29" w:rsidRDefault="00625323" w:rsidP="00230542">
      <w:pPr>
        <w:pStyle w:val="Heading1"/>
        <w:rPr>
          <w:rFonts w:cs="Times New Roman"/>
        </w:rPr>
      </w:pPr>
      <w:bookmarkStart w:id="16" w:name="_Toc126497259"/>
      <w:r w:rsidRPr="00531A29">
        <w:rPr>
          <w:rFonts w:cs="Times New Roman"/>
        </w:rPr>
        <w:lastRenderedPageBreak/>
        <w:t>BAB II</w:t>
      </w:r>
      <w:bookmarkEnd w:id="16"/>
    </w:p>
    <w:p w14:paraId="5C1E27E2" w14:textId="03BA4351" w:rsidR="00E90895" w:rsidRPr="00531A29" w:rsidRDefault="00625323" w:rsidP="00896FCF">
      <w:pPr>
        <w:pStyle w:val="SubJudul"/>
        <w:rPr>
          <w:rFonts w:cs="Times New Roman"/>
        </w:rPr>
      </w:pPr>
      <w:r w:rsidRPr="00531A29">
        <w:rPr>
          <w:rFonts w:cs="Times New Roman"/>
        </w:rPr>
        <w:t>TINJAUAN PUSTAKA</w:t>
      </w:r>
    </w:p>
    <w:p w14:paraId="1BB53B3E" w14:textId="12AE7193" w:rsidR="00E90895" w:rsidRPr="00531A29" w:rsidRDefault="00E90895" w:rsidP="00230542">
      <w:pPr>
        <w:rPr>
          <w:rFonts w:cs="Times New Roman"/>
        </w:rPr>
      </w:pPr>
    </w:p>
    <w:p w14:paraId="4947C2C8" w14:textId="1A7576E0" w:rsidR="00E90895" w:rsidRDefault="00E90895" w:rsidP="002E7C22">
      <w:pPr>
        <w:pStyle w:val="HeadingBAB2"/>
        <w:rPr>
          <w:rFonts w:cs="Times New Roman"/>
        </w:rPr>
      </w:pPr>
      <w:bookmarkStart w:id="17" w:name="_Toc126497260"/>
      <w:r w:rsidRPr="00531A29">
        <w:rPr>
          <w:rFonts w:cs="Times New Roman"/>
        </w:rPr>
        <w:t xml:space="preserve">Lingkup </w:t>
      </w:r>
      <w:r w:rsidR="008F56DA" w:rsidRPr="00531A29">
        <w:rPr>
          <w:rFonts w:cs="Times New Roman"/>
        </w:rPr>
        <w:t>Tinjauan Pustaka</w:t>
      </w:r>
      <w:bookmarkEnd w:id="17"/>
    </w:p>
    <w:p w14:paraId="275E36A2" w14:textId="31008D25" w:rsidR="009B16D2" w:rsidRDefault="001E2281" w:rsidP="009B16D2">
      <w:pPr>
        <w:pStyle w:val="SubNormal"/>
      </w:pPr>
      <w:r>
        <w:t xml:space="preserve">Tinjauan pustaka merupakan langkah awal yang perlu dilakukan sebelum melakukan sebuah penelitian. Melakukan peninjauan beberapa publikasi dan referensi yang terkait. Sehingga, dapat dipastikan bahwa penelitian yang dilakukan dapat memberikan pengembangan dan juga mengisi </w:t>
      </w:r>
      <w:r>
        <w:rPr>
          <w:i/>
          <w:iCs/>
        </w:rPr>
        <w:t>gaps</w:t>
      </w:r>
      <w:r>
        <w:t xml:space="preserve"> yang telah dikerjakan pada penelitian sebelumnya.</w:t>
      </w:r>
    </w:p>
    <w:p w14:paraId="24B4A2A5" w14:textId="3EEDE050" w:rsidR="007636B1" w:rsidRDefault="00C573E8" w:rsidP="009B16D2">
      <w:pPr>
        <w:pStyle w:val="SubNormal"/>
      </w:pPr>
      <w:r>
        <w:t>Pada penelitian berjudul “</w:t>
      </w:r>
      <w:r>
        <w:rPr>
          <w:i/>
          <w:iCs/>
        </w:rPr>
        <w:t>Comparative Study of Perturb &amp; Observe (P&amp;O) and Incremental Conductance (IC) MPPT Technique of PV System</w:t>
      </w:r>
      <w:r>
        <w:t xml:space="preserve">” pada tahun 2020. Jha dan Dahiya membuat perbandingan antara algoritma </w:t>
      </w:r>
      <w:r>
        <w:rPr>
          <w:i/>
          <w:iCs/>
        </w:rPr>
        <w:t>Perturb &amp; Observe</w:t>
      </w:r>
      <w:r>
        <w:t xml:space="preserve"> (P&amp;O) dengan algoritma </w:t>
      </w:r>
      <w:r>
        <w:rPr>
          <w:i/>
          <w:iCs/>
        </w:rPr>
        <w:t>Incremental Conductance</w:t>
      </w:r>
      <w:r>
        <w:t xml:space="preserve"> (INC), perbandingan ini ditujukan untuk mendapatkan data terkait performa dari masing masing algoritm</w:t>
      </w:r>
      <w:r w:rsidR="00EF6D55">
        <w:t xml:space="preserve">a. Setelah melakukan percobaan, algoritma </w:t>
      </w:r>
      <w:r w:rsidR="00EF6D55">
        <w:rPr>
          <w:i/>
          <w:iCs/>
        </w:rPr>
        <w:t xml:space="preserve">Incremental Conductance </w:t>
      </w:r>
      <w:r w:rsidR="00EF6D55">
        <w:t xml:space="preserve">terbukti dapat bekerja lebih baik dengan menghasilkan pendekatan nilai </w:t>
      </w:r>
      <w:r w:rsidR="00EF6D55">
        <w:rPr>
          <w:i/>
          <w:iCs/>
        </w:rPr>
        <w:t>Maximum Power Point</w:t>
      </w:r>
      <w:r w:rsidR="00EF6D55">
        <w:t xml:space="preserve"> (MPP). Hal tersebut dapat dibuktikan dengan respon yang sangat cepat dan akurat ketika diberikan variasi “radiasi”. Selain itu algoritma </w:t>
      </w:r>
      <w:r w:rsidR="00EF6D55">
        <w:rPr>
          <w:i/>
          <w:iCs/>
        </w:rPr>
        <w:t>Incremental Conductance</w:t>
      </w:r>
      <w:r w:rsidR="00EF6D55">
        <w:t xml:space="preserve"> (INC) menghasilkan lebih kecil harmonisa dibandingkan dengan algoritma </w:t>
      </w:r>
      <w:r w:rsidR="00EF6D55">
        <w:rPr>
          <w:i/>
          <w:iCs/>
        </w:rPr>
        <w:t>Perturb &amp; Observe</w:t>
      </w:r>
      <w:r w:rsidR="00EF6D55">
        <w:t xml:space="preserve"> (P&amp;O) </w:t>
      </w:r>
      <w:r w:rsidR="00EF6D55">
        <w:fldChar w:fldCharType="begin" w:fldLock="1"/>
      </w:r>
      <w:r w:rsidR="00411144">
        <w:instrText>ADDIN CSL_CITATION {"citationItems":[{"id":"ITEM-1","itemData":{"author":[{"dropping-particle":"","family":"Jha","given":"Kanchan","non-dropping-particle":"","parse-names":false,"suffix":""},{"dropping-particle":"","family":"Dahiya","given":"Ratna","non-dropping-particle":"","parse-names":false,"suffix":""}],"container-title":"Numerical Optimization in Engineering and Sciences","id":"ITEM-1","issued":{"date-parts":[["2020"]]},"page":"191-199","title":"Comparative Study of Perturb &amp; Observe (P&amp;O) and Incremental\nConductance (IC) MPPT Technique of PV System","type":"article"},"uris":["http://www.mendeley.com/documents/?uuid=19618d18-553f-3b27-972f-b6be17b906f2"]}],"mendeley":{"formattedCitation":"(Jha and Dahiya, 2020)","plainTextFormattedCitation":"(Jha and Dahiya, 2020)","previouslyFormattedCitation":"(Jha and Dahiya, 2020)"},"properties":{"noteIndex":0},"schema":"https://github.com/citation-style-language/schema/raw/master/csl-citation.json"}</w:instrText>
      </w:r>
      <w:r w:rsidR="00EF6D55">
        <w:fldChar w:fldCharType="separate"/>
      </w:r>
      <w:r w:rsidR="00EF6D55" w:rsidRPr="00EF6D55">
        <w:rPr>
          <w:noProof/>
        </w:rPr>
        <w:t>(Jha and Dahiya, 2020)</w:t>
      </w:r>
      <w:r w:rsidR="00EF6D55">
        <w:fldChar w:fldCharType="end"/>
      </w:r>
      <w:r w:rsidR="00EF6D55">
        <w:t>.</w:t>
      </w:r>
    </w:p>
    <w:p w14:paraId="785F0DED" w14:textId="4DBD8A49" w:rsidR="00EF6D55" w:rsidRDefault="003C390C" w:rsidP="009B16D2">
      <w:pPr>
        <w:pStyle w:val="SubNormal"/>
      </w:pPr>
      <w:r>
        <w:t xml:space="preserve">Penelitian lain terkait perbandingan algoritma </w:t>
      </w:r>
      <w:r>
        <w:rPr>
          <w:i/>
          <w:iCs/>
        </w:rPr>
        <w:t>Incremental Conductance</w:t>
      </w:r>
      <w:r>
        <w:t xml:space="preserve"> (INC) dan </w:t>
      </w:r>
      <w:r>
        <w:rPr>
          <w:i/>
          <w:iCs/>
        </w:rPr>
        <w:t>Perturb &amp; Observe</w:t>
      </w:r>
      <w:r>
        <w:t xml:space="preserve"> (P&amp;O) juga menunjukan bahwa hasil dari algoritma </w:t>
      </w:r>
      <w:r w:rsidR="00651011">
        <w:rPr>
          <w:i/>
          <w:iCs/>
        </w:rPr>
        <w:t>Incremental Conductance</w:t>
      </w:r>
      <w:r w:rsidR="00651011">
        <w:t xml:space="preserve"> (</w:t>
      </w:r>
      <w:r>
        <w:t>INC</w:t>
      </w:r>
      <w:r w:rsidR="00651011">
        <w:t>)</w:t>
      </w:r>
      <w:r>
        <w:t xml:space="preserve"> menghasilkan efisiensi yang relatif lebih tinggi dibandingkan</w:t>
      </w:r>
      <w:r w:rsidR="00651011">
        <w:t xml:space="preserve"> </w:t>
      </w:r>
      <w:r w:rsidR="00651011">
        <w:rPr>
          <w:i/>
          <w:iCs/>
        </w:rPr>
        <w:t>Perturb &amp; Observe</w:t>
      </w:r>
      <w:r>
        <w:t xml:space="preserve"> </w:t>
      </w:r>
      <w:r w:rsidR="00651011">
        <w:t>(</w:t>
      </w:r>
      <w:r>
        <w:t>P&amp;O</w:t>
      </w:r>
      <w:r w:rsidR="00651011">
        <w:t>)</w:t>
      </w:r>
      <w:r>
        <w:t>. Hal tersebut dituangkan pada penelitian berjudul “</w:t>
      </w:r>
      <w:r>
        <w:rPr>
          <w:i/>
          <w:iCs/>
        </w:rPr>
        <w:t>Comparative Study Between P&amp;O and Incremental Conduction MPPT Techniques-A Review</w:t>
      </w:r>
      <w:r>
        <w:t xml:space="preserve">” pada tahun 2020, oleh Azad, Sadhu, dan Das. Pada penelitian ini </w:t>
      </w:r>
      <w:r w:rsidR="00651011">
        <w:t xml:space="preserve">dijelaskan bahwa algoritma </w:t>
      </w:r>
      <w:r w:rsidR="00651011">
        <w:rPr>
          <w:i/>
          <w:iCs/>
        </w:rPr>
        <w:t>Incremental Conductance</w:t>
      </w:r>
      <w:r w:rsidR="00651011">
        <w:t xml:space="preserve"> (INC)</w:t>
      </w:r>
      <w:r w:rsidR="00693F25">
        <w:t xml:space="preserve"> memiliki kekurangan yang mana pengukuran harus dilakukan secara langsung menggunakan sensor arus dan sensor tegangan. Selanjutnya, </w:t>
      </w:r>
      <w:r w:rsidR="00411144">
        <w:t>kalkulasi</w:t>
      </w:r>
      <w:r w:rsidR="00693F25">
        <w:t xml:space="preserve"> turunan (</w:t>
      </w:r>
      <w:r w:rsidR="00693F25">
        <w:rPr>
          <w:i/>
          <w:iCs/>
        </w:rPr>
        <w:t>derivative</w:t>
      </w:r>
      <w:r w:rsidR="00693F25">
        <w:t xml:space="preserve">) menambah kompleks implementasi algoritma </w:t>
      </w:r>
      <w:r w:rsidR="00693F25">
        <w:rPr>
          <w:i/>
          <w:iCs/>
        </w:rPr>
        <w:t>Incremental Conductance</w:t>
      </w:r>
      <w:r w:rsidR="00693F25">
        <w:t xml:space="preserve"> (INC). Namun dibalik kekurangan itu, algoritma </w:t>
      </w:r>
      <w:r w:rsidR="00693F25">
        <w:rPr>
          <w:i/>
          <w:iCs/>
        </w:rPr>
        <w:t>Incremental Conductance</w:t>
      </w:r>
      <w:r w:rsidR="00693F25">
        <w:t xml:space="preserve"> (INC) dapat melakukan secara cepat dan tepat dalam mendapatkan nilai </w:t>
      </w:r>
      <w:r w:rsidR="00693F25">
        <w:rPr>
          <w:i/>
          <w:iCs/>
        </w:rPr>
        <w:t xml:space="preserve">Maximum Power Point </w:t>
      </w:r>
      <w:r w:rsidR="00693F25">
        <w:t xml:space="preserve"> (MPP) dan perubahan </w:t>
      </w:r>
      <w:r w:rsidR="00693F25">
        <w:rPr>
          <w:i/>
          <w:iCs/>
        </w:rPr>
        <w:t>step</w:t>
      </w:r>
      <w:r w:rsidR="00693F25">
        <w:t xml:space="preserve"> yang </w:t>
      </w:r>
      <w:r w:rsidR="00693F25">
        <w:lastRenderedPageBreak/>
        <w:t>dapat divariasikan</w:t>
      </w:r>
      <w:r w:rsidR="00411144">
        <w:t xml:space="preserve">, dengan rata-rata efisiensi </w:t>
      </w:r>
      <w:r w:rsidR="00411144">
        <w:rPr>
          <w:i/>
          <w:iCs/>
        </w:rPr>
        <w:t>Pout/Pmax</w:t>
      </w:r>
      <w:r w:rsidR="00411144">
        <w:t xml:space="preserve"> mencapai 98.53% dibandingkan dengan P&amp;O dengan efisiensi 97.58%</w:t>
      </w:r>
      <w:r w:rsidR="00693F25">
        <w:t xml:space="preserve"> </w:t>
      </w:r>
      <w:r w:rsidR="00411144">
        <w:fldChar w:fldCharType="begin" w:fldLock="1"/>
      </w:r>
      <w:r w:rsidR="00EE36BB">
        <w:instrText>ADDIN CSL_CITATION {"citationItems":[{"id":"ITEM-1","itemData":{"DOI":"978-1-7281-4097-1","author":[{"dropping-particle":"","family":"Azad","given":"ML","non-dropping-particle":"","parse-names":false,"suffix":""},{"dropping-particle":"","family":"Sadhu","given":"PK","non-dropping-particle":"","parse-names":false,"suffix":""},{"dropping-particle":"","family":"Das","given":"S","non-dropping-particle":"","parse-names":false,"suffix":""}],"container-title":"International Conference on Intelligent Engineering and Management (ICIEM)","id":"ITEM-1","issued":{"date-parts":[["2020"]]},"title":"Comparative Study Between P&amp;O and Incremental Conduction MPPT Techniques-A Review","type":"article-journal"},"uris":["http://www.mendeley.com/documents/?uuid=8baab32a-543b-3ac1-8bd0-af2516c8cb33"]}],"mendeley":{"formattedCitation":"(Azad, Sadhu and Das, 2020)","plainTextFormattedCitation":"(Azad, Sadhu and Das, 2020)","previouslyFormattedCitation":"(Azad, Sadhu and Das, 2020)"},"properties":{"noteIndex":0},"schema":"https://github.com/citation-style-language/schema/raw/master/csl-citation.json"}</w:instrText>
      </w:r>
      <w:r w:rsidR="00411144">
        <w:fldChar w:fldCharType="separate"/>
      </w:r>
      <w:r w:rsidR="00013C27" w:rsidRPr="00013C27">
        <w:rPr>
          <w:noProof/>
        </w:rPr>
        <w:t>(Azad, Sadhu and Das, 2020)</w:t>
      </w:r>
      <w:r w:rsidR="00411144">
        <w:fldChar w:fldCharType="end"/>
      </w:r>
      <w:r w:rsidR="00EC1E8E">
        <w:t>.</w:t>
      </w:r>
    </w:p>
    <w:p w14:paraId="5BFBE0E3" w14:textId="57E1129A" w:rsidR="006B4EE8" w:rsidRPr="00377BF2" w:rsidRDefault="006B4EE8" w:rsidP="009B16D2">
      <w:pPr>
        <w:pStyle w:val="SubNormal"/>
      </w:pPr>
      <w:r>
        <w:t xml:space="preserve">Dari </w:t>
      </w:r>
      <w:r w:rsidR="00013C27">
        <w:t xml:space="preserve">hasil penelitian tersebut, </w:t>
      </w:r>
      <w:r w:rsidR="00AF120B">
        <w:t xml:space="preserve">dapat disimpulkan bahwa implmentasi metode monitoring </w:t>
      </w:r>
      <w:r w:rsidR="00AF120B">
        <w:rPr>
          <w:i/>
          <w:iCs/>
        </w:rPr>
        <w:t xml:space="preserve">Maximum Power </w:t>
      </w:r>
      <w:r w:rsidR="00AF120B" w:rsidRPr="00AF120B">
        <w:rPr>
          <w:i/>
          <w:iCs/>
        </w:rPr>
        <w:t>Point</w:t>
      </w:r>
      <w:r w:rsidR="00AF120B">
        <w:rPr>
          <w:i/>
          <w:iCs/>
        </w:rPr>
        <w:t xml:space="preserve"> </w:t>
      </w:r>
      <w:r w:rsidR="00AF120B">
        <w:t xml:space="preserve">(MPP) dengan </w:t>
      </w:r>
      <w:r w:rsidR="00AF120B" w:rsidRPr="00AF120B">
        <w:rPr>
          <w:i/>
          <w:iCs/>
        </w:rPr>
        <w:t>algoritma</w:t>
      </w:r>
      <w:r w:rsidR="00013C27">
        <w:t xml:space="preserve"> </w:t>
      </w:r>
      <w:r w:rsidR="00AF120B">
        <w:rPr>
          <w:i/>
          <w:iCs/>
        </w:rPr>
        <w:t>Perturb &amp; Observe</w:t>
      </w:r>
      <w:r w:rsidR="00AF120B">
        <w:t xml:space="preserve"> (P&amp;O) dapat menghasilkan efisiensi yang baik namun, tidak maksimal dikarenakan osilasi yang dihasilkan pada proses </w:t>
      </w:r>
      <w:r w:rsidR="00AF120B">
        <w:rPr>
          <w:i/>
          <w:iCs/>
        </w:rPr>
        <w:t>Maximum Power Point Tracker</w:t>
      </w:r>
      <w:r w:rsidR="00AF120B">
        <w:t xml:space="preserve"> (MPPT). Seperti yang telah dijelaskan oleh </w:t>
      </w:r>
      <w:r w:rsidR="00B0447A">
        <w:t>Kamran, dkk pada publikasi berjudul “</w:t>
      </w:r>
      <w:r w:rsidR="00B0447A">
        <w:rPr>
          <w:i/>
          <w:iCs/>
        </w:rPr>
        <w:t>Implementation of Improved Perturb &amp; Observe MPPT Technique with Cofined Search Space for Standalone Photovoltaic System</w:t>
      </w:r>
      <w:r w:rsidR="00B0447A">
        <w:t xml:space="preserve">”. Pada publikasi tersebut, disebutkan bahwa algoritma </w:t>
      </w:r>
      <w:r w:rsidR="00B0447A">
        <w:rPr>
          <w:i/>
          <w:iCs/>
        </w:rPr>
        <w:t>Perturb &amp; Observe</w:t>
      </w:r>
      <w:r w:rsidR="00B0447A">
        <w:t xml:space="preserve"> (P&amp;O) konvensional akan </w:t>
      </w:r>
      <w:r w:rsidR="00377BF2">
        <w:t xml:space="preserve">menghasilkan osilasi pada kondisi </w:t>
      </w:r>
      <w:r w:rsidR="00377BF2">
        <w:rPr>
          <w:i/>
          <w:iCs/>
        </w:rPr>
        <w:t>steady state</w:t>
      </w:r>
      <w:r w:rsidR="00377BF2">
        <w:t xml:space="preserve"> dan masalah pada kecepatan respon (</w:t>
      </w:r>
      <w:r w:rsidR="00377BF2">
        <w:rPr>
          <w:i/>
          <w:iCs/>
        </w:rPr>
        <w:t>response time</w:t>
      </w:r>
      <w:r w:rsidR="00377BF2">
        <w:t>), ketika gangguan (</w:t>
      </w:r>
      <w:r w:rsidR="00377BF2">
        <w:rPr>
          <w:i/>
          <w:iCs/>
        </w:rPr>
        <w:t>pertubation</w:t>
      </w:r>
      <w:r w:rsidR="00377BF2">
        <w:t>) semakin besar. Oleh karena itu Kamran, dkk mengusulkan metode optimisasi (</w:t>
      </w:r>
      <w:r w:rsidR="00377BF2">
        <w:rPr>
          <w:i/>
          <w:iCs/>
        </w:rPr>
        <w:t>improvement</w:t>
      </w:r>
      <w:r w:rsidR="00377BF2">
        <w:t xml:space="preserve">) untuk mereduksi masalah tersebut. Dengan cara, menambahkan dua buah sensor tambahan pada </w:t>
      </w:r>
      <w:r w:rsidR="00377BF2">
        <w:rPr>
          <w:i/>
          <w:iCs/>
        </w:rPr>
        <w:t>photovoltaic</w:t>
      </w:r>
      <w:r w:rsidR="00377BF2">
        <w:t xml:space="preserve"> (PV) berupa </w:t>
      </w:r>
      <w:r w:rsidR="00377BF2">
        <w:rPr>
          <w:i/>
          <w:iCs/>
        </w:rPr>
        <w:t>Light Dependent Resistor</w:t>
      </w:r>
      <w:r w:rsidR="00377BF2">
        <w:t xml:space="preserve"> (LDR) pada sisi timur (</w:t>
      </w:r>
      <w:r w:rsidR="00377BF2">
        <w:rPr>
          <w:i/>
          <w:iCs/>
        </w:rPr>
        <w:t>east</w:t>
      </w:r>
      <w:r w:rsidR="00377BF2">
        <w:t>) dan barat (</w:t>
      </w:r>
      <w:r w:rsidR="00377BF2">
        <w:rPr>
          <w:i/>
          <w:iCs/>
        </w:rPr>
        <w:t>west</w:t>
      </w:r>
      <w:r w:rsidR="00377BF2">
        <w:t>). Cara kerja sistem tersebut yaitu, ketika radiasi cahaya pada kedua sensor sama. Maka, resistansi juga akan sama (R</w:t>
      </w:r>
      <w:r w:rsidR="00377BF2">
        <w:rPr>
          <w:vertAlign w:val="subscript"/>
        </w:rPr>
        <w:t>E</w:t>
      </w:r>
      <w:r w:rsidR="00377BF2">
        <w:rPr>
          <w:i/>
          <w:iCs/>
        </w:rPr>
        <w:t xml:space="preserve"> =</w:t>
      </w:r>
      <w:r w:rsidR="00377BF2">
        <w:t xml:space="preserve"> R</w:t>
      </w:r>
      <w:r w:rsidR="00377BF2">
        <w:rPr>
          <w:vertAlign w:val="subscript"/>
        </w:rPr>
        <w:t>W</w:t>
      </w:r>
      <w:r w:rsidR="00377BF2">
        <w:t>) maka panel surya akan tetap berada pada posisinya. Sedangkan, jika intensitas LDR</w:t>
      </w:r>
      <w:r w:rsidR="00377BF2">
        <w:rPr>
          <w:vertAlign w:val="subscript"/>
        </w:rPr>
        <w:t>E</w:t>
      </w:r>
      <w:r w:rsidR="00377BF2">
        <w:t xml:space="preserve"> lebih besar dibandingkan LDR</w:t>
      </w:r>
      <w:r w:rsidR="00377BF2">
        <w:rPr>
          <w:vertAlign w:val="subscript"/>
        </w:rPr>
        <w:t>W</w:t>
      </w:r>
      <w:r w:rsidR="00377BF2">
        <w:t xml:space="preserve"> maka, menghasilkan V</w:t>
      </w:r>
      <w:r w:rsidR="00377BF2">
        <w:rPr>
          <w:vertAlign w:val="subscript"/>
        </w:rPr>
        <w:t>E</w:t>
      </w:r>
      <w:r w:rsidR="00377BF2">
        <w:t xml:space="preserve"> &gt; V</w:t>
      </w:r>
      <w:r w:rsidR="00377BF2">
        <w:rPr>
          <w:vertAlign w:val="subscript"/>
        </w:rPr>
        <w:t>W</w:t>
      </w:r>
      <w:r w:rsidR="00377BF2">
        <w:t xml:space="preserve">; </w:t>
      </w:r>
      <w:r w:rsidR="00377BF2">
        <w:rPr>
          <w:i/>
          <w:iCs/>
        </w:rPr>
        <w:t>photovoltaic</w:t>
      </w:r>
      <w:r w:rsidR="00377BF2">
        <w:t xml:space="preserve"> (PV) akan bergerak ke timur. Hasilnya</w:t>
      </w:r>
    </w:p>
    <w:p w14:paraId="3B17FB10" w14:textId="1277E2C1" w:rsidR="00050D7E" w:rsidRPr="00B632CF" w:rsidRDefault="00BC7E17" w:rsidP="00B632CF">
      <w:pPr>
        <w:pStyle w:val="SubNormal"/>
        <w:spacing w:before="240"/>
      </w:pPr>
      <w:r>
        <w:t xml:space="preserve">Pada tahun 2022 Salah, dkk, melakukan implementasi algoritma </w:t>
      </w:r>
      <w:r>
        <w:rPr>
          <w:i/>
          <w:iCs/>
        </w:rPr>
        <w:t>Incremental Conductance</w:t>
      </w:r>
      <w:r>
        <w:t xml:space="preserve"> (INC), </w:t>
      </w:r>
      <w:r>
        <w:rPr>
          <w:i/>
          <w:iCs/>
        </w:rPr>
        <w:t>Perturb &amp; Observe</w:t>
      </w:r>
      <w:r>
        <w:t xml:space="preserve"> (P&amp;O), dan </w:t>
      </w:r>
      <w:r>
        <w:rPr>
          <w:i/>
          <w:iCs/>
        </w:rPr>
        <w:t xml:space="preserve">Fuzzy Logic Controller </w:t>
      </w:r>
      <w:r>
        <w:t>(FLC) pada penelitian mereka yang berjudul “</w:t>
      </w:r>
      <w:r>
        <w:rPr>
          <w:i/>
          <w:iCs/>
        </w:rPr>
        <w:t>Hardware Implementation of Maximum Power Point Tracking Algorithms for Photovoltaic Systems: A Comparative Study</w:t>
      </w:r>
      <w:r>
        <w:t xml:space="preserve">”. Pada penelitian ini Zahra, dkk, melakukan percobaan dengan merancang desain dan implementasi ketiga algoritma tersebut pada perangkat keras </w:t>
      </w:r>
      <w:r>
        <w:rPr>
          <w:i/>
          <w:iCs/>
        </w:rPr>
        <w:t>Field Programmable Gate Array</w:t>
      </w:r>
      <w:r>
        <w:t xml:space="preserve"> (FPGA) </w:t>
      </w:r>
      <w:r>
        <w:rPr>
          <w:i/>
          <w:iCs/>
        </w:rPr>
        <w:t>Zed-Board Zynq-7000</w:t>
      </w:r>
      <w:r>
        <w:t xml:space="preserve">. Setelah dilakukan uji coba. Hasilnya, algoritma </w:t>
      </w:r>
      <w:r>
        <w:rPr>
          <w:i/>
          <w:iCs/>
        </w:rPr>
        <w:t>Incremental Conductance</w:t>
      </w:r>
      <w:r>
        <w:t xml:space="preserve"> (INC) </w:t>
      </w:r>
      <w:r>
        <w:rPr>
          <w:i/>
          <w:iCs/>
        </w:rPr>
        <w:t>fixed step</w:t>
      </w:r>
      <w:r>
        <w:t xml:space="preserve"> memiliki efisiensi </w:t>
      </w:r>
      <w:r>
        <w:rPr>
          <w:i/>
          <w:iCs/>
        </w:rPr>
        <w:t>tracking</w:t>
      </w:r>
      <w:r>
        <w:t xml:space="preserve"> sebesar 99</w:t>
      </w:r>
      <w:r w:rsidR="00351B4D">
        <w:t>,</w:t>
      </w:r>
      <w:r>
        <w:t>18%</w:t>
      </w:r>
      <w:r w:rsidR="00B632CF">
        <w:t xml:space="preserve"> </w:t>
      </w:r>
      <w:r>
        <w:t xml:space="preserve">dan </w:t>
      </w:r>
      <w:r>
        <w:rPr>
          <w:i/>
          <w:iCs/>
        </w:rPr>
        <w:t>Fuzzy Logic</w:t>
      </w:r>
      <w:r>
        <w:t xml:space="preserve"> </w:t>
      </w:r>
      <w:r>
        <w:rPr>
          <w:i/>
          <w:iCs/>
        </w:rPr>
        <w:t>Controller</w:t>
      </w:r>
      <w:r>
        <w:t xml:space="preserve"> (FLC)</w:t>
      </w:r>
      <w:r>
        <w:rPr>
          <w:i/>
          <w:iCs/>
        </w:rPr>
        <w:t xml:space="preserve"> </w:t>
      </w:r>
      <w:r>
        <w:t>sebesar 99</w:t>
      </w:r>
      <w:r w:rsidR="00351B4D">
        <w:t>,</w:t>
      </w:r>
      <w:r>
        <w:t>89%. Jika dilihat dari sisi efisiensi memang lebih unggul. Namun</w:t>
      </w:r>
      <w:r w:rsidR="00B632CF">
        <w:t xml:space="preserve">, </w:t>
      </w:r>
      <w:r w:rsidR="00351B4D">
        <w:rPr>
          <w:i/>
          <w:iCs/>
        </w:rPr>
        <w:t>Fuzzy Logic Controller</w:t>
      </w:r>
      <w:r w:rsidR="00351B4D">
        <w:t xml:space="preserve"> (FLC) memiliki kelemahan dengan pemanfaatan sumber daya (</w:t>
      </w:r>
      <w:r w:rsidR="00351B4D">
        <w:rPr>
          <w:i/>
          <w:iCs/>
        </w:rPr>
        <w:t>resource</w:t>
      </w:r>
      <w:r w:rsidR="00351B4D">
        <w:t xml:space="preserve">) yang cukup banyak sebesar </w:t>
      </w:r>
      <w:r w:rsidR="00B632CF">
        <w:t>10%</w:t>
      </w:r>
      <w:r w:rsidR="00351B4D">
        <w:t xml:space="preserve"> LUT (</w:t>
      </w:r>
      <w:r w:rsidR="00351B4D">
        <w:rPr>
          <w:i/>
          <w:iCs/>
        </w:rPr>
        <w:t>Lookup Table</w:t>
      </w:r>
      <w:r w:rsidR="00351B4D">
        <w:t xml:space="preserve">), </w:t>
      </w:r>
      <w:r w:rsidR="00B632CF">
        <w:t>5.94% FF (</w:t>
      </w:r>
      <w:r w:rsidR="00B632CF">
        <w:rPr>
          <w:i/>
          <w:iCs/>
        </w:rPr>
        <w:t>Flip Flop</w:t>
      </w:r>
      <w:r w:rsidR="00B632CF">
        <w:t>), dan 21.36% DSP (</w:t>
      </w:r>
      <w:r w:rsidR="00B632CF">
        <w:rPr>
          <w:i/>
          <w:iCs/>
        </w:rPr>
        <w:t>Digital Signal Processor</w:t>
      </w:r>
      <w:r w:rsidR="00B632CF">
        <w:t xml:space="preserve">). Sedangkan jika dibandingkan dengan </w:t>
      </w:r>
      <w:r w:rsidR="00B632CF">
        <w:rPr>
          <w:i/>
          <w:iCs/>
        </w:rPr>
        <w:t>Incremental Conductance</w:t>
      </w:r>
      <w:r w:rsidR="00B632CF">
        <w:t xml:space="preserve"> (INC) </w:t>
      </w:r>
      <w:r w:rsidR="00B632CF">
        <w:lastRenderedPageBreak/>
        <w:t>pemanfaatan sumber daya (</w:t>
      </w:r>
      <w:r w:rsidR="00B632CF">
        <w:rPr>
          <w:i/>
          <w:iCs/>
        </w:rPr>
        <w:t>resource</w:t>
      </w:r>
      <w:r w:rsidR="00B632CF">
        <w:t>) sebesar 2.14% LUT (</w:t>
      </w:r>
      <w:r w:rsidR="00B632CF">
        <w:rPr>
          <w:i/>
          <w:iCs/>
        </w:rPr>
        <w:t>Lookup Table</w:t>
      </w:r>
      <w:r w:rsidR="00B632CF">
        <w:t>), 2.25% FF (</w:t>
      </w:r>
      <w:r w:rsidR="00B632CF">
        <w:rPr>
          <w:i/>
          <w:iCs/>
        </w:rPr>
        <w:t>Flip Flop</w:t>
      </w:r>
      <w:r w:rsidR="00B632CF">
        <w:t>), dan 0.91% DSP (</w:t>
      </w:r>
      <w:r w:rsidR="00B632CF">
        <w:rPr>
          <w:i/>
          <w:iCs/>
        </w:rPr>
        <w:t>Digital Signal Processor</w:t>
      </w:r>
      <w:r w:rsidR="00B632CF">
        <w:t>)</w:t>
      </w:r>
      <w:r w:rsidR="00354B83">
        <w:t xml:space="preserve"> </w:t>
      </w:r>
      <w:r w:rsidR="00354B83">
        <w:fldChar w:fldCharType="begin" w:fldLock="1"/>
      </w:r>
      <w:r w:rsidR="00953692">
        <w:instrText>ADDIN CSL_CITATION {"citationItems":[{"id":"ITEM-1","itemData":{"DOI":"10.1109/SETIT54465.2022.9875805","ISBN":"9781728184425","abstract":"This paper presents a hardware implementation of Maximum Power Point Tacking (MPPT) algorithms for photovoltaic system using a Field Programmable Gate Array (FPAG). Firstly, a comparison between different MPPT algorithms in terms of efficiency and accuracy is studied in this paper. Secondly, the FPGA is suggested to overcome the software solutions limitations like microcontrollers and digital signal processors in terms sequential of processing, which increases the execution time and the sampling period of the system. In fact, if the sampling period increased the control loop delays raise which consequently affects the system performances. The FPGA has a hardware architecture that executes the control algorithm with very low execution time, thanks to its parallel processing. The architectures of the MPPT algorithms are carried out using a Vivado Xilinx System Generator (XSG) toolbox and implemented on an FPGA Zed-Board Zynq-7000.","author":[{"dropping-particle":"","family":"Salah","given":"Zahra Bel Hadj","non-dropping-particle":"","parse-names":false,"suffix":""},{"dropping-particle":"","family":"Krim","given":"Saber","non-dropping-particle":"","parse-names":false,"suffix":""},{"dropping-particle":"","family":"Hajjaji","given":"Mohamed Ali","non-dropping-particle":"","parse-names":false,"suffix":""},{"dropping-particle":"","family":"Mtibaa","given":"Abdellatif","non-dropping-particle":"","parse-names":false,"suffix":""},{"dropping-particle":"","family":"Mimouni","given":"Mohamed Faouzi","non-dropping-particle":"","parse-names":false,"suffix":""}],"container-title":"2022 IEEE 9th International Conference on Sciences of Electronics, Technologies of Information and Telecommunications, SETIT 2022","id":"ITEM-1","issue":"Ic","issued":{"date-parts":[["2022"]]},"page":"516-522","publisher":"IEEE","title":"Hardware Implementation of Maximum Power Point Tracking Algorithms for Photovoltaic Systems: A comparative study","type":"article-journal"},"uris":["http://www.mendeley.com/documents/?uuid=04eb8d21-d888-411e-b083-0d3261dbf83b"]}],"mendeley":{"formattedCitation":"(Salah &lt;i&gt;et al.&lt;/i&gt;, 2022)","plainTextFormattedCitation":"(Salah et al., 2022)","previouslyFormattedCitation":"(Salah &lt;i&gt;et al.&lt;/i&gt;, 2022)"},"properties":{"noteIndex":0},"schema":"https://github.com/citation-style-language/schema/raw/master/csl-citation.json"}</w:instrText>
      </w:r>
      <w:r w:rsidR="00354B83">
        <w:fldChar w:fldCharType="separate"/>
      </w:r>
      <w:r w:rsidR="00354B83" w:rsidRPr="00354B83">
        <w:rPr>
          <w:noProof/>
        </w:rPr>
        <w:t xml:space="preserve">(Salah </w:t>
      </w:r>
      <w:r w:rsidR="00354B83" w:rsidRPr="00354B83">
        <w:rPr>
          <w:i/>
          <w:noProof/>
        </w:rPr>
        <w:t>et al.</w:t>
      </w:r>
      <w:r w:rsidR="00354B83" w:rsidRPr="00354B83">
        <w:rPr>
          <w:noProof/>
        </w:rPr>
        <w:t>, 2022)</w:t>
      </w:r>
      <w:r w:rsidR="00354B83">
        <w:fldChar w:fldCharType="end"/>
      </w:r>
      <w:r w:rsidR="00B632CF">
        <w:t>.</w:t>
      </w:r>
    </w:p>
    <w:p w14:paraId="2A436191" w14:textId="77777777" w:rsidR="00BC7E17" w:rsidRPr="00C573E8" w:rsidRDefault="00BC7E17" w:rsidP="009B16D2">
      <w:pPr>
        <w:pStyle w:val="SubNormal"/>
      </w:pPr>
    </w:p>
    <w:p w14:paraId="072D1C90" w14:textId="77777777" w:rsidR="00827DA5" w:rsidRDefault="00827DA5">
      <w:pPr>
        <w:spacing w:after="160" w:line="259" w:lineRule="auto"/>
        <w:ind w:firstLine="0"/>
        <w:contextualSpacing w:val="0"/>
        <w:jc w:val="left"/>
        <w:rPr>
          <w:rFonts w:cs="Times New Roman"/>
          <w:b/>
          <w:bCs/>
        </w:rPr>
      </w:pPr>
      <w:r>
        <w:rPr>
          <w:rFonts w:cs="Times New Roman"/>
        </w:rPr>
        <w:br w:type="page"/>
      </w:r>
    </w:p>
    <w:p w14:paraId="57156DA9" w14:textId="75E256E9" w:rsidR="00206932" w:rsidRPr="00531A29" w:rsidRDefault="008F56DA" w:rsidP="00206932">
      <w:pPr>
        <w:pStyle w:val="HeadingBAB2"/>
        <w:rPr>
          <w:rFonts w:cs="Times New Roman"/>
        </w:rPr>
      </w:pPr>
      <w:bookmarkStart w:id="18" w:name="_Toc126497261"/>
      <w:r w:rsidRPr="00531A29">
        <w:rPr>
          <w:rFonts w:cs="Times New Roman"/>
        </w:rPr>
        <w:lastRenderedPageBreak/>
        <w:t>Dasar Teori</w:t>
      </w:r>
      <w:bookmarkEnd w:id="18"/>
    </w:p>
    <w:p w14:paraId="2388DE79" w14:textId="2B056395" w:rsidR="00206932" w:rsidRPr="00531A29" w:rsidRDefault="00F61A5A" w:rsidP="00F61A5A">
      <w:pPr>
        <w:pStyle w:val="Heading3"/>
        <w:rPr>
          <w:rFonts w:cs="Times New Roman"/>
        </w:rPr>
      </w:pPr>
      <w:bookmarkStart w:id="19" w:name="_Toc126497262"/>
      <w:r w:rsidRPr="00531A29">
        <w:rPr>
          <w:rFonts w:cs="Times New Roman"/>
          <w:i/>
          <w:iCs w:val="0"/>
        </w:rPr>
        <w:t>Photovoltaic</w:t>
      </w:r>
      <w:bookmarkEnd w:id="19"/>
    </w:p>
    <w:p w14:paraId="2FF51F06" w14:textId="16A01599" w:rsidR="004D74DB" w:rsidRPr="00531A29" w:rsidRDefault="004D74DB" w:rsidP="004D74DB">
      <w:pPr>
        <w:pStyle w:val="SubNormal"/>
        <w:rPr>
          <w:rFonts w:cs="Times New Roman"/>
          <w:lang w:val="de-DE"/>
        </w:rPr>
      </w:pPr>
      <w:r w:rsidRPr="00531A29">
        <w:rPr>
          <w:rFonts w:cs="Times New Roman"/>
        </w:rPr>
        <w:t xml:space="preserve">Sel surya merupakan komponen utama dari panel surya, dengan mengubah sumber energi yang berasal dari cahaya matahari menjadi energi listrik. Blok </w:t>
      </w:r>
      <w:r w:rsidRPr="00531A29">
        <w:rPr>
          <w:rFonts w:cs="Times New Roman"/>
          <w:i/>
          <w:iCs/>
        </w:rPr>
        <w:t>array</w:t>
      </w:r>
      <w:r w:rsidRPr="00531A29">
        <w:rPr>
          <w:rFonts w:cs="Times New Roman"/>
        </w:rPr>
        <w:t xml:space="preserve"> panel surya, sumber arus (I</w:t>
      </w:r>
      <w:r w:rsidRPr="00531A29">
        <w:rPr>
          <w:rFonts w:cs="Times New Roman"/>
          <w:vertAlign w:val="subscript"/>
        </w:rPr>
        <w:t>L</w:t>
      </w:r>
      <w:r w:rsidRPr="00531A29">
        <w:rPr>
          <w:rFonts w:cs="Times New Roman"/>
        </w:rPr>
        <w:t xml:space="preserve">), resistansi </w:t>
      </w:r>
      <w:r w:rsidRPr="00531A29">
        <w:rPr>
          <w:rFonts w:cs="Times New Roman"/>
          <w:i/>
          <w:iCs/>
        </w:rPr>
        <w:t>shunt</w:t>
      </w:r>
      <w:r w:rsidRPr="00531A29">
        <w:rPr>
          <w:rFonts w:cs="Times New Roman"/>
        </w:rPr>
        <w:t xml:space="preserve"> (R</w:t>
      </w:r>
      <w:r w:rsidRPr="00531A29">
        <w:rPr>
          <w:rFonts w:cs="Times New Roman"/>
          <w:vertAlign w:val="subscript"/>
        </w:rPr>
        <w:t>sh</w:t>
      </w:r>
      <w:r w:rsidRPr="00531A29">
        <w:rPr>
          <w:rFonts w:cs="Times New Roman"/>
        </w:rPr>
        <w:t>), resistansi secara seri (R</w:t>
      </w:r>
      <w:r w:rsidRPr="00531A29">
        <w:rPr>
          <w:rFonts w:cs="Times New Roman"/>
          <w:vertAlign w:val="subscript"/>
        </w:rPr>
        <w:t>s</w:t>
      </w:r>
      <w:r w:rsidRPr="00531A29">
        <w:rPr>
          <w:rFonts w:cs="Times New Roman"/>
        </w:rPr>
        <w:t>), dan parameter dioda (I</w:t>
      </w:r>
      <w:r w:rsidRPr="00531A29">
        <w:rPr>
          <w:rFonts w:cs="Times New Roman"/>
          <w:vertAlign w:val="subscript"/>
        </w:rPr>
        <w:t xml:space="preserve">0 </w:t>
      </w:r>
      <w:r w:rsidRPr="00531A29">
        <w:rPr>
          <w:rFonts w:cs="Times New Roman"/>
        </w:rPr>
        <w:t>dan nI) digunakan untuk membuat permodelan kebutuhan radiasi dan temperature pada panel surya (</w:t>
      </w:r>
      <w:r w:rsidR="001775E6" w:rsidRPr="001775E6">
        <w:rPr>
          <w:rFonts w:cs="Times New Roman"/>
        </w:rPr>
        <w:fldChar w:fldCharType="begin"/>
      </w:r>
      <w:r w:rsidR="001775E6" w:rsidRPr="001775E6">
        <w:rPr>
          <w:rFonts w:cs="Times New Roman"/>
        </w:rPr>
        <w:instrText xml:space="preserve"> REF _Ref125805412 \h  \* MERGEFORMAT </w:instrText>
      </w:r>
      <w:r w:rsidR="001775E6" w:rsidRPr="001775E6">
        <w:rPr>
          <w:rFonts w:cs="Times New Roman"/>
        </w:rPr>
      </w:r>
      <w:r w:rsidR="001775E6" w:rsidRPr="001775E6">
        <w:rPr>
          <w:rFonts w:cs="Times New Roman"/>
        </w:rPr>
        <w:fldChar w:fldCharType="separate"/>
      </w:r>
      <w:r w:rsidR="00E636C4" w:rsidRPr="00E636C4">
        <w:t>Gambar 2.1</w:t>
      </w:r>
      <w:r w:rsidR="001775E6" w:rsidRPr="001775E6">
        <w:rPr>
          <w:rFonts w:cs="Times New Roman"/>
        </w:rPr>
        <w:fldChar w:fldCharType="end"/>
      </w:r>
      <w:r w:rsidRPr="00531A29">
        <w:rPr>
          <w:rFonts w:cs="Times New Roman"/>
        </w:rPr>
        <w:t xml:space="preserve">). </w:t>
      </w:r>
      <w:r w:rsidRPr="00531A29">
        <w:rPr>
          <w:rFonts w:cs="Times New Roman"/>
          <w:lang w:val="de-DE"/>
        </w:rPr>
        <w:t xml:space="preserve">Karakteristik non-linier antara I-V ditunjukan pada persamaan berikut </w:t>
      </w:r>
      <w:r w:rsidRPr="00531A29">
        <w:rPr>
          <w:rFonts w:cs="Times New Roman"/>
          <w:lang w:val="de-DE"/>
        </w:rPr>
        <w:fldChar w:fldCharType="begin" w:fldLock="1"/>
      </w:r>
      <w:r w:rsidR="00566820" w:rsidRPr="00531A29">
        <w:rPr>
          <w:rFonts w:cs="Times New Roman"/>
          <w:lang w:val="de-DE"/>
        </w:rPr>
        <w:instrText>ADDIN CSL_CITATION {"citationItems":[{"id":"ITEM-1","itemData":{"author":[{"dropping-particle":"","family":"Anowar","given":"Md Hasan","non-dropping-particle":"","parse-names":false,"suffix":""},{"dropping-particle":"","family":"Roy","given":"Provashish","non-dropping-particle":"","parse-names":false,"suffix":""}],"container-title":"2019 International Conference on Electrical, Computer and\nCommunication Engineering (ECCE)","id":"ITEM-1","issued":{"date-parts":[["2019"]]},"title":"A Modified Incremental Conductance Based Photovoltaic MPPT\nCharge Controller","type":"article"},"uris":["http://www.mendeley.com/documents/?uuid=8d987fa2-1cd4-393a-a56f-6b2833899181"]}],"mendeley":{"formattedCitation":"(Anowar and Roy, 2019)","plainTextFormattedCitation":"(Anowar and Roy, 2019)","previouslyFormattedCitation":"(Anowar and Roy, 2019)"},"properties":{"noteIndex":0},"schema":"https://github.com/citation-style-language/schema/raw/master/csl-citation.json"}</w:instrText>
      </w:r>
      <w:r w:rsidRPr="00531A29">
        <w:rPr>
          <w:rFonts w:cs="Times New Roman"/>
          <w:lang w:val="de-DE"/>
        </w:rPr>
        <w:fldChar w:fldCharType="separate"/>
      </w:r>
      <w:r w:rsidRPr="00531A29">
        <w:rPr>
          <w:rFonts w:cs="Times New Roman"/>
          <w:noProof/>
          <w:lang w:val="de-DE"/>
        </w:rPr>
        <w:t>(Anowar and Roy, 2019)</w:t>
      </w:r>
      <w:r w:rsidRPr="00531A29">
        <w:rPr>
          <w:rFonts w:cs="Times New Roman"/>
          <w:lang w:val="de-DE"/>
        </w:rPr>
        <w:fldChar w:fldCharType="end"/>
      </w:r>
      <w:r w:rsidRPr="00531A29">
        <w:rPr>
          <w:rFonts w:cs="Times New Roman"/>
          <w:lang w:val="de-DE"/>
        </w:rPr>
        <w:t>.</w:t>
      </w:r>
    </w:p>
    <w:p w14:paraId="7C12AA2E" w14:textId="77777777" w:rsidR="007B5A40" w:rsidRPr="00531A29" w:rsidRDefault="007B5A40" w:rsidP="004D74DB">
      <w:pPr>
        <w:pStyle w:val="SubNormal"/>
        <w:rPr>
          <w:rFonts w:cs="Times New Roman"/>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4D74DB" w:rsidRPr="00531A29" w14:paraId="19D7BE08" w14:textId="77777777" w:rsidTr="005E1266">
        <w:tc>
          <w:tcPr>
            <w:tcW w:w="8046" w:type="dxa"/>
          </w:tcPr>
          <w:p w14:paraId="51E2F2D8" w14:textId="28611C4A" w:rsidR="004D74DB" w:rsidRPr="00531A29" w:rsidRDefault="00000000" w:rsidP="00C54667">
            <w:pPr>
              <w:pStyle w:val="SubNormal"/>
              <w:ind w:left="0" w:firstLine="0"/>
              <w:jc w:val="center"/>
              <w:rPr>
                <w:rFonts w:cs="Times New Roman"/>
                <w:lang w:val="de-DE"/>
              </w:rPr>
            </w:pPr>
            <m:oMathPara>
              <m:oMath>
                <m:sSub>
                  <m:sSubPr>
                    <m:ctrlPr>
                      <w:rPr>
                        <w:rFonts w:ascii="Cambria Math" w:hAnsi="Cambria Math" w:cs="Times New Roman"/>
                        <w:i/>
                        <w:lang w:val="de-DE"/>
                      </w:rPr>
                    </m:ctrlPr>
                  </m:sSubPr>
                  <m:e>
                    <m:r>
                      <w:rPr>
                        <w:rFonts w:ascii="Cambria Math" w:hAnsi="Cambria Math" w:cs="Times New Roman"/>
                        <w:lang w:val="de-DE"/>
                      </w:rPr>
                      <m:t>I</m:t>
                    </m:r>
                  </m:e>
                  <m:sub>
                    <m:r>
                      <w:rPr>
                        <w:rFonts w:ascii="Cambria Math" w:hAnsi="Cambria Math" w:cs="Times New Roman"/>
                        <w:lang w:val="de-DE"/>
                      </w:rPr>
                      <m:t>d</m:t>
                    </m:r>
                  </m:sub>
                </m:sSub>
                <m:r>
                  <w:rPr>
                    <w:rFonts w:ascii="Cambria Math" w:hAnsi="Cambria Math" w:cs="Times New Roman"/>
                    <w:lang w:val="de-DE"/>
                  </w:rPr>
                  <m:t>=</m:t>
                </m:r>
                <m:sSub>
                  <m:sSubPr>
                    <m:ctrlPr>
                      <w:rPr>
                        <w:rFonts w:ascii="Cambria Math" w:hAnsi="Cambria Math" w:cs="Times New Roman"/>
                        <w:i/>
                        <w:lang w:val="de-DE"/>
                      </w:rPr>
                    </m:ctrlPr>
                  </m:sSubPr>
                  <m:e>
                    <m:r>
                      <w:rPr>
                        <w:rFonts w:ascii="Cambria Math" w:hAnsi="Cambria Math" w:cs="Times New Roman"/>
                        <w:lang w:val="de-DE"/>
                      </w:rPr>
                      <m:t>I</m:t>
                    </m:r>
                  </m:e>
                  <m:sub>
                    <m:r>
                      <w:rPr>
                        <w:rFonts w:ascii="Cambria Math" w:hAnsi="Cambria Math" w:cs="Times New Roman"/>
                        <w:lang w:val="de-DE"/>
                      </w:rPr>
                      <m:t>0</m:t>
                    </m:r>
                  </m:sub>
                </m:sSub>
                <m:d>
                  <m:dPr>
                    <m:begChr m:val="["/>
                    <m:endChr m:val="]"/>
                    <m:ctrlPr>
                      <w:rPr>
                        <w:rFonts w:ascii="Cambria Math" w:hAnsi="Cambria Math" w:cs="Times New Roman"/>
                        <w:i/>
                        <w:lang w:val="de-DE"/>
                      </w:rPr>
                    </m:ctrlPr>
                  </m:dPr>
                  <m:e>
                    <m:func>
                      <m:funcPr>
                        <m:ctrlPr>
                          <w:rPr>
                            <w:rFonts w:ascii="Cambria Math" w:hAnsi="Cambria Math" w:cs="Times New Roman"/>
                            <w:lang w:val="de-DE"/>
                          </w:rPr>
                        </m:ctrlPr>
                      </m:funcPr>
                      <m:fName>
                        <m:r>
                          <m:rPr>
                            <m:sty m:val="p"/>
                          </m:rPr>
                          <w:rPr>
                            <w:rFonts w:ascii="Cambria Math" w:hAnsi="Cambria Math" w:cs="Times New Roman"/>
                            <w:lang w:val="de-DE"/>
                          </w:rPr>
                          <m:t>exp</m:t>
                        </m:r>
                      </m:fName>
                      <m:e>
                        <m:d>
                          <m:dPr>
                            <m:ctrlPr>
                              <w:rPr>
                                <w:rFonts w:ascii="Cambria Math" w:hAnsi="Cambria Math" w:cs="Times New Roman"/>
                                <w:i/>
                                <w:lang w:val="de-DE"/>
                              </w:rPr>
                            </m:ctrlPr>
                          </m:dPr>
                          <m:e>
                            <m:f>
                              <m:fPr>
                                <m:ctrlPr>
                                  <w:rPr>
                                    <w:rFonts w:ascii="Cambria Math" w:hAnsi="Cambria Math" w:cs="Times New Roman"/>
                                    <w:i/>
                                    <w:lang w:val="de-DE"/>
                                  </w:rPr>
                                </m:ctrlPr>
                              </m:fPr>
                              <m:num>
                                <m:sSub>
                                  <m:sSubPr>
                                    <m:ctrlPr>
                                      <w:rPr>
                                        <w:rFonts w:ascii="Cambria Math" w:hAnsi="Cambria Math" w:cs="Times New Roman"/>
                                        <w:i/>
                                        <w:lang w:val="de-DE"/>
                                      </w:rPr>
                                    </m:ctrlPr>
                                  </m:sSubPr>
                                  <m:e>
                                    <m:r>
                                      <w:rPr>
                                        <w:rFonts w:ascii="Cambria Math" w:hAnsi="Cambria Math" w:cs="Times New Roman"/>
                                        <w:lang w:val="de-DE"/>
                                      </w:rPr>
                                      <m:t>V</m:t>
                                    </m:r>
                                  </m:e>
                                  <m:sub>
                                    <m:r>
                                      <w:rPr>
                                        <w:rFonts w:ascii="Cambria Math" w:hAnsi="Cambria Math" w:cs="Times New Roman"/>
                                        <w:lang w:val="de-DE"/>
                                      </w:rPr>
                                      <m:t>d</m:t>
                                    </m:r>
                                  </m:sub>
                                </m:sSub>
                              </m:num>
                              <m:den>
                                <m:sSub>
                                  <m:sSubPr>
                                    <m:ctrlPr>
                                      <w:rPr>
                                        <w:rFonts w:ascii="Cambria Math" w:hAnsi="Cambria Math" w:cs="Times New Roman"/>
                                        <w:i/>
                                        <w:lang w:val="de-DE"/>
                                      </w:rPr>
                                    </m:ctrlPr>
                                  </m:sSubPr>
                                  <m:e>
                                    <m:r>
                                      <w:rPr>
                                        <w:rFonts w:ascii="Cambria Math" w:hAnsi="Cambria Math" w:cs="Times New Roman"/>
                                        <w:lang w:val="de-DE"/>
                                      </w:rPr>
                                      <m:t>V</m:t>
                                    </m:r>
                                  </m:e>
                                  <m:sub>
                                    <m:r>
                                      <w:rPr>
                                        <w:rFonts w:ascii="Cambria Math" w:hAnsi="Cambria Math" w:cs="Times New Roman"/>
                                        <w:lang w:val="de-DE"/>
                                      </w:rPr>
                                      <m:t>T</m:t>
                                    </m:r>
                                  </m:sub>
                                </m:sSub>
                              </m:den>
                            </m:f>
                          </m:e>
                        </m:d>
                      </m:e>
                    </m:func>
                    <m:r>
                      <w:rPr>
                        <w:rFonts w:ascii="Cambria Math" w:hAnsi="Cambria Math" w:cs="Times New Roman"/>
                        <w:lang w:val="de-DE"/>
                      </w:rPr>
                      <m:t>-1</m:t>
                    </m:r>
                  </m:e>
                </m:d>
              </m:oMath>
            </m:oMathPara>
          </w:p>
        </w:tc>
        <w:tc>
          <w:tcPr>
            <w:tcW w:w="390" w:type="dxa"/>
          </w:tcPr>
          <w:p w14:paraId="0A8B375E" w14:textId="41AFF115" w:rsidR="004D74DB" w:rsidRPr="000E51AF" w:rsidRDefault="004D74DB" w:rsidP="00C54667">
            <w:pPr>
              <w:pStyle w:val="SubNormal"/>
              <w:ind w:left="0" w:firstLine="0"/>
              <w:jc w:val="center"/>
              <w:rPr>
                <w:rFonts w:cs="Times New Roman"/>
                <w:b/>
                <w:bCs/>
                <w:lang w:val="de-DE"/>
              </w:rPr>
            </w:pPr>
            <w:r w:rsidRPr="000E51AF">
              <w:rPr>
                <w:rFonts w:cs="Times New Roman"/>
                <w:b/>
                <w:bCs/>
                <w:lang w:val="de-DE"/>
              </w:rPr>
              <w:t>(</w:t>
            </w:r>
            <w:r w:rsidR="00265BAE" w:rsidRPr="000E51AF">
              <w:rPr>
                <w:rFonts w:cs="Times New Roman"/>
                <w:b/>
                <w:bCs/>
                <w:lang w:val="de-DE"/>
              </w:rPr>
              <w:t>2.</w:t>
            </w:r>
            <w:r w:rsidRPr="000E51AF">
              <w:rPr>
                <w:rFonts w:cs="Times New Roman"/>
                <w:b/>
                <w:bCs/>
                <w:lang w:val="de-DE"/>
              </w:rPr>
              <w:t>1)</w:t>
            </w:r>
          </w:p>
        </w:tc>
      </w:tr>
      <w:tr w:rsidR="004D74DB" w:rsidRPr="00531A29" w14:paraId="56A580E1" w14:textId="77777777" w:rsidTr="005E1266">
        <w:tc>
          <w:tcPr>
            <w:tcW w:w="8046" w:type="dxa"/>
          </w:tcPr>
          <w:p w14:paraId="04A20B2E" w14:textId="4EBBA98F" w:rsidR="004D74DB" w:rsidRPr="00531A29" w:rsidRDefault="00000000" w:rsidP="00C54667">
            <w:pPr>
              <w:pStyle w:val="SubNormal"/>
              <w:ind w:left="0" w:firstLine="0"/>
              <w:jc w:val="center"/>
              <w:rPr>
                <w:rFonts w:cs="Times New Roman"/>
                <w:lang w:val="de-DE"/>
              </w:rPr>
            </w:pPr>
            <m:oMathPara>
              <m:oMath>
                <m:sSub>
                  <m:sSubPr>
                    <m:ctrlPr>
                      <w:rPr>
                        <w:rFonts w:ascii="Cambria Math" w:hAnsi="Cambria Math" w:cs="Times New Roman"/>
                        <w:i/>
                        <w:lang w:val="de-DE"/>
                      </w:rPr>
                    </m:ctrlPr>
                  </m:sSubPr>
                  <m:e>
                    <m:r>
                      <w:rPr>
                        <w:rFonts w:ascii="Cambria Math" w:hAnsi="Cambria Math" w:cs="Times New Roman"/>
                        <w:lang w:val="de-DE"/>
                      </w:rPr>
                      <m:t>V</m:t>
                    </m:r>
                  </m:e>
                  <m:sub>
                    <m:r>
                      <w:rPr>
                        <w:rFonts w:ascii="Cambria Math" w:hAnsi="Cambria Math" w:cs="Times New Roman"/>
                        <w:lang w:val="de-DE"/>
                      </w:rPr>
                      <m:t>T</m:t>
                    </m:r>
                  </m:sub>
                </m:sSub>
                <m:r>
                  <w:rPr>
                    <w:rFonts w:ascii="Cambria Math" w:hAnsi="Cambria Math" w:cs="Times New Roman"/>
                    <w:lang w:val="de-DE"/>
                  </w:rPr>
                  <m:t>=</m:t>
                </m:r>
                <m:f>
                  <m:fPr>
                    <m:ctrlPr>
                      <w:rPr>
                        <w:rFonts w:ascii="Cambria Math" w:hAnsi="Cambria Math" w:cs="Times New Roman"/>
                        <w:i/>
                        <w:lang w:val="de-DE"/>
                      </w:rPr>
                    </m:ctrlPr>
                  </m:fPr>
                  <m:num>
                    <m:r>
                      <w:rPr>
                        <w:rFonts w:ascii="Cambria Math" w:hAnsi="Cambria Math" w:cs="Times New Roman"/>
                        <w:lang w:val="de-DE"/>
                      </w:rPr>
                      <m:t>kT</m:t>
                    </m:r>
                  </m:num>
                  <m:den>
                    <m:r>
                      <w:rPr>
                        <w:rFonts w:ascii="Cambria Math" w:hAnsi="Cambria Math" w:cs="Times New Roman"/>
                        <w:lang w:val="de-DE"/>
                      </w:rPr>
                      <m:t>q</m:t>
                    </m:r>
                  </m:den>
                </m:f>
                <m:r>
                  <w:rPr>
                    <w:rFonts w:ascii="Cambria Math" w:hAnsi="Cambria Math" w:cs="Times New Roman"/>
                    <w:lang w:val="de-DE"/>
                  </w:rPr>
                  <m:t>×nI×</m:t>
                </m:r>
                <m:sSub>
                  <m:sSubPr>
                    <m:ctrlPr>
                      <w:rPr>
                        <w:rFonts w:ascii="Cambria Math" w:hAnsi="Cambria Math" w:cs="Times New Roman"/>
                        <w:i/>
                        <w:lang w:val="de-DE"/>
                      </w:rPr>
                    </m:ctrlPr>
                  </m:sSubPr>
                  <m:e>
                    <m:r>
                      <w:rPr>
                        <w:rFonts w:ascii="Cambria Math" w:hAnsi="Cambria Math" w:cs="Times New Roman"/>
                        <w:lang w:val="de-DE"/>
                      </w:rPr>
                      <m:t>N</m:t>
                    </m:r>
                  </m:e>
                  <m:sub>
                    <m:r>
                      <w:rPr>
                        <w:rFonts w:ascii="Cambria Math" w:hAnsi="Cambria Math" w:cs="Times New Roman"/>
                        <w:lang w:val="de-DE"/>
                      </w:rPr>
                      <m:t>cell</m:t>
                    </m:r>
                  </m:sub>
                </m:sSub>
              </m:oMath>
            </m:oMathPara>
          </w:p>
        </w:tc>
        <w:tc>
          <w:tcPr>
            <w:tcW w:w="390" w:type="dxa"/>
          </w:tcPr>
          <w:p w14:paraId="5793A81F" w14:textId="184F5875" w:rsidR="004D74DB" w:rsidRPr="000E51AF" w:rsidRDefault="004D74DB" w:rsidP="00C54667">
            <w:pPr>
              <w:pStyle w:val="SubNormal"/>
              <w:ind w:left="0" w:firstLine="0"/>
              <w:jc w:val="center"/>
              <w:rPr>
                <w:rFonts w:cs="Times New Roman"/>
                <w:b/>
                <w:bCs/>
                <w:lang w:val="de-DE"/>
              </w:rPr>
            </w:pPr>
            <w:r w:rsidRPr="000E51AF">
              <w:rPr>
                <w:rFonts w:cs="Times New Roman"/>
                <w:b/>
                <w:bCs/>
                <w:lang w:val="de-DE"/>
              </w:rPr>
              <w:t>(</w:t>
            </w:r>
            <w:r w:rsidR="00265BAE" w:rsidRPr="000E51AF">
              <w:rPr>
                <w:rFonts w:cs="Times New Roman"/>
                <w:b/>
                <w:bCs/>
                <w:lang w:val="de-DE"/>
              </w:rPr>
              <w:t>2.</w:t>
            </w:r>
            <w:r w:rsidRPr="000E51AF">
              <w:rPr>
                <w:rFonts w:cs="Times New Roman"/>
                <w:b/>
                <w:bCs/>
                <w:lang w:val="de-DE"/>
              </w:rPr>
              <w:t>2)</w:t>
            </w:r>
          </w:p>
        </w:tc>
      </w:tr>
    </w:tbl>
    <w:p w14:paraId="710408AA" w14:textId="73179959" w:rsidR="004D74DB" w:rsidRPr="00531A29" w:rsidRDefault="004D74DB" w:rsidP="004D74DB">
      <w:pPr>
        <w:pStyle w:val="SubNormal"/>
        <w:rPr>
          <w:rFonts w:cs="Times New Roman"/>
          <w:lang w:val="de-DE"/>
        </w:rPr>
      </w:pPr>
    </w:p>
    <w:p w14:paraId="6B62E83C" w14:textId="2340740F" w:rsidR="007B5A40" w:rsidRPr="00531A29" w:rsidRDefault="007B5A40" w:rsidP="007B5A40">
      <w:pPr>
        <w:pStyle w:val="SubNormal"/>
        <w:ind w:firstLine="0"/>
        <w:rPr>
          <w:rFonts w:cs="Times New Roman"/>
          <w:lang w:val="de-DE"/>
        </w:rPr>
      </w:pPr>
      <w:r w:rsidRPr="00531A29">
        <w:rPr>
          <w:rFonts w:cs="Times New Roman"/>
          <w:lang w:val="de-DE"/>
        </w:rPr>
        <w:t>Dimana, I</w:t>
      </w:r>
      <w:r w:rsidRPr="00531A29">
        <w:rPr>
          <w:rFonts w:cs="Times New Roman"/>
          <w:vertAlign w:val="subscript"/>
          <w:lang w:val="de-DE"/>
        </w:rPr>
        <w:t>d</w:t>
      </w:r>
      <w:r w:rsidRPr="00531A29">
        <w:rPr>
          <w:rFonts w:cs="Times New Roman"/>
          <w:lang w:val="de-DE"/>
        </w:rPr>
        <w:t xml:space="preserve"> = arus dioda, I</w:t>
      </w:r>
      <w:r w:rsidRPr="00531A29">
        <w:rPr>
          <w:rFonts w:cs="Times New Roman"/>
          <w:vertAlign w:val="subscript"/>
          <w:lang w:val="de-DE"/>
        </w:rPr>
        <w:t>0</w:t>
      </w:r>
      <w:r w:rsidRPr="00531A29">
        <w:rPr>
          <w:rFonts w:cs="Times New Roman"/>
          <w:lang w:val="de-DE"/>
        </w:rPr>
        <w:t xml:space="preserve"> = arus saturasi </w:t>
      </w:r>
      <w:r w:rsidRPr="00531A29">
        <w:rPr>
          <w:rFonts w:cs="Times New Roman"/>
          <w:i/>
          <w:iCs/>
          <w:lang w:val="de-DE"/>
        </w:rPr>
        <w:t>reverse</w:t>
      </w:r>
      <w:r w:rsidRPr="00531A29">
        <w:rPr>
          <w:rFonts w:cs="Times New Roman"/>
          <w:lang w:val="de-DE"/>
        </w:rPr>
        <w:t>, V</w:t>
      </w:r>
      <w:r w:rsidRPr="00531A29">
        <w:rPr>
          <w:rFonts w:cs="Times New Roman"/>
          <w:vertAlign w:val="subscript"/>
          <w:lang w:val="de-DE"/>
        </w:rPr>
        <w:t>d</w:t>
      </w:r>
      <w:r w:rsidRPr="00531A29">
        <w:rPr>
          <w:rFonts w:cs="Times New Roman"/>
          <w:lang w:val="de-DE"/>
        </w:rPr>
        <w:t xml:space="preserve"> = tegangan dioda, nI = factor ideal (~1.0), k = konstanta </w:t>
      </w:r>
      <w:r w:rsidRPr="00531A29">
        <w:rPr>
          <w:rFonts w:cs="Times New Roman"/>
          <w:i/>
          <w:iCs/>
          <w:lang w:val="de-DE"/>
        </w:rPr>
        <w:t>Boltzmann</w:t>
      </w:r>
      <w:r w:rsidRPr="00531A29">
        <w:rPr>
          <w:rFonts w:cs="Times New Roman"/>
          <w:lang w:val="de-DE"/>
        </w:rPr>
        <w:t xml:space="preserve"> (</w:t>
      </w:r>
      <m:oMath>
        <m:r>
          <w:rPr>
            <w:rFonts w:ascii="Cambria Math" w:hAnsi="Cambria Math" w:cs="Times New Roman"/>
            <w:lang w:val="de-DE"/>
          </w:rPr>
          <m:t>1.3806×</m:t>
        </m:r>
        <m:sSup>
          <m:sSupPr>
            <m:ctrlPr>
              <w:rPr>
                <w:rFonts w:ascii="Cambria Math" w:hAnsi="Cambria Math" w:cs="Times New Roman"/>
                <w:i/>
              </w:rPr>
            </m:ctrlPr>
          </m:sSupPr>
          <m:e>
            <m:r>
              <w:rPr>
                <w:rFonts w:ascii="Cambria Math" w:hAnsi="Cambria Math" w:cs="Times New Roman"/>
                <w:lang w:val="de-DE"/>
              </w:rPr>
              <m:t>10</m:t>
            </m:r>
          </m:e>
          <m:sup>
            <m:r>
              <w:rPr>
                <w:rFonts w:ascii="Cambria Math" w:hAnsi="Cambria Math" w:cs="Times New Roman"/>
                <w:lang w:val="de-DE"/>
              </w:rPr>
              <m:t>-23</m:t>
            </m:r>
          </m:sup>
        </m:sSup>
        <m:r>
          <w:rPr>
            <w:rFonts w:ascii="Cambria Math" w:hAnsi="Cambria Math" w:cs="Times New Roman"/>
          </w:rPr>
          <m:t>J</m:t>
        </m:r>
        <m:r>
          <w:rPr>
            <w:rFonts w:ascii="Cambria Math" w:hAnsi="Cambria Math" w:cs="Times New Roman"/>
            <w:lang w:val="de-DE"/>
          </w:rPr>
          <m:t>.</m:t>
        </m:r>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lang w:val="de-DE"/>
              </w:rPr>
              <m:t>-1</m:t>
            </m:r>
          </m:sup>
        </m:sSup>
      </m:oMath>
      <w:r w:rsidRPr="00531A29">
        <w:rPr>
          <w:rFonts w:cs="Times New Roman"/>
          <w:lang w:val="de-DE"/>
        </w:rPr>
        <w:t>), q = pengikisan elektron (</w:t>
      </w:r>
      <m:oMath>
        <m:r>
          <w:rPr>
            <w:rFonts w:ascii="Cambria Math" w:hAnsi="Cambria Math" w:cs="Times New Roman"/>
            <w:lang w:val="de-DE"/>
          </w:rPr>
          <m:t>1.6×</m:t>
        </m:r>
        <m:sSup>
          <m:sSupPr>
            <m:ctrlPr>
              <w:rPr>
                <w:rFonts w:ascii="Cambria Math" w:hAnsi="Cambria Math" w:cs="Times New Roman"/>
                <w:i/>
                <w:lang w:val="de-DE"/>
              </w:rPr>
            </m:ctrlPr>
          </m:sSupPr>
          <m:e>
            <m:r>
              <w:rPr>
                <w:rFonts w:ascii="Cambria Math" w:hAnsi="Cambria Math" w:cs="Times New Roman"/>
                <w:lang w:val="de-DE"/>
              </w:rPr>
              <m:t>10</m:t>
            </m:r>
          </m:e>
          <m:sup>
            <m:r>
              <w:rPr>
                <w:rFonts w:ascii="Cambria Math" w:hAnsi="Cambria Math" w:cs="Times New Roman"/>
                <w:lang w:val="de-DE"/>
              </w:rPr>
              <m:t>-19</m:t>
            </m:r>
          </m:sup>
        </m:sSup>
        <m:r>
          <w:rPr>
            <w:rFonts w:ascii="Cambria Math" w:hAnsi="Cambria Math" w:cs="Times New Roman"/>
            <w:lang w:val="de-DE"/>
          </w:rPr>
          <m:t>C</m:t>
        </m:r>
      </m:oMath>
      <w:r w:rsidRPr="00531A29">
        <w:rPr>
          <w:rFonts w:cs="Times New Roman"/>
          <w:lang w:val="de-DE"/>
        </w:rPr>
        <w:t>)</w:t>
      </w:r>
      <w:r w:rsidR="00A81043" w:rsidRPr="00531A29">
        <w:rPr>
          <w:rFonts w:cs="Times New Roman"/>
          <w:lang w:val="de-DE"/>
        </w:rPr>
        <w:t>, T  = temperatur (kelvin), N</w:t>
      </w:r>
      <w:r w:rsidR="00A81043" w:rsidRPr="00531A29">
        <w:rPr>
          <w:rFonts w:cs="Times New Roman"/>
          <w:vertAlign w:val="subscript"/>
          <w:lang w:val="de-DE"/>
        </w:rPr>
        <w:t>cell</w:t>
      </w:r>
      <w:r w:rsidR="00A81043" w:rsidRPr="00531A29">
        <w:rPr>
          <w:rFonts w:cs="Times New Roman"/>
          <w:lang w:val="de-DE"/>
        </w:rPr>
        <w:t xml:space="preserve"> = total sel yang dipasang secara seri.</w:t>
      </w:r>
    </w:p>
    <w:p w14:paraId="7AB115CC" w14:textId="769E35B5" w:rsidR="009F455A" w:rsidRPr="00531A29" w:rsidRDefault="009F455A" w:rsidP="007B5A40">
      <w:pPr>
        <w:pStyle w:val="SubNormal"/>
        <w:ind w:firstLine="0"/>
        <w:rPr>
          <w:rFonts w:cs="Times New Roman"/>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tblGrid>
      <w:tr w:rsidR="009F455A" w:rsidRPr="00531A29" w14:paraId="663FF4C4" w14:textId="77777777" w:rsidTr="00566820">
        <w:tc>
          <w:tcPr>
            <w:tcW w:w="8436" w:type="dxa"/>
          </w:tcPr>
          <w:p w14:paraId="01A3CAC5" w14:textId="77777777" w:rsidR="002C44FB" w:rsidRDefault="009F455A" w:rsidP="002C44FB">
            <w:pPr>
              <w:pStyle w:val="SubNormal"/>
              <w:keepNext/>
              <w:ind w:left="0" w:firstLine="0"/>
              <w:jc w:val="center"/>
            </w:pPr>
            <w:r w:rsidRPr="00531A29">
              <w:rPr>
                <w:rFonts w:cs="Times New Roman"/>
                <w:noProof/>
                <w:lang w:val="de-DE"/>
              </w:rPr>
              <w:drawing>
                <wp:inline distT="0" distB="0" distL="0" distR="0" wp14:anchorId="65C90EC3" wp14:editId="58AE2318">
                  <wp:extent cx="3708437" cy="1653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19239" cy="1658357"/>
                          </a:xfrm>
                          <a:prstGeom prst="rect">
                            <a:avLst/>
                          </a:prstGeom>
                        </pic:spPr>
                      </pic:pic>
                    </a:graphicData>
                  </a:graphic>
                </wp:inline>
              </w:drawing>
            </w:r>
          </w:p>
          <w:p w14:paraId="2A9D0E72" w14:textId="449026A7" w:rsidR="009F455A" w:rsidRPr="002C44FB" w:rsidRDefault="002C44FB" w:rsidP="002C44FB">
            <w:pPr>
              <w:pStyle w:val="Caption"/>
            </w:pPr>
            <w:bookmarkStart w:id="20" w:name="_Ref125805412"/>
            <w:bookmarkStart w:id="21" w:name="_Toc125855502"/>
            <w:r w:rsidRPr="002C44FB">
              <w:rPr>
                <w:b/>
                <w:bCs/>
              </w:rPr>
              <w:t>Gambar 2.</w:t>
            </w:r>
            <w:r w:rsidRPr="002C44FB">
              <w:rPr>
                <w:b/>
                <w:bCs/>
              </w:rPr>
              <w:fldChar w:fldCharType="begin"/>
            </w:r>
            <w:r w:rsidRPr="002C44FB">
              <w:rPr>
                <w:b/>
                <w:bCs/>
              </w:rPr>
              <w:instrText xml:space="preserve"> SEQ Gambar_2. \* ARABIC </w:instrText>
            </w:r>
            <w:r w:rsidRPr="002C44FB">
              <w:rPr>
                <w:b/>
                <w:bCs/>
              </w:rPr>
              <w:fldChar w:fldCharType="separate"/>
            </w:r>
            <w:r w:rsidR="00E636C4">
              <w:rPr>
                <w:b/>
                <w:bCs/>
                <w:noProof/>
              </w:rPr>
              <w:t>1</w:t>
            </w:r>
            <w:r w:rsidRPr="002C44FB">
              <w:rPr>
                <w:b/>
                <w:bCs/>
              </w:rPr>
              <w:fldChar w:fldCharType="end"/>
            </w:r>
            <w:bookmarkEnd w:id="20"/>
            <w:r w:rsidRPr="002C44FB">
              <w:rPr>
                <w:b/>
                <w:bCs/>
              </w:rPr>
              <w:t>.</w:t>
            </w:r>
            <w:r>
              <w:t xml:space="preserve"> </w:t>
            </w:r>
            <w:r w:rsidR="00566820" w:rsidRPr="00CF33E5">
              <w:t xml:space="preserve">Bentuk pemodelan array panel surya </w:t>
            </w:r>
            <w:r w:rsidR="00566820" w:rsidRPr="00CF33E5">
              <w:fldChar w:fldCharType="begin" w:fldLock="1"/>
            </w:r>
            <w:r w:rsidR="00840FD6" w:rsidRPr="00CF33E5">
              <w:instrText>ADDIN CSL_CITATION {"citationItems":[{"id":"ITEM-1","itemData":{"author":[{"dropping-particle":"","family":"Anowar","given":"Md Hasan","non-dropping-particle":"","parse-names":false,"suffix":""},{"dropping-particle":"","family":"Roy","given":"Provashish","non-dropping-particle":"","parse-names":false,"suffix":""}],"container-title":"2019 International Conference on Electrical, Computer and\nCommunication Engineering (ECCE)","id":"ITEM-1","issued":{"date-parts":[["2019"]]},"title":"A Modified Incremental Conductance Based Photovoltaic MPPT\nCharge Controller","type":"article"},"uris":["http://www.mendeley.com/documents/?uuid=8d987fa2-1cd4-393a-a56f-6b2833899181"]}],"mendeley":{"formattedCitation":"(Anowar and Roy, 2019)","plainTextFormattedCitation":"(Anowar and Roy, 2019)","previouslyFormattedCitation":"(Anowar and Roy, 2019)"},"properties":{"noteIndex":0},"schema":"https://github.com/citation-style-language/schema/raw/master/csl-citation.json"}</w:instrText>
            </w:r>
            <w:r w:rsidR="00566820" w:rsidRPr="00CF33E5">
              <w:fldChar w:fldCharType="separate"/>
            </w:r>
            <w:r w:rsidR="00566820" w:rsidRPr="00CF33E5">
              <w:rPr>
                <w:noProof/>
              </w:rPr>
              <w:t>(Anowar and Roy, 2019)</w:t>
            </w:r>
            <w:bookmarkEnd w:id="21"/>
            <w:r w:rsidR="00566820" w:rsidRPr="00CF33E5">
              <w:fldChar w:fldCharType="end"/>
            </w:r>
          </w:p>
        </w:tc>
      </w:tr>
    </w:tbl>
    <w:p w14:paraId="6B930D37" w14:textId="77777777" w:rsidR="00A14D89" w:rsidRPr="00531A29" w:rsidRDefault="00A14D89" w:rsidP="004D74DB">
      <w:pPr>
        <w:pStyle w:val="SubNormal"/>
        <w:rPr>
          <w:rFonts w:cs="Times New Roman"/>
          <w:lang w:val="en-US"/>
        </w:rPr>
      </w:pPr>
    </w:p>
    <w:p w14:paraId="623B8B06" w14:textId="1A585CD7" w:rsidR="005079CD" w:rsidRPr="00531A29" w:rsidRDefault="005079CD" w:rsidP="00F61A5A">
      <w:pPr>
        <w:pStyle w:val="Heading3"/>
        <w:rPr>
          <w:rFonts w:cs="Times New Roman"/>
        </w:rPr>
      </w:pPr>
      <w:bookmarkStart w:id="22" w:name="_Toc126497263"/>
      <w:r w:rsidRPr="00531A29">
        <w:rPr>
          <w:rFonts w:cs="Times New Roman"/>
          <w:i/>
          <w:iCs w:val="0"/>
        </w:rPr>
        <w:t xml:space="preserve">Maximum Power Point Tracker </w:t>
      </w:r>
      <w:r w:rsidRPr="00531A29">
        <w:rPr>
          <w:rFonts w:cs="Times New Roman"/>
        </w:rPr>
        <w:t>(MPPT)</w:t>
      </w:r>
      <w:bookmarkEnd w:id="22"/>
    </w:p>
    <w:p w14:paraId="24561137" w14:textId="3EB15283" w:rsidR="00840FD6" w:rsidRPr="00531A29" w:rsidRDefault="00FE5543" w:rsidP="005C60CD">
      <w:pPr>
        <w:pStyle w:val="SubNormal"/>
        <w:rPr>
          <w:rFonts w:cs="Times New Roman"/>
          <w:lang w:val="en-US"/>
        </w:rPr>
      </w:pPr>
      <w:r w:rsidRPr="009651DA">
        <w:rPr>
          <w:rFonts w:cs="Times New Roman"/>
        </w:rPr>
        <w:t xml:space="preserve">Panel surya memiliki karakteristik non-linier yang dapat kita lihat pada </w:t>
      </w:r>
      <w:r w:rsidR="00840FD6" w:rsidRPr="009651DA">
        <w:rPr>
          <w:rFonts w:cs="Times New Roman"/>
        </w:rPr>
        <w:t>(</w:t>
      </w:r>
      <w:r w:rsidR="00A3691E" w:rsidRPr="0097571A">
        <w:rPr>
          <w:rFonts w:cs="Times New Roman"/>
        </w:rPr>
        <w:fldChar w:fldCharType="begin"/>
      </w:r>
      <w:r w:rsidR="00A3691E" w:rsidRPr="0097571A">
        <w:rPr>
          <w:rFonts w:cs="Times New Roman"/>
        </w:rPr>
        <w:instrText xml:space="preserve"> REF _Ref125805477 \h  \* MERGEFORMAT </w:instrText>
      </w:r>
      <w:r w:rsidR="00A3691E" w:rsidRPr="0097571A">
        <w:rPr>
          <w:rFonts w:cs="Times New Roman"/>
        </w:rPr>
      </w:r>
      <w:r w:rsidR="00A3691E" w:rsidRPr="0097571A">
        <w:rPr>
          <w:rFonts w:cs="Times New Roman"/>
        </w:rPr>
        <w:fldChar w:fldCharType="separate"/>
      </w:r>
      <w:r w:rsidR="00E636C4" w:rsidRPr="00E636C4">
        <w:rPr>
          <w:lang w:val="de-DE"/>
        </w:rPr>
        <w:t>Gambar 2.2</w:t>
      </w:r>
      <w:r w:rsidR="00A3691E" w:rsidRPr="0097571A">
        <w:rPr>
          <w:rFonts w:cs="Times New Roman"/>
        </w:rPr>
        <w:fldChar w:fldCharType="end"/>
      </w:r>
      <w:r w:rsidR="00840FD6" w:rsidRPr="009651DA">
        <w:rPr>
          <w:rFonts w:cs="Times New Roman"/>
        </w:rPr>
        <w:t>). Titik maksimum pemanfaatan energi dari panel surya tampak pada puncak (</w:t>
      </w:r>
      <w:r w:rsidR="00840FD6" w:rsidRPr="009651DA">
        <w:rPr>
          <w:rFonts w:cs="Times New Roman"/>
          <w:i/>
          <w:iCs/>
        </w:rPr>
        <w:t>peak</w:t>
      </w:r>
      <w:r w:rsidR="00840FD6" w:rsidRPr="009651DA">
        <w:rPr>
          <w:rFonts w:cs="Times New Roman"/>
        </w:rPr>
        <w:t xml:space="preserve">) lengkungan P-V, atau sering disebut dengan </w:t>
      </w:r>
      <w:r w:rsidR="00840FD6" w:rsidRPr="009651DA">
        <w:rPr>
          <w:rFonts w:cs="Times New Roman"/>
          <w:i/>
          <w:iCs/>
        </w:rPr>
        <w:t>knee point</w:t>
      </w:r>
      <w:r w:rsidR="00840FD6" w:rsidRPr="009651DA">
        <w:rPr>
          <w:rFonts w:cs="Times New Roman"/>
        </w:rPr>
        <w:t xml:space="preserve"> dari P-V, yang berasal dari penggunaan energi maksimal dari panel surya. </w:t>
      </w:r>
      <w:r w:rsidR="00840FD6" w:rsidRPr="009651DA">
        <w:rPr>
          <w:rFonts w:cs="Times New Roman"/>
          <w:i/>
          <w:iCs/>
        </w:rPr>
        <w:t xml:space="preserve">Maximum Power Point </w:t>
      </w:r>
      <w:r w:rsidR="00840FD6" w:rsidRPr="009651DA">
        <w:rPr>
          <w:rFonts w:cs="Times New Roman"/>
        </w:rPr>
        <w:t xml:space="preserve">(MPP) dapat </w:t>
      </w:r>
      <w:r w:rsidR="00840FD6" w:rsidRPr="009651DA">
        <w:rPr>
          <w:rFonts w:cs="Times New Roman"/>
        </w:rPr>
        <w:lastRenderedPageBreak/>
        <w:t>berubah-ubah seiring dengan adanya perubahan parameter yang berasal dari radiasi cahaya matahari (</w:t>
      </w:r>
      <w:r w:rsidR="00840FD6" w:rsidRPr="009651DA">
        <w:rPr>
          <w:rFonts w:cs="Times New Roman"/>
          <w:i/>
          <w:iCs/>
        </w:rPr>
        <w:t>S</w:t>
      </w:r>
      <w:r w:rsidR="00840FD6" w:rsidRPr="009651DA">
        <w:rPr>
          <w:rFonts w:cs="Times New Roman"/>
        </w:rPr>
        <w:t>), temperature/suhu (</w:t>
      </w:r>
      <w:r w:rsidR="00840FD6" w:rsidRPr="009651DA">
        <w:rPr>
          <w:rFonts w:cs="Times New Roman"/>
          <w:i/>
          <w:iCs/>
        </w:rPr>
        <w:t>T</w:t>
      </w:r>
      <w:r w:rsidR="00840FD6" w:rsidRPr="009651DA">
        <w:rPr>
          <w:rFonts w:cs="Times New Roman"/>
        </w:rPr>
        <w:t xml:space="preserve">), dan keadaan lingkungan sekitar. Untuk memastikan penggunaan energi yang mampu mendekati atau bahkan mencapai </w:t>
      </w:r>
      <w:r w:rsidR="00840FD6" w:rsidRPr="009651DA">
        <w:rPr>
          <w:rFonts w:cs="Times New Roman"/>
          <w:i/>
          <w:iCs/>
        </w:rPr>
        <w:t>Maximum Power Point</w:t>
      </w:r>
      <w:r w:rsidR="00840FD6" w:rsidRPr="009651DA">
        <w:rPr>
          <w:rFonts w:cs="Times New Roman"/>
        </w:rPr>
        <w:t xml:space="preserve"> (MPP). </w:t>
      </w:r>
      <w:r w:rsidR="00840FD6" w:rsidRPr="00531A29">
        <w:rPr>
          <w:rFonts w:cs="Times New Roman"/>
          <w:lang w:val="en-US"/>
        </w:rPr>
        <w:t xml:space="preserve">Maka, diperlukan rangkaian atau kontroler yang disebut dengan </w:t>
      </w:r>
      <w:r w:rsidR="00840FD6" w:rsidRPr="00531A29">
        <w:rPr>
          <w:rFonts w:cs="Times New Roman"/>
          <w:i/>
          <w:iCs/>
          <w:lang w:val="en-US"/>
        </w:rPr>
        <w:t>Maximum Power Point Traker</w:t>
      </w:r>
      <w:r w:rsidR="00840FD6" w:rsidRPr="00531A29">
        <w:rPr>
          <w:rFonts w:cs="Times New Roman"/>
          <w:lang w:val="en-US"/>
        </w:rPr>
        <w:t xml:space="preserve"> (MPPT) </w:t>
      </w:r>
      <w:r w:rsidR="00840FD6" w:rsidRPr="00531A29">
        <w:rPr>
          <w:rFonts w:cs="Times New Roman"/>
          <w:lang w:val="en-US"/>
        </w:rPr>
        <w:fldChar w:fldCharType="begin" w:fldLock="1"/>
      </w:r>
      <w:r w:rsidR="0041381D">
        <w:rPr>
          <w:rFonts w:cs="Times New Roman"/>
          <w:lang w:val="en-US"/>
        </w:rPr>
        <w:instrText>ADDIN CSL_CITATION {"citationItems":[{"id":"ITEM-1","itemData":{"abstract":"One of the most available energy sources in the world is solar\nenergy, while in the category of renewable and nonrenewable\nenergies is in the first group. Power generation of a\nphotovoltaic (PV) system is a technique which is possible by\nusing solar cells. Since photovoltaic systems cannot force solar\ncells to operate at MPP, a controller is needed to do so. If the\ncontroller can operate more accurately, or in other words, be\noptimized, the system will have an appropriate output. Many\npapers have been presented on maximum power …","author":[{"dropping-particle":"","family":"Sarvi","given":"M","non-dropping-particle":"","parse-names":false,"suffix":""},{"dropping-particle":"","family":"Azadian","given":"A","non-dropping-particle":"","parse-names":false,"suffix":""}],"container-title":"Energy Syst.","id":"ITEM-1","issued":{"date-parts":[["2022"]]},"publisher":"Springer","title":"A comprehensive review and classified comparison of MPPT\nalgorithms in PV systems","type":"article-journal"},"uris":["http://www.mendeley.com/documents/?uuid=146def6b-a4fb-393e-8a20-a75dd54eb014"]}],"mendeley":{"formattedCitation":"(Sarvi and Azadian, 2022)","plainTextFormattedCitation":"(Sarvi and Azadian, 2022)","previouslyFormattedCitation":"(Sarvi and Azadian, 2022)"},"properties":{"noteIndex":0},"schema":"https://github.com/citation-style-language/schema/raw/master/csl-citation.json"}</w:instrText>
      </w:r>
      <w:r w:rsidR="00840FD6" w:rsidRPr="00531A29">
        <w:rPr>
          <w:rFonts w:cs="Times New Roman"/>
          <w:lang w:val="en-US"/>
        </w:rPr>
        <w:fldChar w:fldCharType="separate"/>
      </w:r>
      <w:r w:rsidR="00840FD6" w:rsidRPr="00531A29">
        <w:rPr>
          <w:rFonts w:cs="Times New Roman"/>
          <w:noProof/>
          <w:lang w:val="en-US"/>
        </w:rPr>
        <w:t>(Sarvi and Azadian, 2022)</w:t>
      </w:r>
      <w:r w:rsidR="00840FD6" w:rsidRPr="00531A29">
        <w:rPr>
          <w:rFonts w:cs="Times New Roman"/>
          <w:lang w:val="en-US"/>
        </w:rPr>
        <w:fldChar w:fldCharType="end"/>
      </w:r>
      <w:r w:rsidR="00840FD6" w:rsidRPr="00531A29">
        <w:rPr>
          <w:rFonts w:cs="Times New Roman"/>
          <w:lang w:val="en-US"/>
        </w:rPr>
        <w:t>.</w:t>
      </w:r>
    </w:p>
    <w:p w14:paraId="773A67B6" w14:textId="5E334D34" w:rsidR="005C60CD" w:rsidRPr="00531A29" w:rsidRDefault="005C60CD" w:rsidP="005C60CD">
      <w:pPr>
        <w:pStyle w:val="SubNormal"/>
        <w:ind w:firstLine="0"/>
        <w:rPr>
          <w:rFonts w:cs="Times New Roman"/>
          <w:lang w:val="en-US"/>
        </w:rPr>
      </w:pPr>
    </w:p>
    <w:tbl>
      <w:tblPr>
        <w:tblStyle w:val="TableGrid"/>
        <w:tblW w:w="0" w:type="auto"/>
        <w:tblInd w:w="567" w:type="dxa"/>
        <w:tblLook w:val="04A0" w:firstRow="1" w:lastRow="0" w:firstColumn="1" w:lastColumn="0" w:noHBand="0" w:noVBand="1"/>
      </w:tblPr>
      <w:tblGrid>
        <w:gridCol w:w="4110"/>
        <w:gridCol w:w="4110"/>
      </w:tblGrid>
      <w:tr w:rsidR="00535598" w:rsidRPr="00531A29" w14:paraId="2B61C40F" w14:textId="77777777" w:rsidTr="00207DA9">
        <w:tc>
          <w:tcPr>
            <w:tcW w:w="8436" w:type="dxa"/>
            <w:gridSpan w:val="2"/>
            <w:tcBorders>
              <w:top w:val="nil"/>
              <w:left w:val="nil"/>
              <w:bottom w:val="nil"/>
              <w:right w:val="nil"/>
            </w:tcBorders>
          </w:tcPr>
          <w:p w14:paraId="35083A9B" w14:textId="77777777" w:rsidR="00777817" w:rsidRPr="00531A29" w:rsidRDefault="00C719C6" w:rsidP="00C719C6">
            <w:pPr>
              <w:pStyle w:val="SubNormal"/>
              <w:ind w:left="0" w:firstLine="0"/>
              <w:jc w:val="center"/>
              <w:rPr>
                <w:rFonts w:cs="Times New Roman"/>
                <w:lang w:val="en-US"/>
              </w:rPr>
            </w:pPr>
            <w:r w:rsidRPr="00531A29">
              <w:rPr>
                <w:rFonts w:cs="Times New Roman"/>
                <w:noProof/>
                <w:lang w:val="en-US"/>
              </w:rPr>
              <w:drawing>
                <wp:inline distT="0" distB="0" distL="0" distR="0" wp14:anchorId="3BFCF087" wp14:editId="62C63058">
                  <wp:extent cx="2506980" cy="20268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526967" cy="2042970"/>
                          </a:xfrm>
                          <a:prstGeom prst="rect">
                            <a:avLst/>
                          </a:prstGeom>
                        </pic:spPr>
                      </pic:pic>
                    </a:graphicData>
                  </a:graphic>
                </wp:inline>
              </w:drawing>
            </w:r>
          </w:p>
          <w:p w14:paraId="07ED083D" w14:textId="633A43BC" w:rsidR="00C719C6" w:rsidRPr="00531A29" w:rsidRDefault="00C719C6" w:rsidP="00C719C6">
            <w:pPr>
              <w:pStyle w:val="SubNormal"/>
              <w:ind w:left="0" w:firstLine="0"/>
              <w:jc w:val="center"/>
              <w:rPr>
                <w:rFonts w:cs="Times New Roman"/>
                <w:lang w:val="en-US"/>
              </w:rPr>
            </w:pPr>
            <w:r w:rsidRPr="00531A29">
              <w:rPr>
                <w:rFonts w:cs="Times New Roman"/>
                <w:lang w:val="en-US"/>
              </w:rPr>
              <w:t>(a)</w:t>
            </w:r>
          </w:p>
        </w:tc>
      </w:tr>
      <w:tr w:rsidR="00535598" w:rsidRPr="00531A29" w14:paraId="66BCCDBF" w14:textId="77777777" w:rsidTr="00207DA9">
        <w:tc>
          <w:tcPr>
            <w:tcW w:w="4218" w:type="dxa"/>
            <w:tcBorders>
              <w:top w:val="nil"/>
              <w:left w:val="nil"/>
              <w:bottom w:val="nil"/>
              <w:right w:val="nil"/>
            </w:tcBorders>
          </w:tcPr>
          <w:p w14:paraId="3E1CFDCA" w14:textId="77777777" w:rsidR="00955704" w:rsidRDefault="00C719C6" w:rsidP="00955704">
            <w:pPr>
              <w:pStyle w:val="SubNormal"/>
              <w:keepNext/>
              <w:ind w:left="0" w:firstLine="0"/>
              <w:jc w:val="center"/>
            </w:pPr>
            <w:r w:rsidRPr="00531A29">
              <w:rPr>
                <w:rFonts w:cs="Times New Roman"/>
                <w:noProof/>
                <w:lang w:val="en-US"/>
              </w:rPr>
              <w:drawing>
                <wp:inline distT="0" distB="0" distL="0" distR="0" wp14:anchorId="6C8DDB90" wp14:editId="39FA43DF">
                  <wp:extent cx="2208925" cy="1905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26246" cy="1919938"/>
                          </a:xfrm>
                          <a:prstGeom prst="rect">
                            <a:avLst/>
                          </a:prstGeom>
                        </pic:spPr>
                      </pic:pic>
                    </a:graphicData>
                  </a:graphic>
                </wp:inline>
              </w:drawing>
            </w:r>
          </w:p>
          <w:p w14:paraId="60AB3A41" w14:textId="013D0B5B" w:rsidR="00C719C6" w:rsidRPr="00531A29" w:rsidRDefault="00C719C6" w:rsidP="00C719C6">
            <w:pPr>
              <w:pStyle w:val="SubNormal"/>
              <w:ind w:left="0" w:firstLine="0"/>
              <w:jc w:val="center"/>
              <w:rPr>
                <w:rFonts w:cs="Times New Roman"/>
                <w:lang w:val="en-US"/>
              </w:rPr>
            </w:pPr>
            <w:r w:rsidRPr="00531A29">
              <w:rPr>
                <w:rFonts w:cs="Times New Roman"/>
                <w:lang w:val="en-US"/>
              </w:rPr>
              <w:t>(b)</w:t>
            </w:r>
          </w:p>
        </w:tc>
        <w:tc>
          <w:tcPr>
            <w:tcW w:w="4218" w:type="dxa"/>
            <w:tcBorders>
              <w:top w:val="nil"/>
              <w:left w:val="nil"/>
              <w:bottom w:val="nil"/>
              <w:right w:val="nil"/>
            </w:tcBorders>
          </w:tcPr>
          <w:p w14:paraId="07B12ED7" w14:textId="77777777" w:rsidR="00535598" w:rsidRPr="00531A29" w:rsidRDefault="00C719C6" w:rsidP="00C719C6">
            <w:pPr>
              <w:pStyle w:val="SubNormal"/>
              <w:ind w:left="0" w:firstLine="0"/>
              <w:jc w:val="center"/>
              <w:rPr>
                <w:rFonts w:cs="Times New Roman"/>
                <w:lang w:val="en-US"/>
              </w:rPr>
            </w:pPr>
            <w:r w:rsidRPr="00531A29">
              <w:rPr>
                <w:rFonts w:cs="Times New Roman"/>
                <w:noProof/>
                <w:lang w:val="en-US"/>
              </w:rPr>
              <w:drawing>
                <wp:inline distT="0" distB="0" distL="0" distR="0" wp14:anchorId="3E0A32C8" wp14:editId="14EA8744">
                  <wp:extent cx="2206015" cy="1905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15209" cy="1912940"/>
                          </a:xfrm>
                          <a:prstGeom prst="rect">
                            <a:avLst/>
                          </a:prstGeom>
                        </pic:spPr>
                      </pic:pic>
                    </a:graphicData>
                  </a:graphic>
                </wp:inline>
              </w:drawing>
            </w:r>
          </w:p>
          <w:p w14:paraId="23E6C268" w14:textId="0BBB72E4" w:rsidR="00C719C6" w:rsidRPr="00531A29" w:rsidRDefault="00C719C6" w:rsidP="00C719C6">
            <w:pPr>
              <w:pStyle w:val="SubNormal"/>
              <w:ind w:left="0" w:firstLine="0"/>
              <w:jc w:val="center"/>
              <w:rPr>
                <w:rFonts w:cs="Times New Roman"/>
                <w:lang w:val="en-US"/>
              </w:rPr>
            </w:pPr>
            <w:r w:rsidRPr="00531A29">
              <w:rPr>
                <w:rFonts w:cs="Times New Roman"/>
                <w:lang w:val="en-US"/>
              </w:rPr>
              <w:t>(c)</w:t>
            </w:r>
          </w:p>
        </w:tc>
      </w:tr>
      <w:tr w:rsidR="00535598" w:rsidRPr="0041381D" w14:paraId="258A785A" w14:textId="77777777" w:rsidTr="00207DA9">
        <w:tc>
          <w:tcPr>
            <w:tcW w:w="8436" w:type="dxa"/>
            <w:gridSpan w:val="2"/>
            <w:tcBorders>
              <w:top w:val="nil"/>
              <w:left w:val="nil"/>
              <w:bottom w:val="nil"/>
              <w:right w:val="nil"/>
            </w:tcBorders>
          </w:tcPr>
          <w:p w14:paraId="22F17E64" w14:textId="1BA334FE" w:rsidR="00535598" w:rsidRPr="00955704" w:rsidRDefault="00955704" w:rsidP="00955704">
            <w:pPr>
              <w:pStyle w:val="Caption"/>
              <w:jc w:val="left"/>
              <w:rPr>
                <w:sz w:val="22"/>
                <w:szCs w:val="22"/>
                <w:lang w:val="de-DE"/>
              </w:rPr>
            </w:pPr>
            <w:bookmarkStart w:id="23" w:name="_Ref125805477"/>
            <w:bookmarkStart w:id="24" w:name="_Toc125855503"/>
            <w:r w:rsidRPr="00955704">
              <w:rPr>
                <w:b/>
                <w:bCs/>
                <w:lang w:val="de-DE"/>
              </w:rPr>
              <w:t>Gambar 2.</w:t>
            </w:r>
            <w:r w:rsidRPr="00955704">
              <w:rPr>
                <w:b/>
                <w:bCs/>
              </w:rPr>
              <w:fldChar w:fldCharType="begin"/>
            </w:r>
            <w:r w:rsidRPr="00955704">
              <w:rPr>
                <w:b/>
                <w:bCs/>
                <w:lang w:val="de-DE"/>
              </w:rPr>
              <w:instrText xml:space="preserve"> SEQ Gambar_2. \* ARABIC </w:instrText>
            </w:r>
            <w:r w:rsidRPr="00955704">
              <w:rPr>
                <w:b/>
                <w:bCs/>
              </w:rPr>
              <w:fldChar w:fldCharType="separate"/>
            </w:r>
            <w:r w:rsidR="00E636C4">
              <w:rPr>
                <w:b/>
                <w:bCs/>
                <w:noProof/>
                <w:lang w:val="de-DE"/>
              </w:rPr>
              <w:t>2</w:t>
            </w:r>
            <w:r w:rsidRPr="00955704">
              <w:rPr>
                <w:b/>
                <w:bCs/>
              </w:rPr>
              <w:fldChar w:fldCharType="end"/>
            </w:r>
            <w:bookmarkEnd w:id="23"/>
            <w:r w:rsidRPr="00955704">
              <w:rPr>
                <w:b/>
                <w:bCs/>
                <w:lang w:val="de-DE"/>
              </w:rPr>
              <w:t>.</w:t>
            </w:r>
            <w:r>
              <w:rPr>
                <w:lang w:val="de-DE"/>
              </w:rPr>
              <w:t xml:space="preserve"> </w:t>
            </w:r>
            <w:r w:rsidR="0041381D" w:rsidRPr="006E1796">
              <w:rPr>
                <w:lang w:val="de-DE"/>
              </w:rPr>
              <w:t xml:space="preserve">Grafik karakteristik panel surya, (a) perbandingan antara tegangan dan arus, (b) perbandigan daya-tegangan pada temperatur konstan, (c) perbandingan energi-tegangan pada sumber cahaya konstan </w:t>
            </w:r>
            <w:r w:rsidR="0041381D" w:rsidRPr="00CF33E5">
              <w:fldChar w:fldCharType="begin" w:fldLock="1"/>
            </w:r>
            <w:r w:rsidR="006E1796" w:rsidRPr="006E1796">
              <w:rPr>
                <w:lang w:val="de-DE"/>
              </w:rPr>
              <w:instrText>ADDIN CSL_CITATION {"citationItems":[{"id":"ITEM-1","itemData":{"abstract":"One of the most available energy sources in the world is solar\nenergy, while in the category of renewable and nonrenewable\nenergies is in the first group. Power generation of a\nphotovoltaic (PV) system is a technique which is possible by\nusing solar cells. Since photovoltaic systems cannot force solar\ncells to operate at MPP, a controller is needed to do so. If the\ncontroller can operate more accurately, or in other words, be\noptimized, the system will have an appropriate output. Many\npapers have been presented on maximum power …","author":[{"dropping-particle":"","family":"Sarvi","given":"M","non-dropping-particle":"","parse-names":false,"suffix":""},{"dropping-particle":"","family":"Azadian","given":"A","non-dropping-particle":"","parse-names":false,"suffix":""}],"container-title":"Energy Syst.","id":"ITEM-1","issued":{"date-parts":[["2022"]]},"publisher":"Springer","title":"A comprehensive review and classified comparison of MPPT\nalgorithms in PV systems","type":"article-journal"},"uris":["http://www.mendeley.com/documents/?uuid=146def6b-a4fb-393e-8a20-a75dd54eb014"]}],"mendeley":{"formattedCitation":"(Sarvi and Azadian, 2022)","plainTextFormattedCitation":"(Sarvi and Azadian, 2022)","previouslyFormattedCitation":"(Sarvi and Azadian, 2022)"},"properties":{"noteIndex":0},"schema":"https://github.com/citation-style-language/schema/raw/master/csl-citation.json"}</w:instrText>
            </w:r>
            <w:r w:rsidR="0041381D" w:rsidRPr="00CF33E5">
              <w:fldChar w:fldCharType="separate"/>
            </w:r>
            <w:r w:rsidR="0041381D" w:rsidRPr="006E1796">
              <w:rPr>
                <w:noProof/>
                <w:lang w:val="de-DE"/>
              </w:rPr>
              <w:t>(Sarvi and Azadian, 2022)</w:t>
            </w:r>
            <w:bookmarkEnd w:id="24"/>
            <w:r w:rsidR="0041381D" w:rsidRPr="00CF33E5">
              <w:fldChar w:fldCharType="end"/>
            </w:r>
          </w:p>
        </w:tc>
      </w:tr>
    </w:tbl>
    <w:p w14:paraId="216A9858" w14:textId="77777777" w:rsidR="00535598" w:rsidRPr="0041381D" w:rsidRDefault="00535598" w:rsidP="005C60CD">
      <w:pPr>
        <w:pStyle w:val="SubNormal"/>
        <w:ind w:firstLine="0"/>
        <w:rPr>
          <w:rFonts w:cs="Times New Roman"/>
          <w:lang w:val="de-DE"/>
        </w:rPr>
      </w:pPr>
    </w:p>
    <w:p w14:paraId="75E6B11B" w14:textId="6B169A3A" w:rsidR="005079CD" w:rsidRDefault="005079CD" w:rsidP="00F61A5A">
      <w:pPr>
        <w:pStyle w:val="Heading3"/>
        <w:rPr>
          <w:rFonts w:cs="Times New Roman"/>
        </w:rPr>
      </w:pPr>
      <w:bookmarkStart w:id="25" w:name="_Toc126497264"/>
      <w:r w:rsidRPr="00531A29">
        <w:rPr>
          <w:rFonts w:cs="Times New Roman"/>
        </w:rPr>
        <w:t>Algoritma</w:t>
      </w:r>
      <w:r w:rsidRPr="00531A29">
        <w:rPr>
          <w:rFonts w:cs="Times New Roman"/>
          <w:i/>
          <w:iCs w:val="0"/>
        </w:rPr>
        <w:t xml:space="preserve"> Incremental Conductance </w:t>
      </w:r>
      <w:r w:rsidRPr="00531A29">
        <w:rPr>
          <w:rFonts w:cs="Times New Roman"/>
        </w:rPr>
        <w:t>(INC)</w:t>
      </w:r>
      <w:bookmarkEnd w:id="25"/>
    </w:p>
    <w:p w14:paraId="5D2794F6" w14:textId="6F3A2170" w:rsidR="00C644DF" w:rsidRDefault="00444A20" w:rsidP="00444A20">
      <w:pPr>
        <w:pStyle w:val="SubNormal"/>
        <w:rPr>
          <w:lang w:val="de-DE"/>
        </w:rPr>
      </w:pPr>
      <w:r>
        <w:t xml:space="preserve">Algoritma pada penelitian ini berfokus pada </w:t>
      </w:r>
      <w:r>
        <w:rPr>
          <w:i/>
          <w:iCs/>
        </w:rPr>
        <w:t>Incremental Conductance</w:t>
      </w:r>
      <w:r>
        <w:t xml:space="preserve"> (INC), yang mana secara terus menerus</w:t>
      </w:r>
      <w:r w:rsidR="006E1796">
        <w:t xml:space="preserve"> mencari titik atau posisi dari </w:t>
      </w:r>
      <w:r w:rsidR="006E1796">
        <w:rPr>
          <w:i/>
          <w:iCs/>
        </w:rPr>
        <w:t>Maximized Power Point</w:t>
      </w:r>
      <w:r w:rsidR="006E1796">
        <w:t xml:space="preserve"> (MPP), dengan cara memproses perubahan nilai d</w:t>
      </w:r>
      <w:r w:rsidR="006E1796">
        <w:rPr>
          <w:i/>
          <w:iCs/>
        </w:rPr>
        <w:t>I</w:t>
      </w:r>
      <w:r w:rsidR="006E1796">
        <w:t>/d</w:t>
      </w:r>
      <w:r w:rsidR="006E1796">
        <w:rPr>
          <w:i/>
          <w:iCs/>
        </w:rPr>
        <w:t>V</w:t>
      </w:r>
      <w:r w:rsidR="006E1796">
        <w:t xml:space="preserve"> berdasarkan nilai tegangan keluaran (</w:t>
      </w:r>
      <w:r w:rsidR="006E1796">
        <w:rPr>
          <w:i/>
          <w:iCs/>
        </w:rPr>
        <w:t>output</w:t>
      </w:r>
      <w:r w:rsidR="006E1796">
        <w:t xml:space="preserve">) dan arus </w:t>
      </w:r>
      <w:r w:rsidR="006E1796">
        <w:fldChar w:fldCharType="begin" w:fldLock="1"/>
      </w:r>
      <w:r w:rsidR="006E1796">
        <w:instrText>ADDIN CSL_CITATION {"citationItems":[{"id":"ITEM-1","itemData":{"author":[{"dropping-particle":"","family":"Yang","given":"Liu","non-dropping-particle":"","parse-names":false,"suffix":""},{"dropping-particle":"","family":"Yunbo","given":"Zhang","non-dropping-particle":"","parse-names":false,"suffix":""}],"container-title":"2019 Chinese Control And Decision Conference (CCDC)","id":"ITEM-1","issued":{"date-parts":[["2019"]]},"title":"A Novel Improved Variable Step Size INC MPPT Method for PV\nSystems","type":"article"},"uris":["http://www.mendeley.com/documents/?uuid=6183456e-93cf-3d3c-88c1-37edcb23437b"]}],"mendeley":{"formattedCitation":"(Yang and Yunbo, 2019)","plainTextFormattedCitation":"(Yang and Yunbo, 2019)","previouslyFormattedCitation":"(Yang and Yunbo, 2019)"},"properties":{"noteIndex":0},"schema":"https://github.com/citation-style-language/schema/raw/master/csl-citation.json"}</w:instrText>
      </w:r>
      <w:r w:rsidR="006E1796">
        <w:fldChar w:fldCharType="separate"/>
      </w:r>
      <w:r w:rsidR="006E1796" w:rsidRPr="006E1796">
        <w:rPr>
          <w:noProof/>
        </w:rPr>
        <w:t>(Yang and Yunbo, 2019)</w:t>
      </w:r>
      <w:r w:rsidR="006E1796">
        <w:fldChar w:fldCharType="end"/>
      </w:r>
      <w:r w:rsidR="006E1796">
        <w:t xml:space="preserve">. Algoritma </w:t>
      </w:r>
      <w:r w:rsidR="006E1796">
        <w:rPr>
          <w:i/>
          <w:iCs/>
        </w:rPr>
        <w:t xml:space="preserve">Incremental Conductance </w:t>
      </w:r>
      <w:r w:rsidR="006E1796">
        <w:t xml:space="preserve">(INC) mendeteksi kemiringan pada lengkungan P-V, dan nilai </w:t>
      </w:r>
      <w:r w:rsidR="006E1796">
        <w:rPr>
          <w:i/>
          <w:iCs/>
        </w:rPr>
        <w:lastRenderedPageBreak/>
        <w:t xml:space="preserve">Maximized Power Point </w:t>
      </w:r>
      <w:r w:rsidR="006E1796">
        <w:t>(MPP) didapatkan dengan cara mencari puncak (</w:t>
      </w:r>
      <w:r w:rsidR="006E1796">
        <w:rPr>
          <w:i/>
          <w:iCs/>
        </w:rPr>
        <w:t>peak</w:t>
      </w:r>
      <w:r w:rsidR="006E1796">
        <w:t xml:space="preserve">) dari lengkungan P-V </w:t>
      </w:r>
      <w:r w:rsidR="006E1796">
        <w:fldChar w:fldCharType="begin" w:fldLock="1"/>
      </w:r>
      <w:r w:rsidR="005C26ED">
        <w:instrText>ADDIN CSL_CITATION {"citationItems":[{"id":"ITEM-1","itemData":{"author":[{"dropping-particle":"","family":"Shang","given":"Liqun","non-dropping-particle":"","parse-names":false,"suffix":""},{"dropping-particle":"","family":"Guo","given":"Hangchen","non-dropping-particle":"","parse-names":false,"suffix":""},{"dropping-particle":"","family":"Zhu","given":"Weiwei","non-dropping-particle":"","parse-names":false,"suffix":""}],"container-title":"Protection and Control of Modern Power Systems","id":"ITEM-1","issue":"1","issued":{"date-parts":[["2020"]]},"title":"An improved MPPT control strategy based on incremental\nconductance algorithm","type":"article","volume":"5"},"uris":["http://www.mendeley.com/documents/?uuid=90ae5e4e-9c41-3e90-9adf-9ffaade4c432"]}],"mendeley":{"formattedCitation":"(Shang, Guo and Zhu, 2020)","plainTextFormattedCitation":"(Shang, Guo and Zhu, 2020)","previouslyFormattedCitation":"(Shang, Guo and Zhu, 2020)"},"properties":{"noteIndex":0},"schema":"https://github.com/citation-style-language/schema/raw/master/csl-citation.json"}</w:instrText>
      </w:r>
      <w:r w:rsidR="006E1796">
        <w:fldChar w:fldCharType="separate"/>
      </w:r>
      <w:r w:rsidR="006E1796" w:rsidRPr="006E1796">
        <w:rPr>
          <w:noProof/>
        </w:rPr>
        <w:t>(Shang, Guo and Zhu, 2020)</w:t>
      </w:r>
      <w:r w:rsidR="006E1796">
        <w:fldChar w:fldCharType="end"/>
      </w:r>
      <w:r w:rsidR="006E1796">
        <w:t xml:space="preserve">. </w:t>
      </w:r>
      <w:r w:rsidR="006E1796" w:rsidRPr="006E1796">
        <w:rPr>
          <w:lang w:val="de-DE"/>
        </w:rPr>
        <w:t>Berdasarkan hubungan antara kedua nilai tersebut dapat dijabarkan pada persamaan berik</w:t>
      </w:r>
      <w:r w:rsidR="006E1796">
        <w:rPr>
          <w:lang w:val="de-DE"/>
        </w:rPr>
        <w:t>ut.</w:t>
      </w:r>
    </w:p>
    <w:p w14:paraId="3317C593" w14:textId="77777777" w:rsidR="00AD6A9A" w:rsidRDefault="00AD6A9A" w:rsidP="00444A20">
      <w:pPr>
        <w:pStyle w:val="SubNormal"/>
        <w:rPr>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AD6A9A" w14:paraId="05327BDF" w14:textId="77777777" w:rsidTr="00265BAE">
        <w:tc>
          <w:tcPr>
            <w:tcW w:w="8046" w:type="dxa"/>
          </w:tcPr>
          <w:p w14:paraId="78766FC1" w14:textId="5C2F2C96" w:rsidR="00AD6A9A" w:rsidRPr="0020321C" w:rsidRDefault="00000000" w:rsidP="00AD6A9A">
            <w:pPr>
              <w:pStyle w:val="SubNormal"/>
              <w:ind w:left="0" w:firstLine="0"/>
              <w:jc w:val="center"/>
              <w:rPr>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0</m:t>
                </m:r>
              </m:oMath>
            </m:oMathPara>
          </w:p>
        </w:tc>
        <w:tc>
          <w:tcPr>
            <w:tcW w:w="390" w:type="dxa"/>
          </w:tcPr>
          <w:p w14:paraId="72AA2AA2" w14:textId="4456744E" w:rsidR="00AD6A9A" w:rsidRPr="000E51AF" w:rsidRDefault="00AD6A9A" w:rsidP="00AD6A9A">
            <w:pPr>
              <w:pStyle w:val="SubNormal"/>
              <w:ind w:left="0" w:firstLine="0"/>
              <w:jc w:val="center"/>
              <w:rPr>
                <w:b/>
                <w:bCs/>
                <w:lang w:val="de-DE"/>
              </w:rPr>
            </w:pPr>
            <w:r w:rsidRPr="000E51AF">
              <w:rPr>
                <w:b/>
                <w:bCs/>
                <w:lang w:val="de-DE"/>
              </w:rPr>
              <w:t>(</w:t>
            </w:r>
            <w:r w:rsidR="00265BAE" w:rsidRPr="000E51AF">
              <w:rPr>
                <w:b/>
                <w:bCs/>
                <w:lang w:val="de-DE"/>
              </w:rPr>
              <w:t>2.</w:t>
            </w:r>
            <w:r w:rsidRPr="000E51AF">
              <w:rPr>
                <w:b/>
                <w:bCs/>
                <w:lang w:val="de-DE"/>
              </w:rPr>
              <w:t>3)</w:t>
            </w:r>
          </w:p>
        </w:tc>
      </w:tr>
    </w:tbl>
    <w:p w14:paraId="3CD7C316" w14:textId="77777777" w:rsidR="00265BAE" w:rsidRDefault="00265BAE" w:rsidP="00265BAE">
      <w:pPr>
        <w:pStyle w:val="SubNormal"/>
        <w:ind w:firstLine="0"/>
        <w:rPr>
          <w:lang w:val="de-DE"/>
        </w:rPr>
      </w:pPr>
    </w:p>
    <w:p w14:paraId="08648D38" w14:textId="4FD304B4" w:rsidR="00265BAE" w:rsidRDefault="00265BAE" w:rsidP="00265BAE">
      <w:pPr>
        <w:pStyle w:val="SubNormal"/>
        <w:ind w:firstLine="0"/>
        <w:rPr>
          <w:lang w:val="de-DE"/>
        </w:rPr>
      </w:pPr>
      <w:r>
        <w:rPr>
          <w:lang w:val="de-DE"/>
        </w:rPr>
        <w:t>Dari persamaan 2.3 maka, dapat diubah menjadi bentuk persamaan lain, seperti:</w:t>
      </w:r>
    </w:p>
    <w:p w14:paraId="6D68541E" w14:textId="77777777" w:rsidR="00265BAE" w:rsidRDefault="00265BAE" w:rsidP="00265BAE">
      <w:pPr>
        <w:pStyle w:val="SubNormal"/>
        <w:ind w:firstLine="0"/>
        <w:rPr>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265BAE" w14:paraId="241DFD54" w14:textId="77777777" w:rsidTr="003C5CAA">
        <w:tc>
          <w:tcPr>
            <w:tcW w:w="7760" w:type="dxa"/>
          </w:tcPr>
          <w:p w14:paraId="6970A616" w14:textId="5DD4AB58" w:rsidR="00265BAE" w:rsidRPr="0020321C" w:rsidRDefault="00000000" w:rsidP="001D35E9">
            <w:pPr>
              <w:pStyle w:val="SubNormal"/>
              <w:ind w:left="0" w:firstLine="0"/>
              <w:jc w:val="center"/>
              <w:rPr>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d</m:t>
                    </m:r>
                    <m:d>
                      <m:dPr>
                        <m:ctrlPr>
                          <w:rPr>
                            <w:rFonts w:ascii="Cambria Math" w:hAnsi="Cambria Math"/>
                            <w:i/>
                            <w:lang w:val="de-DE"/>
                          </w:rPr>
                        </m:ctrlPr>
                      </m:dPr>
                      <m:e>
                        <m:r>
                          <w:rPr>
                            <w:rFonts w:ascii="Cambria Math" w:hAnsi="Cambria Math"/>
                            <w:lang w:val="de-DE"/>
                          </w:rPr>
                          <m:t>V.I</m:t>
                        </m:r>
                      </m:e>
                    </m:d>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d</m:t>
                    </m:r>
                    <m:d>
                      <m:dPr>
                        <m:ctrlPr>
                          <w:rPr>
                            <w:rFonts w:ascii="Cambria Math" w:hAnsi="Cambria Math"/>
                            <w:i/>
                            <w:lang w:val="de-DE"/>
                          </w:rPr>
                        </m:ctrlPr>
                      </m:dPr>
                      <m:e>
                        <m:r>
                          <w:rPr>
                            <w:rFonts w:ascii="Cambria Math" w:hAnsi="Cambria Math"/>
                            <w:lang w:val="de-DE"/>
                          </w:rPr>
                          <m:t>f</m:t>
                        </m:r>
                        <m:d>
                          <m:dPr>
                            <m:ctrlPr>
                              <w:rPr>
                                <w:rFonts w:ascii="Cambria Math" w:hAnsi="Cambria Math"/>
                                <w:i/>
                                <w:lang w:val="de-DE"/>
                              </w:rPr>
                            </m:ctrlPr>
                          </m:dPr>
                          <m:e>
                            <m:r>
                              <w:rPr>
                                <w:rFonts w:ascii="Cambria Math" w:hAnsi="Cambria Math"/>
                                <w:lang w:val="de-DE"/>
                              </w:rPr>
                              <m:t>x</m:t>
                            </m:r>
                          </m:e>
                        </m:d>
                        <m:r>
                          <w:rPr>
                            <w:rFonts w:ascii="Cambria Math" w:hAnsi="Cambria Math"/>
                            <w:lang w:val="de-DE"/>
                          </w:rPr>
                          <m:t>g</m:t>
                        </m:r>
                        <m:d>
                          <m:dPr>
                            <m:ctrlPr>
                              <w:rPr>
                                <w:rFonts w:ascii="Cambria Math" w:hAnsi="Cambria Math"/>
                                <w:i/>
                                <w:lang w:val="de-DE"/>
                              </w:rPr>
                            </m:ctrlPr>
                          </m:dPr>
                          <m:e>
                            <m:r>
                              <w:rPr>
                                <w:rFonts w:ascii="Cambria Math" w:hAnsi="Cambria Math"/>
                                <w:lang w:val="de-DE"/>
                              </w:rPr>
                              <m:t>x</m:t>
                            </m:r>
                          </m:e>
                        </m:d>
                      </m:e>
                    </m:d>
                  </m:num>
                  <m:den>
                    <m:r>
                      <w:rPr>
                        <w:rFonts w:ascii="Cambria Math" w:hAnsi="Cambria Math"/>
                        <w:lang w:val="de-DE"/>
                      </w:rPr>
                      <m:t>dx</m:t>
                    </m:r>
                  </m:den>
                </m:f>
                <m:r>
                  <m:rPr>
                    <m:sty m:val="p"/>
                  </m:rPr>
                  <w:rPr>
                    <w:rFonts w:ascii="Cambria Math" w:hAnsi="Cambria Math"/>
                    <w:lang w:val="de-DE"/>
                  </w:rPr>
                  <w:br/>
                </m:r>
              </m:oMath>
              <m:oMath>
                <m:f>
                  <m:fPr>
                    <m:ctrlPr>
                      <w:rPr>
                        <w:rFonts w:ascii="Cambria Math" w:hAnsi="Cambria Math"/>
                        <w:i/>
                        <w:color w:val="FFFFFF" w:themeColor="background1"/>
                        <w:lang w:val="de-DE"/>
                      </w:rPr>
                    </m:ctrlPr>
                  </m:fPr>
                  <m:num>
                    <m:r>
                      <w:rPr>
                        <w:rFonts w:ascii="Cambria Math" w:hAnsi="Cambria Math"/>
                        <w:color w:val="FFFFFF" w:themeColor="background1"/>
                        <w:lang w:val="de-DE"/>
                      </w:rPr>
                      <m:t>dP</m:t>
                    </m:r>
                  </m:num>
                  <m:den>
                    <m:r>
                      <w:rPr>
                        <w:rFonts w:ascii="Cambria Math" w:hAnsi="Cambria Math"/>
                        <w:color w:val="FFFFFF" w:themeColor="background1"/>
                        <w:lang w:val="de-DE"/>
                      </w:rPr>
                      <m:t>dV</m:t>
                    </m:r>
                  </m:den>
                </m:f>
                <m:r>
                  <w:rPr>
                    <w:rFonts w:ascii="Cambria Math" w:hAnsi="Cambria Math"/>
                    <w:lang w:val="de-DE"/>
                  </w:rPr>
                  <m:t>=f</m:t>
                </m:r>
                <m:d>
                  <m:dPr>
                    <m:ctrlPr>
                      <w:rPr>
                        <w:rFonts w:ascii="Cambria Math" w:hAnsi="Cambria Math"/>
                        <w:i/>
                        <w:lang w:val="de-DE"/>
                      </w:rPr>
                    </m:ctrlPr>
                  </m:dPr>
                  <m:e>
                    <m:r>
                      <w:rPr>
                        <w:rFonts w:ascii="Cambria Math" w:hAnsi="Cambria Math"/>
                        <w:lang w:val="de-DE"/>
                      </w:rPr>
                      <m:t>x</m:t>
                    </m:r>
                  </m:e>
                </m:d>
                <m:f>
                  <m:fPr>
                    <m:ctrlPr>
                      <w:rPr>
                        <w:rFonts w:ascii="Cambria Math" w:hAnsi="Cambria Math"/>
                        <w:i/>
                        <w:lang w:val="de-DE"/>
                      </w:rPr>
                    </m:ctrlPr>
                  </m:fPr>
                  <m:num>
                    <m:r>
                      <w:rPr>
                        <w:rFonts w:ascii="Cambria Math" w:hAnsi="Cambria Math"/>
                        <w:lang w:val="de-DE"/>
                      </w:rPr>
                      <m:t>dg</m:t>
                    </m:r>
                    <m:d>
                      <m:dPr>
                        <m:ctrlPr>
                          <w:rPr>
                            <w:rFonts w:ascii="Cambria Math" w:hAnsi="Cambria Math"/>
                            <w:i/>
                            <w:lang w:val="de-DE"/>
                          </w:rPr>
                        </m:ctrlPr>
                      </m:dPr>
                      <m:e>
                        <m:r>
                          <w:rPr>
                            <w:rFonts w:ascii="Cambria Math" w:hAnsi="Cambria Math"/>
                            <w:lang w:val="de-DE"/>
                          </w:rPr>
                          <m:t>x</m:t>
                        </m:r>
                      </m:e>
                    </m:d>
                  </m:num>
                  <m:den>
                    <m:r>
                      <w:rPr>
                        <w:rFonts w:ascii="Cambria Math" w:hAnsi="Cambria Math"/>
                        <w:lang w:val="de-DE"/>
                      </w:rPr>
                      <m:t>dx</m:t>
                    </m:r>
                  </m:den>
                </m:f>
                <m:r>
                  <w:rPr>
                    <w:rFonts w:ascii="Cambria Math" w:hAnsi="Cambria Math"/>
                    <w:lang w:val="de-DE"/>
                  </w:rPr>
                  <m:t>+g</m:t>
                </m:r>
                <m:d>
                  <m:dPr>
                    <m:ctrlPr>
                      <w:rPr>
                        <w:rFonts w:ascii="Cambria Math" w:hAnsi="Cambria Math"/>
                        <w:i/>
                        <w:lang w:val="de-DE"/>
                      </w:rPr>
                    </m:ctrlPr>
                  </m:dPr>
                  <m:e>
                    <m:r>
                      <w:rPr>
                        <w:rFonts w:ascii="Cambria Math" w:hAnsi="Cambria Math"/>
                        <w:lang w:val="de-DE"/>
                      </w:rPr>
                      <m:t>x</m:t>
                    </m:r>
                  </m:e>
                </m:d>
                <m:f>
                  <m:fPr>
                    <m:ctrlPr>
                      <w:rPr>
                        <w:rFonts w:ascii="Cambria Math" w:hAnsi="Cambria Math"/>
                        <w:i/>
                        <w:lang w:val="de-DE"/>
                      </w:rPr>
                    </m:ctrlPr>
                  </m:fPr>
                  <m:num>
                    <m:r>
                      <w:rPr>
                        <w:rFonts w:ascii="Cambria Math" w:hAnsi="Cambria Math"/>
                        <w:lang w:val="de-DE"/>
                      </w:rPr>
                      <m:t>df</m:t>
                    </m:r>
                    <m:d>
                      <m:dPr>
                        <m:ctrlPr>
                          <w:rPr>
                            <w:rFonts w:ascii="Cambria Math" w:hAnsi="Cambria Math"/>
                            <w:i/>
                            <w:lang w:val="de-DE"/>
                          </w:rPr>
                        </m:ctrlPr>
                      </m:dPr>
                      <m:e>
                        <m:r>
                          <w:rPr>
                            <w:rFonts w:ascii="Cambria Math" w:hAnsi="Cambria Math"/>
                            <w:lang w:val="de-DE"/>
                          </w:rPr>
                          <m:t>x</m:t>
                        </m:r>
                      </m:e>
                    </m:d>
                  </m:num>
                  <m:den>
                    <m:r>
                      <w:rPr>
                        <w:rFonts w:ascii="Cambria Math" w:hAnsi="Cambria Math"/>
                        <w:lang w:val="de-DE"/>
                      </w:rPr>
                      <m:t>dx</m:t>
                    </m:r>
                  </m:den>
                </m:f>
              </m:oMath>
            </m:oMathPara>
          </w:p>
        </w:tc>
        <w:tc>
          <w:tcPr>
            <w:tcW w:w="676" w:type="dxa"/>
          </w:tcPr>
          <w:p w14:paraId="21A077BB" w14:textId="756FF0F7" w:rsidR="00265BAE" w:rsidRPr="000E51AF" w:rsidRDefault="00265BAE" w:rsidP="001D35E9">
            <w:pPr>
              <w:pStyle w:val="SubNormal"/>
              <w:ind w:left="0" w:firstLine="0"/>
              <w:jc w:val="center"/>
              <w:rPr>
                <w:b/>
                <w:bCs/>
                <w:lang w:val="de-DE"/>
              </w:rPr>
            </w:pPr>
            <w:r w:rsidRPr="000E51AF">
              <w:rPr>
                <w:b/>
                <w:bCs/>
                <w:lang w:val="de-DE"/>
              </w:rPr>
              <w:t>(2.</w:t>
            </w:r>
            <w:r w:rsidR="007B0BB6" w:rsidRPr="000E51AF">
              <w:rPr>
                <w:b/>
                <w:bCs/>
                <w:lang w:val="de-DE"/>
              </w:rPr>
              <w:t>4</w:t>
            </w:r>
            <w:r w:rsidRPr="000E51AF">
              <w:rPr>
                <w:b/>
                <w:bCs/>
                <w:lang w:val="de-DE"/>
              </w:rPr>
              <w:t>)</w:t>
            </w:r>
          </w:p>
        </w:tc>
      </w:tr>
    </w:tbl>
    <w:p w14:paraId="272D3B2C" w14:textId="58BEB006" w:rsidR="00265BAE" w:rsidRDefault="00265BAE" w:rsidP="00265BAE">
      <w:pPr>
        <w:pStyle w:val="SubNormal"/>
        <w:ind w:firstLine="0"/>
        <w:rPr>
          <w:lang w:val="de-DE"/>
        </w:rPr>
      </w:pPr>
    </w:p>
    <w:p w14:paraId="42453E2F" w14:textId="6CEFF573" w:rsidR="00F142C2" w:rsidRDefault="0075331C" w:rsidP="00F142C2">
      <w:pPr>
        <w:pStyle w:val="SubNormal"/>
        <w:ind w:firstLine="0"/>
        <w:rPr>
          <w:lang w:val="de-DE"/>
        </w:rPr>
      </w:pPr>
      <w:r>
        <w:rPr>
          <w:lang w:val="de-DE"/>
        </w:rPr>
        <w:t>Selanjutnya</w:t>
      </w:r>
      <w:r w:rsidR="00F142C2">
        <w:rPr>
          <w:lang w:val="de-DE"/>
        </w:rPr>
        <w:t xml:space="preserve">, </w:t>
      </w:r>
      <w:r w:rsidR="00740D6F">
        <w:rPr>
          <w:lang w:val="de-DE"/>
        </w:rPr>
        <w:t xml:space="preserve">jika </w:t>
      </w:r>
      <m:oMath>
        <m:r>
          <w:rPr>
            <w:rFonts w:ascii="Cambria Math" w:hAnsi="Cambria Math"/>
            <w:lang w:val="de-DE"/>
          </w:rPr>
          <m:t>f</m:t>
        </m:r>
        <m:d>
          <m:dPr>
            <m:ctrlPr>
              <w:rPr>
                <w:rFonts w:ascii="Cambria Math" w:hAnsi="Cambria Math"/>
                <w:i/>
                <w:lang w:val="de-DE"/>
              </w:rPr>
            </m:ctrlPr>
          </m:dPr>
          <m:e>
            <m:r>
              <w:rPr>
                <w:rFonts w:ascii="Cambria Math" w:hAnsi="Cambria Math"/>
                <w:lang w:val="de-DE"/>
              </w:rPr>
              <m:t>V</m:t>
            </m:r>
          </m:e>
        </m:d>
        <m:r>
          <w:rPr>
            <w:rFonts w:ascii="Cambria Math" w:hAnsi="Cambria Math"/>
            <w:lang w:val="de-DE"/>
          </w:rPr>
          <m:t>=V</m:t>
        </m:r>
      </m:oMath>
      <w:r w:rsidR="00740D6F">
        <w:rPr>
          <w:rFonts w:eastAsiaTheme="minorEastAsia"/>
          <w:lang w:val="de-DE"/>
        </w:rPr>
        <w:t xml:space="preserve"> dan </w:t>
      </w:r>
      <m:oMath>
        <m:r>
          <w:rPr>
            <w:rFonts w:ascii="Cambria Math" w:eastAsiaTheme="minorEastAsia" w:hAnsi="Cambria Math"/>
            <w:lang w:val="de-DE"/>
          </w:rPr>
          <m:t>g</m:t>
        </m:r>
        <m:d>
          <m:dPr>
            <m:ctrlPr>
              <w:rPr>
                <w:rFonts w:ascii="Cambria Math" w:eastAsiaTheme="minorEastAsia" w:hAnsi="Cambria Math"/>
                <w:i/>
                <w:lang w:val="de-DE"/>
              </w:rPr>
            </m:ctrlPr>
          </m:dPr>
          <m:e>
            <m:r>
              <w:rPr>
                <w:rFonts w:ascii="Cambria Math" w:eastAsiaTheme="minorEastAsia" w:hAnsi="Cambria Math"/>
                <w:lang w:val="de-DE"/>
              </w:rPr>
              <m:t>V</m:t>
            </m:r>
          </m:e>
        </m:d>
        <m:r>
          <w:rPr>
            <w:rFonts w:ascii="Cambria Math" w:eastAsiaTheme="minorEastAsia" w:hAnsi="Cambria Math"/>
            <w:lang w:val="de-DE"/>
          </w:rPr>
          <m:t>=I</m:t>
        </m:r>
      </m:oMath>
      <w:r w:rsidR="00740D6F">
        <w:rPr>
          <w:rFonts w:eastAsiaTheme="minorEastAsia"/>
          <w:lang w:val="de-DE"/>
        </w:rPr>
        <w:t xml:space="preserve"> maka</w:t>
      </w:r>
      <w:r w:rsidR="00F142C2">
        <w:rPr>
          <w:lang w:val="de-DE"/>
        </w:rPr>
        <w:t>,</w:t>
      </w:r>
    </w:p>
    <w:p w14:paraId="756F5DF3" w14:textId="77777777" w:rsidR="00F142C2" w:rsidRDefault="00F142C2" w:rsidP="00F142C2">
      <w:pPr>
        <w:pStyle w:val="SubNormal"/>
        <w:ind w:firstLine="0"/>
        <w:rPr>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F142C2" w14:paraId="092FCEF7" w14:textId="77777777" w:rsidTr="001D35E9">
        <w:tc>
          <w:tcPr>
            <w:tcW w:w="8046" w:type="dxa"/>
          </w:tcPr>
          <w:p w14:paraId="4C741B0D" w14:textId="7A2645DE" w:rsidR="00F142C2" w:rsidRPr="0020321C" w:rsidRDefault="00000000" w:rsidP="001D35E9">
            <w:pPr>
              <w:pStyle w:val="SubNormal"/>
              <w:ind w:left="0" w:firstLine="0"/>
              <w:jc w:val="center"/>
              <w:rPr>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d</m:t>
                    </m:r>
                    <m:d>
                      <m:dPr>
                        <m:ctrlPr>
                          <w:rPr>
                            <w:rFonts w:ascii="Cambria Math" w:hAnsi="Cambria Math"/>
                            <w:i/>
                            <w:lang w:val="de-DE"/>
                          </w:rPr>
                        </m:ctrlPr>
                      </m:dPr>
                      <m:e>
                        <m:r>
                          <w:rPr>
                            <w:rFonts w:ascii="Cambria Math" w:hAnsi="Cambria Math"/>
                            <w:lang w:val="de-DE"/>
                          </w:rPr>
                          <m:t>f</m:t>
                        </m:r>
                        <m:d>
                          <m:dPr>
                            <m:ctrlPr>
                              <w:rPr>
                                <w:rFonts w:ascii="Cambria Math" w:hAnsi="Cambria Math"/>
                                <w:i/>
                                <w:lang w:val="de-DE"/>
                              </w:rPr>
                            </m:ctrlPr>
                          </m:dPr>
                          <m:e>
                            <m:r>
                              <w:rPr>
                                <w:rFonts w:ascii="Cambria Math" w:hAnsi="Cambria Math"/>
                                <w:lang w:val="de-DE"/>
                              </w:rPr>
                              <m:t>V</m:t>
                            </m:r>
                          </m:e>
                        </m:d>
                        <m:r>
                          <w:rPr>
                            <w:rFonts w:ascii="Cambria Math" w:hAnsi="Cambria Math"/>
                            <w:lang w:val="de-DE"/>
                          </w:rPr>
                          <m:t>.g</m:t>
                        </m:r>
                        <m:d>
                          <m:dPr>
                            <m:ctrlPr>
                              <w:rPr>
                                <w:rFonts w:ascii="Cambria Math" w:hAnsi="Cambria Math"/>
                                <w:i/>
                                <w:lang w:val="de-DE"/>
                              </w:rPr>
                            </m:ctrlPr>
                          </m:dPr>
                          <m:e>
                            <m:r>
                              <w:rPr>
                                <w:rFonts w:ascii="Cambria Math" w:hAnsi="Cambria Math"/>
                                <w:lang w:val="de-DE"/>
                              </w:rPr>
                              <m:t>V</m:t>
                            </m:r>
                          </m:e>
                        </m:d>
                      </m:e>
                    </m:d>
                  </m:num>
                  <m:den>
                    <m:r>
                      <w:rPr>
                        <w:rFonts w:ascii="Cambria Math" w:hAnsi="Cambria Math"/>
                        <w:lang w:val="de-DE"/>
                      </w:rPr>
                      <m:t>dV</m:t>
                    </m:r>
                  </m:den>
                </m:f>
                <m:r>
                  <w:rPr>
                    <w:rFonts w:ascii="Cambria Math" w:hAnsi="Cambria Math"/>
                    <w:lang w:val="de-DE"/>
                  </w:rPr>
                  <m:t>=f</m:t>
                </m:r>
                <m:d>
                  <m:dPr>
                    <m:ctrlPr>
                      <w:rPr>
                        <w:rFonts w:ascii="Cambria Math" w:hAnsi="Cambria Math"/>
                        <w:i/>
                        <w:lang w:val="de-DE"/>
                      </w:rPr>
                    </m:ctrlPr>
                  </m:dPr>
                  <m:e>
                    <m:r>
                      <w:rPr>
                        <w:rFonts w:ascii="Cambria Math" w:hAnsi="Cambria Math"/>
                        <w:lang w:val="de-DE"/>
                      </w:rPr>
                      <m:t>V</m:t>
                    </m:r>
                  </m:e>
                </m:d>
                <m:f>
                  <m:fPr>
                    <m:ctrlPr>
                      <w:rPr>
                        <w:rFonts w:ascii="Cambria Math" w:hAnsi="Cambria Math"/>
                        <w:i/>
                        <w:lang w:val="de-DE"/>
                      </w:rPr>
                    </m:ctrlPr>
                  </m:fPr>
                  <m:num>
                    <m:r>
                      <w:rPr>
                        <w:rFonts w:ascii="Cambria Math" w:hAnsi="Cambria Math"/>
                        <w:lang w:val="de-DE"/>
                      </w:rPr>
                      <m:t>dg</m:t>
                    </m:r>
                    <m:d>
                      <m:dPr>
                        <m:ctrlPr>
                          <w:rPr>
                            <w:rFonts w:ascii="Cambria Math" w:hAnsi="Cambria Math"/>
                            <w:i/>
                            <w:lang w:val="de-DE"/>
                          </w:rPr>
                        </m:ctrlPr>
                      </m:dPr>
                      <m:e>
                        <m:r>
                          <w:rPr>
                            <w:rFonts w:ascii="Cambria Math" w:hAnsi="Cambria Math"/>
                            <w:lang w:val="de-DE"/>
                          </w:rPr>
                          <m:t>V</m:t>
                        </m:r>
                      </m:e>
                    </m:d>
                  </m:num>
                  <m:den>
                    <m:r>
                      <w:rPr>
                        <w:rFonts w:ascii="Cambria Math" w:hAnsi="Cambria Math"/>
                        <w:lang w:val="de-DE"/>
                      </w:rPr>
                      <m:t>dV</m:t>
                    </m:r>
                  </m:den>
                </m:f>
                <m:r>
                  <w:rPr>
                    <w:rFonts w:ascii="Cambria Math" w:hAnsi="Cambria Math"/>
                    <w:lang w:val="de-DE"/>
                  </w:rPr>
                  <m:t>+g</m:t>
                </m:r>
                <m:d>
                  <m:dPr>
                    <m:ctrlPr>
                      <w:rPr>
                        <w:rFonts w:ascii="Cambria Math" w:hAnsi="Cambria Math"/>
                        <w:i/>
                        <w:lang w:val="de-DE"/>
                      </w:rPr>
                    </m:ctrlPr>
                  </m:dPr>
                  <m:e>
                    <m:r>
                      <w:rPr>
                        <w:rFonts w:ascii="Cambria Math" w:hAnsi="Cambria Math"/>
                        <w:lang w:val="de-DE"/>
                      </w:rPr>
                      <m:t>V</m:t>
                    </m:r>
                  </m:e>
                </m:d>
                <m:f>
                  <m:fPr>
                    <m:ctrlPr>
                      <w:rPr>
                        <w:rFonts w:ascii="Cambria Math" w:hAnsi="Cambria Math"/>
                        <w:i/>
                        <w:lang w:val="de-DE"/>
                      </w:rPr>
                    </m:ctrlPr>
                  </m:fPr>
                  <m:num>
                    <m:r>
                      <w:rPr>
                        <w:rFonts w:ascii="Cambria Math" w:hAnsi="Cambria Math"/>
                        <w:lang w:val="de-DE"/>
                      </w:rPr>
                      <m:t>df</m:t>
                    </m:r>
                    <m:d>
                      <m:dPr>
                        <m:ctrlPr>
                          <w:rPr>
                            <w:rFonts w:ascii="Cambria Math" w:hAnsi="Cambria Math"/>
                            <w:i/>
                            <w:lang w:val="de-DE"/>
                          </w:rPr>
                        </m:ctrlPr>
                      </m:dPr>
                      <m:e>
                        <m:r>
                          <w:rPr>
                            <w:rFonts w:ascii="Cambria Math" w:hAnsi="Cambria Math"/>
                            <w:lang w:val="de-DE"/>
                          </w:rPr>
                          <m:t>V</m:t>
                        </m:r>
                      </m:e>
                    </m:d>
                  </m:num>
                  <m:den>
                    <m:r>
                      <w:rPr>
                        <w:rFonts w:ascii="Cambria Math" w:hAnsi="Cambria Math"/>
                        <w:lang w:val="de-DE"/>
                      </w:rPr>
                      <m:t>dV</m:t>
                    </m:r>
                  </m:den>
                </m:f>
                <m:r>
                  <m:rPr>
                    <m:sty m:val="p"/>
                  </m:rPr>
                  <w:rPr>
                    <w:rFonts w:ascii="Cambria Math" w:hAnsi="Cambria Math"/>
                    <w:lang w:val="de-DE"/>
                  </w:rPr>
                  <w:br/>
                </m:r>
              </m:oMath>
              <m:oMath>
                <m:f>
                  <m:fPr>
                    <m:ctrlPr>
                      <w:rPr>
                        <w:rFonts w:ascii="Cambria Math" w:hAnsi="Cambria Math"/>
                        <w:i/>
                        <w:color w:val="FFFFFF" w:themeColor="background1"/>
                        <w:lang w:val="de-DE"/>
                      </w:rPr>
                    </m:ctrlPr>
                  </m:fPr>
                  <m:num>
                    <m:r>
                      <w:rPr>
                        <w:rFonts w:ascii="Cambria Math" w:hAnsi="Cambria Math"/>
                        <w:color w:val="FFFFFF" w:themeColor="background1"/>
                        <w:lang w:val="de-DE"/>
                      </w:rPr>
                      <m:t>dP</m:t>
                    </m:r>
                  </m:num>
                  <m:den>
                    <m:r>
                      <w:rPr>
                        <w:rFonts w:ascii="Cambria Math" w:hAnsi="Cambria Math"/>
                        <w:color w:val="FFFFFF" w:themeColor="background1"/>
                        <w:lang w:val="de-DE"/>
                      </w:rPr>
                      <m:t>dV</m:t>
                    </m:r>
                  </m:den>
                </m:f>
                <m:r>
                  <w:rPr>
                    <w:rFonts w:ascii="Cambria Math" w:hAnsi="Cambria Math"/>
                    <w:lang w:val="de-DE"/>
                  </w:rPr>
                  <m:t>=V</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I</m:t>
                </m:r>
                <m:f>
                  <m:fPr>
                    <m:ctrlPr>
                      <w:rPr>
                        <w:rFonts w:ascii="Cambria Math" w:hAnsi="Cambria Math"/>
                        <w:i/>
                        <w:lang w:val="de-DE"/>
                      </w:rPr>
                    </m:ctrlPr>
                  </m:fPr>
                  <m:num>
                    <m:r>
                      <w:rPr>
                        <w:rFonts w:ascii="Cambria Math" w:hAnsi="Cambria Math"/>
                        <w:lang w:val="de-DE"/>
                      </w:rPr>
                      <m:t>dV</m:t>
                    </m:r>
                  </m:num>
                  <m:den>
                    <m:r>
                      <w:rPr>
                        <w:rFonts w:ascii="Cambria Math" w:hAnsi="Cambria Math"/>
                        <w:lang w:val="de-DE"/>
                      </w:rPr>
                      <m:t>dV</m:t>
                    </m:r>
                  </m:den>
                </m:f>
                <m:r>
                  <w:rPr>
                    <w:rFonts w:ascii="Cambria Math" w:hAnsi="Cambria Math"/>
                    <w:lang w:val="de-DE"/>
                  </w:rPr>
                  <m:t>=V</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I</m:t>
                </m:r>
                <m:r>
                  <m:rPr>
                    <m:sty m:val="p"/>
                  </m:rPr>
                  <w:rPr>
                    <w:rFonts w:ascii="Cambria Math" w:hAnsi="Cambria Math"/>
                    <w:lang w:val="de-DE"/>
                  </w:rPr>
                  <w:br/>
                </m:r>
              </m:oMath>
              <m:oMath>
                <m:f>
                  <m:fPr>
                    <m:ctrlPr>
                      <w:rPr>
                        <w:rFonts w:ascii="Cambria Math" w:hAnsi="Cambria Math"/>
                        <w:i/>
                        <w:color w:val="FFFFFF" w:themeColor="background1"/>
                        <w:lang w:val="de-DE"/>
                      </w:rPr>
                    </m:ctrlPr>
                  </m:fPr>
                  <m:num>
                    <m:r>
                      <w:rPr>
                        <w:rFonts w:ascii="Cambria Math" w:hAnsi="Cambria Math"/>
                        <w:color w:val="FFFFFF" w:themeColor="background1"/>
                        <w:lang w:val="de-DE"/>
                      </w:rPr>
                      <m:t>dP</m:t>
                    </m:r>
                  </m:num>
                  <m:den>
                    <m:r>
                      <w:rPr>
                        <w:rFonts w:ascii="Cambria Math" w:hAnsi="Cambria Math"/>
                        <w:color w:val="FFFFFF" w:themeColor="background1"/>
                        <w:lang w:val="de-DE"/>
                      </w:rPr>
                      <m:t>dV</m:t>
                    </m:r>
                  </m:den>
                </m:f>
                <m:r>
                  <w:rPr>
                    <w:rFonts w:ascii="Cambria Math" w:hAnsi="Cambria Math"/>
                    <w:lang w:val="de-DE"/>
                  </w:rPr>
                  <m:t>=V</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I=</m:t>
                </m:r>
                <m:f>
                  <m:fPr>
                    <m:ctrlPr>
                      <w:rPr>
                        <w:rFonts w:ascii="Cambria Math" w:hAnsi="Cambria Math"/>
                        <w:i/>
                        <w:lang w:val="de-DE"/>
                      </w:rPr>
                    </m:ctrlPr>
                  </m:fPr>
                  <m:num>
                    <m:r>
                      <w:rPr>
                        <w:rFonts w:ascii="Cambria Math" w:hAnsi="Cambria Math"/>
                        <w:lang w:val="de-DE"/>
                      </w:rPr>
                      <m:t>V</m:t>
                    </m:r>
                  </m:num>
                  <m:den>
                    <m:r>
                      <w:rPr>
                        <w:rFonts w:ascii="Cambria Math" w:hAnsi="Cambria Math"/>
                        <w:lang w:val="de-DE"/>
                      </w:rPr>
                      <m:t>V</m:t>
                    </m:r>
                  </m:den>
                </m:f>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I</m:t>
                    </m:r>
                  </m:num>
                  <m:den>
                    <m:r>
                      <w:rPr>
                        <w:rFonts w:ascii="Cambria Math" w:hAnsi="Cambria Math"/>
                        <w:lang w:val="de-DE"/>
                      </w:rPr>
                      <m:t>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I</m:t>
                    </m:r>
                  </m:num>
                  <m:den>
                    <m:r>
                      <w:rPr>
                        <w:rFonts w:ascii="Cambria Math" w:hAnsi="Cambria Math"/>
                        <w:lang w:val="de-DE"/>
                      </w:rPr>
                      <m:t>V</m:t>
                    </m:r>
                  </m:den>
                </m:f>
                <m:r>
                  <w:rPr>
                    <w:rFonts w:ascii="Cambria Math" w:hAnsi="Cambria Math"/>
                    <w:lang w:val="de-DE"/>
                  </w:rPr>
                  <m:t xml:space="preserve">  </m:t>
                </m:r>
              </m:oMath>
            </m:oMathPara>
          </w:p>
        </w:tc>
        <w:tc>
          <w:tcPr>
            <w:tcW w:w="390" w:type="dxa"/>
          </w:tcPr>
          <w:p w14:paraId="1D3EB198" w14:textId="7363B2BE" w:rsidR="00F142C2" w:rsidRPr="000E51AF" w:rsidRDefault="00F142C2" w:rsidP="001D35E9">
            <w:pPr>
              <w:pStyle w:val="SubNormal"/>
              <w:ind w:left="0" w:firstLine="0"/>
              <w:jc w:val="center"/>
              <w:rPr>
                <w:b/>
                <w:bCs/>
                <w:lang w:val="de-DE"/>
              </w:rPr>
            </w:pPr>
            <w:r w:rsidRPr="000E51AF">
              <w:rPr>
                <w:b/>
                <w:bCs/>
                <w:lang w:val="de-DE"/>
              </w:rPr>
              <w:t>(2.</w:t>
            </w:r>
            <w:r w:rsidR="00090B9F" w:rsidRPr="000E51AF">
              <w:rPr>
                <w:b/>
                <w:bCs/>
                <w:lang w:val="de-DE"/>
              </w:rPr>
              <w:t>5</w:t>
            </w:r>
            <w:r w:rsidRPr="000E51AF">
              <w:rPr>
                <w:b/>
                <w:bCs/>
                <w:lang w:val="de-DE"/>
              </w:rPr>
              <w:t>)</w:t>
            </w:r>
          </w:p>
        </w:tc>
      </w:tr>
    </w:tbl>
    <w:p w14:paraId="2673C47A" w14:textId="29D91C45" w:rsidR="00F142C2" w:rsidRDefault="00F142C2" w:rsidP="00265BAE">
      <w:pPr>
        <w:pStyle w:val="SubNormal"/>
        <w:ind w:firstLine="0"/>
        <w:rPr>
          <w:lang w:val="de-DE"/>
        </w:rPr>
      </w:pPr>
    </w:p>
    <w:p w14:paraId="091E5B69" w14:textId="6A5850C4" w:rsidR="0075331C" w:rsidRDefault="0075331C" w:rsidP="00265BAE">
      <w:pPr>
        <w:pStyle w:val="SubNormal"/>
        <w:ind w:firstLine="0"/>
        <w:rPr>
          <w:lang w:val="de-DE"/>
        </w:rPr>
      </w:pPr>
      <w:r>
        <w:rPr>
          <w:lang w:val="de-DE"/>
        </w:rPr>
        <w:t>Maka, dapat disimpulkan bahwa,</w:t>
      </w:r>
    </w:p>
    <w:p w14:paraId="727AC158" w14:textId="77777777" w:rsidR="0075331C" w:rsidRDefault="0075331C" w:rsidP="00265BAE">
      <w:pPr>
        <w:pStyle w:val="SubNormal"/>
        <w:ind w:firstLine="0"/>
        <w:rPr>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75331C" w14:paraId="3655B093" w14:textId="77777777" w:rsidTr="0075331C">
        <w:tc>
          <w:tcPr>
            <w:tcW w:w="7905" w:type="dxa"/>
          </w:tcPr>
          <w:p w14:paraId="0F91EE26" w14:textId="1063D84A" w:rsidR="0075331C" w:rsidRDefault="00000000" w:rsidP="0075331C">
            <w:pPr>
              <w:pStyle w:val="SubNormal"/>
              <w:ind w:left="0" w:firstLine="0"/>
              <w:jc w:val="center"/>
              <w:rPr>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0⇒</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I</m:t>
                    </m:r>
                  </m:num>
                  <m:den>
                    <m:r>
                      <w:rPr>
                        <w:rFonts w:ascii="Cambria Math" w:hAnsi="Cambria Math"/>
                        <w:lang w:val="de-DE"/>
                      </w:rPr>
                      <m:t>V</m:t>
                    </m:r>
                  </m:den>
                </m:f>
                <m:r>
                  <w:rPr>
                    <w:rFonts w:ascii="Cambria Math" w:hAnsi="Cambria Math"/>
                    <w:lang w:val="de-DE"/>
                  </w:rPr>
                  <m:t>=0</m:t>
                </m:r>
              </m:oMath>
            </m:oMathPara>
          </w:p>
        </w:tc>
        <w:tc>
          <w:tcPr>
            <w:tcW w:w="531" w:type="dxa"/>
          </w:tcPr>
          <w:p w14:paraId="6C69EA7D" w14:textId="01963BAB" w:rsidR="0075331C" w:rsidRPr="0075331C" w:rsidRDefault="0075331C" w:rsidP="0075331C">
            <w:pPr>
              <w:pStyle w:val="SubNormal"/>
              <w:ind w:left="0" w:firstLine="0"/>
              <w:jc w:val="center"/>
              <w:rPr>
                <w:b/>
                <w:bCs/>
                <w:lang w:val="de-DE"/>
              </w:rPr>
            </w:pPr>
            <w:r w:rsidRPr="0075331C">
              <w:rPr>
                <w:b/>
                <w:bCs/>
                <w:lang w:val="de-DE"/>
              </w:rPr>
              <w:t>(</w:t>
            </w:r>
            <w:r>
              <w:rPr>
                <w:b/>
                <w:bCs/>
                <w:lang w:val="de-DE"/>
              </w:rPr>
              <w:t>2.6</w:t>
            </w:r>
            <w:r w:rsidRPr="0075331C">
              <w:rPr>
                <w:b/>
                <w:bCs/>
                <w:lang w:val="de-DE"/>
              </w:rPr>
              <w:t>)</w:t>
            </w:r>
          </w:p>
        </w:tc>
      </w:tr>
    </w:tbl>
    <w:p w14:paraId="7EC36A7C" w14:textId="77777777" w:rsidR="0075331C" w:rsidRDefault="0075331C" w:rsidP="0075331C">
      <w:pPr>
        <w:pStyle w:val="SubNormal"/>
        <w:ind w:left="0" w:firstLine="0"/>
        <w:rPr>
          <w:lang w:val="de-DE"/>
        </w:rPr>
      </w:pPr>
    </w:p>
    <w:p w14:paraId="4AC18807" w14:textId="0E512DCC" w:rsidR="00265BAE" w:rsidRDefault="005C26ED" w:rsidP="00444A20">
      <w:pPr>
        <w:pStyle w:val="SubNormal"/>
        <w:rPr>
          <w:lang w:val="en-US"/>
        </w:rPr>
      </w:pPr>
      <w:r w:rsidRPr="005C26ED">
        <w:rPr>
          <w:lang w:val="en-US"/>
        </w:rPr>
        <w:t xml:space="preserve">Algoritma </w:t>
      </w:r>
      <w:r w:rsidRPr="005C26ED">
        <w:rPr>
          <w:i/>
          <w:iCs/>
          <w:lang w:val="en-US"/>
        </w:rPr>
        <w:t xml:space="preserve">Incremental Conductance </w:t>
      </w:r>
      <w:r w:rsidRPr="005C26ED">
        <w:rPr>
          <w:lang w:val="en-US"/>
        </w:rPr>
        <w:t>(INC) me</w:t>
      </w:r>
      <w:r>
        <w:rPr>
          <w:lang w:val="en-US"/>
        </w:rPr>
        <w:t xml:space="preserve">ngukur setiap nilai </w:t>
      </w:r>
      <w:r>
        <w:rPr>
          <w:i/>
          <w:iCs/>
          <w:lang w:val="en-US"/>
        </w:rPr>
        <w:t>k</w:t>
      </w:r>
      <w:r>
        <w:rPr>
          <w:lang w:val="en-US"/>
        </w:rPr>
        <w:t xml:space="preserve"> secara langsung pada tegangan V(</w:t>
      </w:r>
      <w:r>
        <w:rPr>
          <w:i/>
          <w:iCs/>
          <w:lang w:val="en-US"/>
        </w:rPr>
        <w:t>k</w:t>
      </w:r>
      <w:r>
        <w:rPr>
          <w:lang w:val="en-US"/>
        </w:rPr>
        <w:t>) dan I(</w:t>
      </w:r>
      <w:r>
        <w:rPr>
          <w:i/>
          <w:iCs/>
          <w:lang w:val="en-US"/>
        </w:rPr>
        <w:t>k</w:t>
      </w:r>
      <w:r>
        <w:rPr>
          <w:lang w:val="en-US"/>
        </w:rPr>
        <w:t xml:space="preserve">) </w:t>
      </w:r>
      <w:r>
        <w:rPr>
          <w:i/>
          <w:iCs/>
          <w:lang w:val="en-US"/>
        </w:rPr>
        <w:t xml:space="preserve">photovoltaic </w:t>
      </w:r>
      <w:r>
        <w:rPr>
          <w:lang w:val="en-US"/>
        </w:rPr>
        <w:t>(PV). Lalu, mengukur nilai konduktansi (</w:t>
      </w:r>
      <w:r w:rsidRPr="005C26ED">
        <w:rPr>
          <w:i/>
          <w:iCs/>
          <w:lang w:val="en-US"/>
        </w:rPr>
        <w:t>I</w:t>
      </w:r>
      <w:r>
        <w:rPr>
          <w:lang w:val="en-US"/>
        </w:rPr>
        <w:t>/</w:t>
      </w:r>
      <w:r w:rsidRPr="005C26ED">
        <w:rPr>
          <w:i/>
          <w:iCs/>
          <w:lang w:val="en-US"/>
        </w:rPr>
        <w:t>V</w:t>
      </w:r>
      <w:r>
        <w:rPr>
          <w:lang w:val="en-US"/>
        </w:rPr>
        <w:t xml:space="preserve">) dan nilai </w:t>
      </w:r>
      <w:r>
        <w:rPr>
          <w:i/>
          <w:iCs/>
          <w:lang w:val="en-US"/>
        </w:rPr>
        <w:t>Incremental Conductance</w:t>
      </w:r>
      <w:r>
        <w:rPr>
          <w:lang w:val="en-US"/>
        </w:rPr>
        <w:t xml:space="preserve"> (d</w:t>
      </w:r>
      <w:r w:rsidRPr="005C26ED">
        <w:rPr>
          <w:i/>
          <w:iCs/>
          <w:lang w:val="en-US"/>
        </w:rPr>
        <w:t>I</w:t>
      </w:r>
      <w:r>
        <w:rPr>
          <w:lang w:val="en-US"/>
        </w:rPr>
        <w:t>/d</w:t>
      </w:r>
      <w:r w:rsidRPr="005C26ED">
        <w:rPr>
          <w:i/>
          <w:iCs/>
          <w:lang w:val="en-US"/>
        </w:rPr>
        <w:t>V</w:t>
      </w:r>
      <w:r>
        <w:rPr>
          <w:lang w:val="en-US"/>
        </w:rPr>
        <w:t xml:space="preserve">). Pencarian </w:t>
      </w:r>
      <w:r>
        <w:rPr>
          <w:i/>
          <w:iCs/>
          <w:lang w:val="en-US"/>
        </w:rPr>
        <w:t xml:space="preserve">Maximum Power Point </w:t>
      </w:r>
      <w:r>
        <w:rPr>
          <w:lang w:val="en-US"/>
        </w:rPr>
        <w:t xml:space="preserve">(MPP) pada </w:t>
      </w:r>
      <w:r>
        <w:rPr>
          <w:i/>
          <w:iCs/>
          <w:lang w:val="en-US"/>
        </w:rPr>
        <w:t>photovoltaic</w:t>
      </w:r>
      <w:r>
        <w:rPr>
          <w:lang w:val="en-US"/>
        </w:rPr>
        <w:t xml:space="preserve"> (PV) dapat diilustrasikan dengan persamaan 2.</w:t>
      </w:r>
      <w:r w:rsidR="007C514B">
        <w:rPr>
          <w:lang w:val="en-US"/>
        </w:rPr>
        <w:t>7</w:t>
      </w:r>
      <w:r>
        <w:rPr>
          <w:lang w:val="en-US"/>
        </w:rPr>
        <w:t>, 2.</w:t>
      </w:r>
      <w:r w:rsidR="007C514B">
        <w:rPr>
          <w:lang w:val="en-US"/>
        </w:rPr>
        <w:t>8</w:t>
      </w:r>
      <w:r>
        <w:rPr>
          <w:lang w:val="en-US"/>
        </w:rPr>
        <w:t>, dan 2.</w:t>
      </w:r>
      <w:r w:rsidR="007C514B">
        <w:rPr>
          <w:lang w:val="en-US"/>
        </w:rPr>
        <w:t>9</w:t>
      </w:r>
      <w:r>
        <w:rPr>
          <w:lang w:val="en-US"/>
        </w:rPr>
        <w:t xml:space="preserve"> </w:t>
      </w:r>
      <w:r>
        <w:rPr>
          <w:lang w:val="en-US"/>
        </w:rPr>
        <w:fldChar w:fldCharType="begin" w:fldLock="1"/>
      </w:r>
      <w:r w:rsidR="00B12CC2">
        <w:rPr>
          <w:lang w:val="en-US"/>
        </w:rPr>
        <w:instrText>ADDIN CSL_CITATION {"citationItems":[{"id":"ITEM-1","itemData":{"author":[{"dropping-particle":"","family":"Dhaouadi","given":"Guiza","non-dropping-particle":"","parse-names":false,"suffix":""},{"dropping-particle":"","family":"Djamel","given":"Ounnas","non-dropping-particle":"","parse-names":false,"suffix":""},{"dropping-particle":"","family":"Youcef","given":"Soufi","non-dropping-particle":"","parse-names":false,"suffix":""},{"dropping-particle":"","family":"Salah","given":"Chenikhe","non-dropping-particle":"","parse-names":false,"suffix":""}],"container-title":"2019 4th International Conference on Power Electronics and their\nApplications (ICPEA)","id":"ITEM-1","issued":{"date-parts":[["2019"]]},"title":"Implementation of Incremental Conductance Based MPPT Algorithm\nfor Photovoltaic System","type":"article"},"uris":["http://www.mendeley.com/documents/?uuid=dafb1bbf-2923-3b2d-8320-e0eadec0b937"]}],"mendeley":{"formattedCitation":"(Dhaouadi &lt;i&gt;et al.&lt;/i&gt;, 2019)","plainTextFormattedCitation":"(Dhaouadi et al., 2019)","previouslyFormattedCitation":"(Dhaouadi &lt;i&gt;et al.&lt;/i&gt;, 2019)"},"properties":{"noteIndex":0},"schema":"https://github.com/citation-style-language/schema/raw/master/csl-citation.json"}</w:instrText>
      </w:r>
      <w:r>
        <w:rPr>
          <w:lang w:val="en-US"/>
        </w:rPr>
        <w:fldChar w:fldCharType="separate"/>
      </w:r>
      <w:r w:rsidRPr="005C26ED">
        <w:rPr>
          <w:noProof/>
          <w:lang w:val="en-US"/>
        </w:rPr>
        <w:t xml:space="preserve">(Dhaouadi </w:t>
      </w:r>
      <w:r w:rsidRPr="005C26ED">
        <w:rPr>
          <w:i/>
          <w:noProof/>
          <w:lang w:val="en-US"/>
        </w:rPr>
        <w:t>et al.</w:t>
      </w:r>
      <w:r w:rsidRPr="005C26ED">
        <w:rPr>
          <w:noProof/>
          <w:lang w:val="en-US"/>
        </w:rPr>
        <w:t>, 2019)</w:t>
      </w:r>
      <w:r>
        <w:rPr>
          <w:lang w:val="en-US"/>
        </w:rPr>
        <w:fldChar w:fldCharType="end"/>
      </w:r>
      <w:r w:rsidR="002E28A6">
        <w:rPr>
          <w:lang w:val="en-US"/>
        </w:rPr>
        <w:t>.</w:t>
      </w:r>
    </w:p>
    <w:p w14:paraId="35B35687" w14:textId="77777777" w:rsidR="002E028B" w:rsidRDefault="002E028B" w:rsidP="00444A20">
      <w:pPr>
        <w:pStyle w:val="SubNormal"/>
        <w:rPr>
          <w:lang w:val="en-US"/>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2E028B" w14:paraId="324E8187" w14:textId="77777777" w:rsidTr="001D35E9">
        <w:tc>
          <w:tcPr>
            <w:tcW w:w="8046" w:type="dxa"/>
          </w:tcPr>
          <w:p w14:paraId="59586AC1" w14:textId="385A91DB" w:rsidR="002E028B" w:rsidRPr="0020321C" w:rsidRDefault="00000000" w:rsidP="002E028B">
            <w:pPr>
              <w:pStyle w:val="SubNormal"/>
              <w:ind w:left="0" w:firstLine="0"/>
              <w:jc w:val="center"/>
              <w:rPr>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0⇒</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m:t>
                </m:r>
                <m:f>
                  <m:fPr>
                    <m:ctrlPr>
                      <w:rPr>
                        <w:rFonts w:ascii="Cambria Math" w:hAnsi="Cambria Math"/>
                        <w:i/>
                        <w:lang w:val="de-DE"/>
                      </w:rPr>
                    </m:ctrlPr>
                  </m:fPr>
                  <m:num>
                    <m:r>
                      <w:rPr>
                        <w:rFonts w:ascii="Cambria Math" w:hAnsi="Cambria Math"/>
                        <w:lang w:val="de-DE"/>
                      </w:rPr>
                      <m:t>I</m:t>
                    </m:r>
                  </m:num>
                  <m:den>
                    <m:r>
                      <w:rPr>
                        <w:rFonts w:ascii="Cambria Math" w:hAnsi="Cambria Math"/>
                        <w:lang w:val="de-DE"/>
                      </w:rPr>
                      <m:t>V</m:t>
                    </m:r>
                  </m:den>
                </m:f>
                <m:r>
                  <w:rPr>
                    <w:rFonts w:ascii="Cambria Math" w:hAnsi="Cambria Math"/>
                    <w:lang w:val="de-DE"/>
                  </w:rPr>
                  <m:t xml:space="preserve"> </m:t>
                </m:r>
              </m:oMath>
            </m:oMathPara>
          </w:p>
        </w:tc>
        <w:tc>
          <w:tcPr>
            <w:tcW w:w="390" w:type="dxa"/>
          </w:tcPr>
          <w:p w14:paraId="30045C1D" w14:textId="24177D4A" w:rsidR="002E028B" w:rsidRPr="000E51AF" w:rsidRDefault="002E028B" w:rsidP="002E028B">
            <w:pPr>
              <w:pStyle w:val="SubNormal"/>
              <w:ind w:left="0" w:firstLine="0"/>
              <w:jc w:val="center"/>
              <w:rPr>
                <w:b/>
                <w:bCs/>
                <w:lang w:val="de-DE"/>
              </w:rPr>
            </w:pPr>
            <w:r w:rsidRPr="000E51AF">
              <w:rPr>
                <w:b/>
                <w:bCs/>
                <w:lang w:val="de-DE"/>
              </w:rPr>
              <w:t>(2.</w:t>
            </w:r>
            <w:r w:rsidR="007C514B">
              <w:rPr>
                <w:b/>
                <w:bCs/>
                <w:lang w:val="de-DE"/>
              </w:rPr>
              <w:t>7</w:t>
            </w:r>
            <w:r w:rsidRPr="000E51AF">
              <w:rPr>
                <w:b/>
                <w:bCs/>
                <w:lang w:val="de-DE"/>
              </w:rPr>
              <w:t>)</w:t>
            </w:r>
          </w:p>
        </w:tc>
      </w:tr>
      <w:tr w:rsidR="002E028B" w14:paraId="10C55426" w14:textId="77777777" w:rsidTr="001D35E9">
        <w:tc>
          <w:tcPr>
            <w:tcW w:w="8046" w:type="dxa"/>
          </w:tcPr>
          <w:p w14:paraId="4D1193F8" w14:textId="2BDB5339" w:rsidR="002E028B" w:rsidRPr="0020321C" w:rsidRDefault="00000000" w:rsidP="002E028B">
            <w:pPr>
              <w:pStyle w:val="SubNormal"/>
              <w:ind w:left="0" w:firstLine="0"/>
              <w:jc w:val="center"/>
              <w:rPr>
                <w:rFonts w:eastAsia="Calibri" w:cs="Times New Roman"/>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gt;0⇒</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gt;-</m:t>
                </m:r>
                <m:f>
                  <m:fPr>
                    <m:ctrlPr>
                      <w:rPr>
                        <w:rFonts w:ascii="Cambria Math" w:hAnsi="Cambria Math"/>
                        <w:i/>
                        <w:lang w:val="de-DE"/>
                      </w:rPr>
                    </m:ctrlPr>
                  </m:fPr>
                  <m:num>
                    <m:r>
                      <w:rPr>
                        <w:rFonts w:ascii="Cambria Math" w:hAnsi="Cambria Math"/>
                        <w:lang w:val="de-DE"/>
                      </w:rPr>
                      <m:t>I</m:t>
                    </m:r>
                  </m:num>
                  <m:den>
                    <m:r>
                      <w:rPr>
                        <w:rFonts w:ascii="Cambria Math" w:hAnsi="Cambria Math"/>
                        <w:lang w:val="de-DE"/>
                      </w:rPr>
                      <m:t>V</m:t>
                    </m:r>
                  </m:den>
                </m:f>
              </m:oMath>
            </m:oMathPara>
          </w:p>
        </w:tc>
        <w:tc>
          <w:tcPr>
            <w:tcW w:w="390" w:type="dxa"/>
          </w:tcPr>
          <w:p w14:paraId="366661DE" w14:textId="6CC29317" w:rsidR="002E028B" w:rsidRPr="000E51AF" w:rsidRDefault="002E028B" w:rsidP="002E028B">
            <w:pPr>
              <w:pStyle w:val="SubNormal"/>
              <w:ind w:left="0" w:firstLine="0"/>
              <w:jc w:val="center"/>
              <w:rPr>
                <w:b/>
                <w:bCs/>
                <w:lang w:val="de-DE"/>
              </w:rPr>
            </w:pPr>
            <w:r w:rsidRPr="000E51AF">
              <w:rPr>
                <w:b/>
                <w:bCs/>
                <w:lang w:val="de-DE"/>
              </w:rPr>
              <w:t>(2.</w:t>
            </w:r>
            <w:r w:rsidR="007C514B">
              <w:rPr>
                <w:b/>
                <w:bCs/>
                <w:lang w:val="de-DE"/>
              </w:rPr>
              <w:t>8</w:t>
            </w:r>
            <w:r w:rsidRPr="000E51AF">
              <w:rPr>
                <w:b/>
                <w:bCs/>
                <w:lang w:val="de-DE"/>
              </w:rPr>
              <w:t>)</w:t>
            </w:r>
          </w:p>
        </w:tc>
      </w:tr>
      <w:tr w:rsidR="002E028B" w14:paraId="0A0D126E" w14:textId="77777777" w:rsidTr="001D35E9">
        <w:tc>
          <w:tcPr>
            <w:tcW w:w="8046" w:type="dxa"/>
          </w:tcPr>
          <w:p w14:paraId="65A610C1" w14:textId="55B8A296" w:rsidR="002E028B" w:rsidRPr="0020321C" w:rsidRDefault="00000000" w:rsidP="002E028B">
            <w:pPr>
              <w:pStyle w:val="SubNormal"/>
              <w:ind w:left="0" w:firstLine="0"/>
              <w:jc w:val="center"/>
              <w:rPr>
                <w:rFonts w:eastAsia="Calibri" w:cs="Times New Roman"/>
                <w:lang w:val="de-DE"/>
              </w:rPr>
            </w:pPr>
            <m:oMathPara>
              <m:oMath>
                <m:f>
                  <m:fPr>
                    <m:ctrlPr>
                      <w:rPr>
                        <w:rFonts w:ascii="Cambria Math" w:hAnsi="Cambria Math"/>
                        <w:i/>
                        <w:lang w:val="de-DE"/>
                      </w:rPr>
                    </m:ctrlPr>
                  </m:fPr>
                  <m:num>
                    <m:r>
                      <w:rPr>
                        <w:rFonts w:ascii="Cambria Math" w:hAnsi="Cambria Math"/>
                        <w:lang w:val="de-DE"/>
                      </w:rPr>
                      <m:t>dP</m:t>
                    </m:r>
                  </m:num>
                  <m:den>
                    <m:r>
                      <w:rPr>
                        <w:rFonts w:ascii="Cambria Math" w:hAnsi="Cambria Math"/>
                        <w:lang w:val="de-DE"/>
                      </w:rPr>
                      <m:t>dV</m:t>
                    </m:r>
                  </m:den>
                </m:f>
                <m:r>
                  <w:rPr>
                    <w:rFonts w:ascii="Cambria Math" w:hAnsi="Cambria Math"/>
                    <w:lang w:val="de-DE"/>
                  </w:rPr>
                  <m:t>&lt;0⇒</m:t>
                </m:r>
                <m:f>
                  <m:fPr>
                    <m:ctrlPr>
                      <w:rPr>
                        <w:rFonts w:ascii="Cambria Math" w:hAnsi="Cambria Math"/>
                        <w:i/>
                        <w:lang w:val="de-DE"/>
                      </w:rPr>
                    </m:ctrlPr>
                  </m:fPr>
                  <m:num>
                    <m:r>
                      <w:rPr>
                        <w:rFonts w:ascii="Cambria Math" w:hAnsi="Cambria Math"/>
                        <w:lang w:val="de-DE"/>
                      </w:rPr>
                      <m:t>dI</m:t>
                    </m:r>
                  </m:num>
                  <m:den>
                    <m:r>
                      <w:rPr>
                        <w:rFonts w:ascii="Cambria Math" w:hAnsi="Cambria Math"/>
                        <w:lang w:val="de-DE"/>
                      </w:rPr>
                      <m:t>dV</m:t>
                    </m:r>
                  </m:den>
                </m:f>
                <m:r>
                  <w:rPr>
                    <w:rFonts w:ascii="Cambria Math" w:hAnsi="Cambria Math"/>
                    <w:lang w:val="de-DE"/>
                  </w:rPr>
                  <m:t>&lt;</m:t>
                </m:r>
                <m:f>
                  <m:fPr>
                    <m:ctrlPr>
                      <w:rPr>
                        <w:rFonts w:ascii="Cambria Math" w:hAnsi="Cambria Math"/>
                        <w:i/>
                        <w:lang w:val="de-DE"/>
                      </w:rPr>
                    </m:ctrlPr>
                  </m:fPr>
                  <m:num>
                    <m:r>
                      <w:rPr>
                        <w:rFonts w:ascii="Cambria Math" w:hAnsi="Cambria Math"/>
                        <w:lang w:val="de-DE"/>
                      </w:rPr>
                      <m:t>I</m:t>
                    </m:r>
                  </m:num>
                  <m:den>
                    <m:r>
                      <w:rPr>
                        <w:rFonts w:ascii="Cambria Math" w:hAnsi="Cambria Math"/>
                        <w:lang w:val="de-DE"/>
                      </w:rPr>
                      <m:t>V</m:t>
                    </m:r>
                  </m:den>
                </m:f>
              </m:oMath>
            </m:oMathPara>
          </w:p>
        </w:tc>
        <w:tc>
          <w:tcPr>
            <w:tcW w:w="390" w:type="dxa"/>
          </w:tcPr>
          <w:p w14:paraId="2EDDB247" w14:textId="169C73FF" w:rsidR="002E028B" w:rsidRPr="000E51AF" w:rsidRDefault="002E028B" w:rsidP="002E028B">
            <w:pPr>
              <w:pStyle w:val="SubNormal"/>
              <w:ind w:left="0" w:firstLine="0"/>
              <w:jc w:val="center"/>
              <w:rPr>
                <w:b/>
                <w:bCs/>
                <w:lang w:val="de-DE"/>
              </w:rPr>
            </w:pPr>
            <w:r w:rsidRPr="000E51AF">
              <w:rPr>
                <w:b/>
                <w:bCs/>
                <w:lang w:val="de-DE"/>
              </w:rPr>
              <w:t>(2.</w:t>
            </w:r>
            <w:r w:rsidR="007C514B">
              <w:rPr>
                <w:b/>
                <w:bCs/>
                <w:lang w:val="de-DE"/>
              </w:rPr>
              <w:t>9</w:t>
            </w:r>
            <w:r w:rsidRPr="000E51AF">
              <w:rPr>
                <w:b/>
                <w:bCs/>
                <w:lang w:val="de-DE"/>
              </w:rPr>
              <w:t>)</w:t>
            </w:r>
          </w:p>
        </w:tc>
      </w:tr>
    </w:tbl>
    <w:p w14:paraId="11E32C1E" w14:textId="77777777" w:rsidR="00A57233" w:rsidRDefault="00A57233" w:rsidP="00444A20">
      <w:pPr>
        <w:pStyle w:val="SubNormal"/>
        <w:rPr>
          <w:lang w:val="de-DE"/>
        </w:rPr>
      </w:pPr>
    </w:p>
    <w:p w14:paraId="3BDBA1B1" w14:textId="3795E8E3" w:rsidR="005C26ED" w:rsidRPr="00A01C5D" w:rsidRDefault="000C7DD9" w:rsidP="00444A20">
      <w:pPr>
        <w:pStyle w:val="SubNormal"/>
        <w:rPr>
          <w:lang w:val="en-US"/>
        </w:rPr>
      </w:pPr>
      <w:r w:rsidRPr="000C7DD9">
        <w:rPr>
          <w:lang w:val="de-DE"/>
        </w:rPr>
        <w:t xml:space="preserve">Berdasarkan poin-poin tersebut, sistem akan menaikkan nilai tegangan ketika </w:t>
      </w:r>
      <w:r w:rsidRPr="000C7DD9">
        <w:rPr>
          <w:i/>
          <w:iCs/>
          <w:lang w:val="de-DE"/>
        </w:rPr>
        <w:t>dP/dV</w:t>
      </w:r>
      <w:r w:rsidRPr="000C7DD9">
        <w:rPr>
          <w:lang w:val="de-DE"/>
        </w:rPr>
        <w:t xml:space="preserve"> &lt; 0</w:t>
      </w:r>
      <w:r>
        <w:rPr>
          <w:lang w:val="de-DE"/>
        </w:rPr>
        <w:t xml:space="preserve">. Selanjutnya, sistem akan menurunkan tegangan ketika </w:t>
      </w:r>
      <w:r>
        <w:rPr>
          <w:i/>
          <w:iCs/>
          <w:lang w:val="de-DE"/>
        </w:rPr>
        <w:t>dP/dV</w:t>
      </w:r>
      <w:r>
        <w:rPr>
          <w:lang w:val="de-DE"/>
        </w:rPr>
        <w:t xml:space="preserve"> &gt; 0 seperti yang ditunjukan oleh </w:t>
      </w:r>
      <w:r w:rsidR="00A01C5D" w:rsidRPr="00A01C5D">
        <w:rPr>
          <w:lang w:val="de-DE"/>
        </w:rPr>
        <w:fldChar w:fldCharType="begin"/>
      </w:r>
      <w:r w:rsidR="00A01C5D" w:rsidRPr="00A01C5D">
        <w:rPr>
          <w:lang w:val="de-DE"/>
        </w:rPr>
        <w:instrText xml:space="preserve"> REF _Ref125805548 \h  \* MERGEFORMAT </w:instrText>
      </w:r>
      <w:r w:rsidR="00A01C5D" w:rsidRPr="00A01C5D">
        <w:rPr>
          <w:lang w:val="de-DE"/>
        </w:rPr>
      </w:r>
      <w:r w:rsidR="00A01C5D" w:rsidRPr="00A01C5D">
        <w:rPr>
          <w:lang w:val="de-DE"/>
        </w:rPr>
        <w:fldChar w:fldCharType="separate"/>
      </w:r>
      <w:r w:rsidR="00E636C4" w:rsidRPr="00E636C4">
        <w:rPr>
          <w:lang w:val="de-DE"/>
        </w:rPr>
        <w:t>Gambar 2.3</w:t>
      </w:r>
      <w:r w:rsidR="00A01C5D" w:rsidRPr="00A01C5D">
        <w:rPr>
          <w:lang w:val="de-DE"/>
        </w:rPr>
        <w:fldChar w:fldCharType="end"/>
      </w:r>
      <w:r w:rsidR="00A01C5D" w:rsidRPr="00A01C5D">
        <w:rPr>
          <w:lang w:val="de-DE"/>
        </w:rPr>
        <w:t>(</w:t>
      </w:r>
      <w:r w:rsidR="000D2485">
        <w:rPr>
          <w:lang w:val="de-DE"/>
        </w:rPr>
        <w:t>a</w:t>
      </w:r>
      <w:r w:rsidR="00A01C5D" w:rsidRPr="00A01C5D">
        <w:rPr>
          <w:lang w:val="de-DE"/>
        </w:rPr>
        <w:t>)</w:t>
      </w:r>
      <w:r w:rsidR="00155ECB">
        <w:rPr>
          <w:lang w:val="de-DE"/>
        </w:rPr>
        <w:t xml:space="preserve">. </w:t>
      </w:r>
      <w:r w:rsidR="00155ECB" w:rsidRPr="00A01C5D">
        <w:rPr>
          <w:lang w:val="en-US"/>
        </w:rPr>
        <w:t>Sedangkan, diagram alir (</w:t>
      </w:r>
      <w:r w:rsidR="00155ECB" w:rsidRPr="00A01C5D">
        <w:rPr>
          <w:i/>
          <w:iCs/>
          <w:lang w:val="en-US"/>
        </w:rPr>
        <w:t>flowchart</w:t>
      </w:r>
      <w:r w:rsidR="00155ECB" w:rsidRPr="00A01C5D">
        <w:rPr>
          <w:lang w:val="en-US"/>
        </w:rPr>
        <w:t xml:space="preserve">) dari algoritma </w:t>
      </w:r>
      <w:r w:rsidR="00155ECB" w:rsidRPr="00A01C5D">
        <w:rPr>
          <w:i/>
          <w:iCs/>
          <w:lang w:val="en-US"/>
        </w:rPr>
        <w:t>Incremental Conductance</w:t>
      </w:r>
      <w:r w:rsidR="00155ECB" w:rsidRPr="00A01C5D">
        <w:rPr>
          <w:lang w:val="en-US"/>
        </w:rPr>
        <w:t xml:space="preserve"> (INC) ditunjukan oleh </w:t>
      </w:r>
      <w:r w:rsidR="00A01C5D" w:rsidRPr="00A01C5D">
        <w:rPr>
          <w:lang w:val="en-US"/>
        </w:rPr>
        <w:fldChar w:fldCharType="begin"/>
      </w:r>
      <w:r w:rsidR="00A01C5D" w:rsidRPr="00A01C5D">
        <w:rPr>
          <w:lang w:val="en-US"/>
        </w:rPr>
        <w:instrText xml:space="preserve"> REF _Ref125805548 \h  \* MERGEFORMAT </w:instrText>
      </w:r>
      <w:r w:rsidR="00A01C5D" w:rsidRPr="00A01C5D">
        <w:rPr>
          <w:lang w:val="en-US"/>
        </w:rPr>
      </w:r>
      <w:r w:rsidR="00A01C5D" w:rsidRPr="00A01C5D">
        <w:rPr>
          <w:lang w:val="en-US"/>
        </w:rPr>
        <w:fldChar w:fldCharType="separate"/>
      </w:r>
      <w:r w:rsidR="00E636C4" w:rsidRPr="00E636C4">
        <w:rPr>
          <w:lang w:val="en-US"/>
        </w:rPr>
        <w:t>Gambar 2.3</w:t>
      </w:r>
      <w:r w:rsidR="00A01C5D" w:rsidRPr="00A01C5D">
        <w:rPr>
          <w:lang w:val="en-US"/>
        </w:rPr>
        <w:fldChar w:fldCharType="end"/>
      </w:r>
      <w:r w:rsidR="00A01C5D" w:rsidRPr="00A01C5D">
        <w:rPr>
          <w:lang w:val="en-US"/>
        </w:rPr>
        <w:t>(b)</w:t>
      </w:r>
      <w:r w:rsidR="00155ECB" w:rsidRPr="00A01C5D">
        <w:rPr>
          <w:lang w:val="en-US"/>
        </w:rPr>
        <w:t>.</w:t>
      </w:r>
    </w:p>
    <w:p w14:paraId="3EB40079" w14:textId="1A830431" w:rsidR="00532C8C" w:rsidRPr="00A01C5D" w:rsidRDefault="00532C8C" w:rsidP="00444A20">
      <w:pPr>
        <w:pStyle w:val="SubNormal"/>
        <w:rPr>
          <w:lang w:val="en-US"/>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0"/>
      </w:tblGrid>
      <w:tr w:rsidR="00532C8C" w14:paraId="1BE269B8" w14:textId="77777777" w:rsidTr="0080396E">
        <w:tc>
          <w:tcPr>
            <w:tcW w:w="9003" w:type="dxa"/>
          </w:tcPr>
          <w:p w14:paraId="3C3C381A" w14:textId="77777777" w:rsidR="00532C8C" w:rsidRDefault="0068124E" w:rsidP="0068124E">
            <w:pPr>
              <w:pStyle w:val="SubNormal"/>
              <w:ind w:left="0" w:firstLine="0"/>
              <w:jc w:val="center"/>
              <w:rPr>
                <w:lang w:val="en-US"/>
              </w:rPr>
            </w:pPr>
            <w:r>
              <w:rPr>
                <w:noProof/>
                <w:lang w:val="en-US"/>
              </w:rPr>
              <w:drawing>
                <wp:inline distT="0" distB="0" distL="0" distR="0" wp14:anchorId="33AA874C" wp14:editId="6295D197">
                  <wp:extent cx="3837908" cy="24079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889244" cy="2440128"/>
                          </a:xfrm>
                          <a:prstGeom prst="rect">
                            <a:avLst/>
                          </a:prstGeom>
                        </pic:spPr>
                      </pic:pic>
                    </a:graphicData>
                  </a:graphic>
                </wp:inline>
              </w:drawing>
            </w:r>
          </w:p>
          <w:p w14:paraId="602C3B0E" w14:textId="5F0459AF" w:rsidR="00E03E5B" w:rsidRPr="00E03E5B" w:rsidRDefault="00E03E5B" w:rsidP="0068124E">
            <w:pPr>
              <w:pStyle w:val="SubNormal"/>
              <w:ind w:left="0" w:firstLine="0"/>
              <w:jc w:val="center"/>
              <w:rPr>
                <w:lang w:val="en-US"/>
              </w:rPr>
            </w:pPr>
            <w:r w:rsidRPr="00E03E5B">
              <w:rPr>
                <w:lang w:val="en-US"/>
              </w:rPr>
              <w:t>(a)</w:t>
            </w:r>
          </w:p>
        </w:tc>
      </w:tr>
      <w:tr w:rsidR="00532C8C" w14:paraId="5A4D6D95" w14:textId="77777777" w:rsidTr="0080396E">
        <w:tc>
          <w:tcPr>
            <w:tcW w:w="9003" w:type="dxa"/>
          </w:tcPr>
          <w:p w14:paraId="5C52AC1F" w14:textId="77777777" w:rsidR="00046CAB" w:rsidRDefault="00484A94" w:rsidP="00046CAB">
            <w:pPr>
              <w:pStyle w:val="SubNormal"/>
              <w:keepNext/>
              <w:ind w:left="0" w:firstLine="0"/>
              <w:jc w:val="center"/>
            </w:pPr>
            <w:r>
              <w:rPr>
                <w:noProof/>
                <w:lang w:val="en-US"/>
              </w:rPr>
              <w:lastRenderedPageBreak/>
              <w:drawing>
                <wp:inline distT="0" distB="0" distL="0" distR="0" wp14:anchorId="698BC35C" wp14:editId="470A1281">
                  <wp:extent cx="4130500" cy="26441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50678" cy="2657057"/>
                          </a:xfrm>
                          <a:prstGeom prst="rect">
                            <a:avLst/>
                          </a:prstGeom>
                        </pic:spPr>
                      </pic:pic>
                    </a:graphicData>
                  </a:graphic>
                </wp:inline>
              </w:drawing>
            </w:r>
          </w:p>
          <w:p w14:paraId="57FE8552" w14:textId="72E00F3D" w:rsidR="00484A94" w:rsidRPr="00B648E5" w:rsidRDefault="00484A94" w:rsidP="0068124E">
            <w:pPr>
              <w:pStyle w:val="SubNormal"/>
              <w:ind w:left="0" w:firstLine="0"/>
              <w:jc w:val="center"/>
              <w:rPr>
                <w:lang w:val="en-US"/>
              </w:rPr>
            </w:pPr>
            <w:r>
              <w:rPr>
                <w:lang w:val="en-US"/>
              </w:rPr>
              <w:t>(b)</w:t>
            </w:r>
          </w:p>
        </w:tc>
      </w:tr>
      <w:tr w:rsidR="00532C8C" w14:paraId="17041A91" w14:textId="77777777" w:rsidTr="0080396E">
        <w:tc>
          <w:tcPr>
            <w:tcW w:w="9003" w:type="dxa"/>
          </w:tcPr>
          <w:p w14:paraId="6771E251" w14:textId="2045DAF4" w:rsidR="00532C8C" w:rsidRPr="00B648E5" w:rsidRDefault="00046CAB" w:rsidP="00046CAB">
            <w:pPr>
              <w:pStyle w:val="Caption"/>
              <w:rPr>
                <w:sz w:val="24"/>
                <w:szCs w:val="24"/>
                <w:lang w:val="en-US"/>
              </w:rPr>
            </w:pPr>
            <w:bookmarkStart w:id="26" w:name="_Ref125805548"/>
            <w:bookmarkStart w:id="27" w:name="_Toc125855504"/>
            <w:r w:rsidRPr="00046CAB">
              <w:rPr>
                <w:b/>
                <w:bCs/>
              </w:rPr>
              <w:t>Gambar 2.</w:t>
            </w:r>
            <w:r w:rsidRPr="00046CAB">
              <w:rPr>
                <w:b/>
                <w:bCs/>
              </w:rPr>
              <w:fldChar w:fldCharType="begin"/>
            </w:r>
            <w:r w:rsidRPr="00046CAB">
              <w:rPr>
                <w:b/>
                <w:bCs/>
              </w:rPr>
              <w:instrText xml:space="preserve"> SEQ Gambar_2. \* ARABIC </w:instrText>
            </w:r>
            <w:r w:rsidRPr="00046CAB">
              <w:rPr>
                <w:b/>
                <w:bCs/>
              </w:rPr>
              <w:fldChar w:fldCharType="separate"/>
            </w:r>
            <w:r w:rsidR="00E636C4">
              <w:rPr>
                <w:b/>
                <w:bCs/>
                <w:noProof/>
              </w:rPr>
              <w:t>3</w:t>
            </w:r>
            <w:r w:rsidRPr="00046CAB">
              <w:rPr>
                <w:b/>
                <w:bCs/>
              </w:rPr>
              <w:fldChar w:fldCharType="end"/>
            </w:r>
            <w:bookmarkEnd w:id="26"/>
            <w:r w:rsidRPr="00046CAB">
              <w:rPr>
                <w:b/>
                <w:bCs/>
              </w:rPr>
              <w:t>.</w:t>
            </w:r>
            <w:r>
              <w:t xml:space="preserve"> </w:t>
            </w:r>
            <w:r w:rsidRPr="00046CAB">
              <w:t>(a) karakteristik dari panel surya, (b) flowchart algoritma incremental conductanced</w:t>
            </w:r>
            <w:r w:rsidR="00960C7C">
              <w:t xml:space="preserve"> </w:t>
            </w:r>
            <w:r w:rsidR="00960C7C">
              <w:fldChar w:fldCharType="begin" w:fldLock="1"/>
            </w:r>
            <w:r w:rsidR="00CD05EC">
              <w:instrText>ADDIN CSL_CITATION {"citationItems":[{"id":"ITEM-1","itemData":{"author":[{"dropping-particle":"","family":"Dhaouadi","given":"Guiza","non-dropping-particle":"","parse-names":false,"suffix":""},{"dropping-particle":"","family":"Djamel","given":"Ounnas","non-dropping-particle":"","parse-names":false,"suffix":""},{"dropping-particle":"","family":"Youcef","given":"Soufi","non-dropping-particle":"","parse-names":false,"suffix":""},{"dropping-particle":"","family":"Salah","given":"Chenikhe","non-dropping-particle":"","parse-names":false,"suffix":""}],"container-title":"2019 4th International Conference on Power Electronics and their\nApplications (ICPEA)","id":"ITEM-1","issued":{"date-parts":[["2019"]]},"title":"Implementation of Incremental Conductance Based MPPT Algorithm\nfor Photovoltaic System","type":"article"},"uris":["http://www.mendeley.com/documents/?uuid=dafb1bbf-2923-3b2d-8320-e0eadec0b937"]}],"mendeley":{"formattedCitation":"(Dhaouadi &lt;i&gt;et al.&lt;/i&gt;, 2019)","plainTextFormattedCitation":"(Dhaouadi et al., 2019)","previouslyFormattedCitation":"(Dhaouadi &lt;i&gt;et al.&lt;/i&gt;, 2019)"},"properties":{"noteIndex":0},"schema":"https://github.com/citation-style-language/schema/raw/master/csl-citation.json"}</w:instrText>
            </w:r>
            <w:r w:rsidR="00960C7C">
              <w:fldChar w:fldCharType="separate"/>
            </w:r>
            <w:r w:rsidR="00960C7C" w:rsidRPr="00960C7C">
              <w:rPr>
                <w:noProof/>
              </w:rPr>
              <w:t xml:space="preserve">(Dhaouadi </w:t>
            </w:r>
            <w:r w:rsidR="00960C7C" w:rsidRPr="00960C7C">
              <w:rPr>
                <w:i/>
                <w:noProof/>
              </w:rPr>
              <w:t>et al.</w:t>
            </w:r>
            <w:r w:rsidR="00960C7C" w:rsidRPr="00960C7C">
              <w:rPr>
                <w:noProof/>
              </w:rPr>
              <w:t>, 2019)</w:t>
            </w:r>
            <w:bookmarkEnd w:id="27"/>
            <w:r w:rsidR="00960C7C">
              <w:fldChar w:fldCharType="end"/>
            </w:r>
          </w:p>
        </w:tc>
      </w:tr>
    </w:tbl>
    <w:p w14:paraId="2F44844C" w14:textId="77777777" w:rsidR="00532C8C" w:rsidRPr="00155ECB" w:rsidRDefault="00532C8C" w:rsidP="00444A20">
      <w:pPr>
        <w:pStyle w:val="SubNormal"/>
        <w:rPr>
          <w:lang w:val="en-US"/>
        </w:rPr>
      </w:pPr>
    </w:p>
    <w:p w14:paraId="61118B0F" w14:textId="4905BC7F" w:rsidR="00C6546A" w:rsidRDefault="00C6546A" w:rsidP="00F61A5A">
      <w:pPr>
        <w:pStyle w:val="Heading3"/>
        <w:rPr>
          <w:rFonts w:cs="Times New Roman"/>
        </w:rPr>
      </w:pPr>
      <w:bookmarkStart w:id="28" w:name="_Toc126497265"/>
      <w:r w:rsidRPr="00531A29">
        <w:rPr>
          <w:rFonts w:cs="Times New Roman"/>
        </w:rPr>
        <w:t>Sensor Tegangan</w:t>
      </w:r>
      <w:bookmarkEnd w:id="28"/>
    </w:p>
    <w:p w14:paraId="7C1D3278" w14:textId="1B74D530" w:rsidR="00E73F33" w:rsidRDefault="00B12CC2" w:rsidP="00B12CC2">
      <w:pPr>
        <w:pStyle w:val="SubNormal"/>
        <w:rPr>
          <w:lang w:val="de-DE"/>
        </w:rPr>
      </w:pPr>
      <w:r>
        <w:t>Pada penelitian ini menggunakan sensor tegangan yang merupakan rangkaian pembagi tegangan (</w:t>
      </w:r>
      <w:r>
        <w:rPr>
          <w:i/>
          <w:iCs/>
        </w:rPr>
        <w:t>Voltage Divider</w:t>
      </w:r>
      <w:r>
        <w:t xml:space="preserve">). </w:t>
      </w:r>
      <w:r w:rsidRPr="00B12CC2">
        <w:rPr>
          <w:lang w:val="de-DE"/>
        </w:rPr>
        <w:t>Rangkaian pembagi tegangan digunakan untuk menurunkan tegangan masukan menjadi teg</w:t>
      </w:r>
      <w:r>
        <w:rPr>
          <w:lang w:val="de-DE"/>
        </w:rPr>
        <w:t>angan yang lebih rendah. Nilai tegangan keluaran (V</w:t>
      </w:r>
      <w:r>
        <w:rPr>
          <w:vertAlign w:val="subscript"/>
          <w:lang w:val="de-DE"/>
        </w:rPr>
        <w:t>O</w:t>
      </w:r>
      <w:r>
        <w:rPr>
          <w:lang w:val="de-DE"/>
        </w:rPr>
        <w:t xml:space="preserve">) didapatkan dari persamaan berikut </w:t>
      </w:r>
      <w:r>
        <w:rPr>
          <w:lang w:val="de-DE"/>
        </w:rPr>
        <w:fldChar w:fldCharType="begin" w:fldLock="1"/>
      </w:r>
      <w:r w:rsidR="00960C7C">
        <w:rPr>
          <w:lang w:val="de-DE"/>
        </w:rPr>
        <w:instrText>ADDIN CSL_CITATION {"citationItems":[{"id":"ITEM-1","itemData":{"abstract":"Kemajuan dunia digital memudahkan manusia dalam mengakses\nkebutuhan yang diperlukan dengan menggunakan sebuah gadget atau\npersonal komputer yang dimliki, sistem monitoring suatu sistem\nyang dulunya menggunakan sistem konvesional yang dapat dilakukan\ndengan manual checking secara berkala, dengan kemajuan teknologi\nkita dapat melakukan monitoring suatu sistem secara berkala\ndengan hanya duduk di suatu ruangan dengan membuka aplikasi yang\ntelah disiapkan sebelumnya. Pada umumnya monitoring …","author":[{"dropping-particle":"","family":"Prihasworo","given":"L","non-dropping-particle":"","parse-names":false,"suffix":""},{"dropping-particle":"","family":"Fittrin","given":"D W","non-dropping-particle":"","parse-names":false,"suffix":""},{"dropping-particle":"","family":"Oktiawati","given":"U Y","non-dropping-particle":"","parse-names":false,"suffix":""},{"dropping-particle":"","family":"others","given":"","non-dropping-particle":"","parse-names":false,"suffix":""}],"container-title":"Jurnal Listrik","id":"ITEM-1","issued":{"date-parts":[["2020"]]},"publisher":"JuLIET","title":"Rancang Bangun Smart DC Current and Voltage Monitoring Dengan\nThingspeak Pada Simulator PLN Laboratorium Teknik Tenaga\nListrik UGM","type":"article-journal","volume":"1"},"uris":["http://www.mendeley.com/documents/?uuid=c90cc017-d17c-3f43-a8b2-21a80d198acd"]}],"mendeley":{"formattedCitation":"(Prihasworo &lt;i&gt;et al.&lt;/i&gt;, 2020)","plainTextFormattedCitation":"(Prihasworo et al., 2020)","previouslyFormattedCitation":"(Prihasworo &lt;i&gt;et al.&lt;/i&gt;, 2020)"},"properties":{"noteIndex":0},"schema":"https://github.com/citation-style-language/schema/raw/master/csl-citation.json"}</w:instrText>
      </w:r>
      <w:r>
        <w:rPr>
          <w:lang w:val="de-DE"/>
        </w:rPr>
        <w:fldChar w:fldCharType="separate"/>
      </w:r>
      <w:r w:rsidRPr="00B12CC2">
        <w:rPr>
          <w:noProof/>
          <w:lang w:val="de-DE"/>
        </w:rPr>
        <w:t xml:space="preserve">(Prihasworo </w:t>
      </w:r>
      <w:r w:rsidRPr="00B12CC2">
        <w:rPr>
          <w:i/>
          <w:noProof/>
          <w:lang w:val="de-DE"/>
        </w:rPr>
        <w:t>et al.</w:t>
      </w:r>
      <w:r w:rsidRPr="00B12CC2">
        <w:rPr>
          <w:noProof/>
          <w:lang w:val="de-DE"/>
        </w:rPr>
        <w:t>, 2020)</w:t>
      </w:r>
      <w:r>
        <w:rPr>
          <w:lang w:val="de-DE"/>
        </w:rPr>
        <w:fldChar w:fldCharType="end"/>
      </w:r>
      <w:r>
        <w:rPr>
          <w:lang w:val="de-DE"/>
        </w:rPr>
        <w:t>.</w:t>
      </w:r>
    </w:p>
    <w:p w14:paraId="5B5BE7C8" w14:textId="77777777" w:rsidR="00137FBD" w:rsidRDefault="00137FBD" w:rsidP="00B12CC2">
      <w:pPr>
        <w:pStyle w:val="SubNormal"/>
        <w:rPr>
          <w:lang w:val="de-DE"/>
        </w:rPr>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4"/>
        <w:gridCol w:w="676"/>
      </w:tblGrid>
      <w:tr w:rsidR="0020321C" w14:paraId="5AC593C4" w14:textId="77777777" w:rsidTr="000742DD">
        <w:tc>
          <w:tcPr>
            <w:tcW w:w="8046" w:type="dxa"/>
          </w:tcPr>
          <w:p w14:paraId="43ED3022" w14:textId="2A807F5A" w:rsidR="0020321C" w:rsidRPr="0020321C" w:rsidRDefault="00000000" w:rsidP="0020321C">
            <w:pPr>
              <w:pStyle w:val="SubNormal"/>
              <w:ind w:left="0" w:firstLine="0"/>
              <w:jc w:val="center"/>
              <w:rPr>
                <w:lang w:val="de-DE"/>
              </w:rPr>
            </w:pPr>
            <m:oMathPara>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O</m:t>
                    </m:r>
                  </m:sub>
                </m:sSub>
                <m:r>
                  <w:rPr>
                    <w:rFonts w:ascii="Cambria Math" w:hAnsi="Cambria Math"/>
                    <w:lang w:val="de-DE"/>
                  </w:rPr>
                  <m:t>=</m:t>
                </m:r>
                <m:f>
                  <m:fPr>
                    <m:ctrlPr>
                      <w:rPr>
                        <w:rFonts w:ascii="Cambria Math" w:hAnsi="Cambria Math"/>
                        <w:i/>
                        <w:lang w:val="de-DE"/>
                      </w:rPr>
                    </m:ctrlPr>
                  </m:fPr>
                  <m:num>
                    <m:sSub>
                      <m:sSubPr>
                        <m:ctrlPr>
                          <w:rPr>
                            <w:rFonts w:ascii="Cambria Math" w:hAnsi="Cambria Math"/>
                            <w:i/>
                            <w:lang w:val="de-DE"/>
                          </w:rPr>
                        </m:ctrlPr>
                      </m:sSubPr>
                      <m:e>
                        <m:r>
                          <w:rPr>
                            <w:rFonts w:ascii="Cambria Math" w:hAnsi="Cambria Math"/>
                            <w:lang w:val="de-DE"/>
                          </w:rPr>
                          <m:t>R</m:t>
                        </m:r>
                      </m:e>
                      <m:sub>
                        <m:r>
                          <w:rPr>
                            <w:rFonts w:ascii="Cambria Math" w:hAnsi="Cambria Math"/>
                            <w:lang w:val="de-DE"/>
                          </w:rPr>
                          <m:t>2</m:t>
                        </m:r>
                      </m:sub>
                    </m:sSub>
                    <m:r>
                      <w:rPr>
                        <w:rFonts w:ascii="Cambria Math" w:hAnsi="Cambria Math"/>
                        <w:lang w:val="de-DE"/>
                      </w:rPr>
                      <m:t>×</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s</m:t>
                        </m:r>
                      </m:sub>
                    </m:sSub>
                  </m:num>
                  <m:den>
                    <m:sSub>
                      <m:sSubPr>
                        <m:ctrlPr>
                          <w:rPr>
                            <w:rFonts w:ascii="Cambria Math" w:hAnsi="Cambria Math"/>
                            <w:i/>
                            <w:lang w:val="de-DE"/>
                          </w:rPr>
                        </m:ctrlPr>
                      </m:sSubPr>
                      <m:e>
                        <m:r>
                          <w:rPr>
                            <w:rFonts w:ascii="Cambria Math" w:hAnsi="Cambria Math"/>
                            <w:lang w:val="de-DE"/>
                          </w:rPr>
                          <m:t>(R</m:t>
                        </m:r>
                      </m:e>
                      <m:sub>
                        <m:r>
                          <w:rPr>
                            <w:rFonts w:ascii="Cambria Math" w:hAnsi="Cambria Math"/>
                            <w:lang w:val="de-DE"/>
                          </w:rPr>
                          <m:t>1</m:t>
                        </m:r>
                      </m:sub>
                    </m:sSub>
                    <m:r>
                      <w:rPr>
                        <w:rFonts w:ascii="Cambria Math" w:hAnsi="Cambria Math"/>
                        <w:lang w:val="de-DE"/>
                      </w:rPr>
                      <m:t>+</m:t>
                    </m:r>
                    <m:sSub>
                      <m:sSubPr>
                        <m:ctrlPr>
                          <w:rPr>
                            <w:rFonts w:ascii="Cambria Math" w:hAnsi="Cambria Math"/>
                            <w:i/>
                            <w:lang w:val="de-DE"/>
                          </w:rPr>
                        </m:ctrlPr>
                      </m:sSubPr>
                      <m:e>
                        <m:r>
                          <w:rPr>
                            <w:rFonts w:ascii="Cambria Math" w:hAnsi="Cambria Math"/>
                            <w:lang w:val="de-DE"/>
                          </w:rPr>
                          <m:t>R</m:t>
                        </m:r>
                      </m:e>
                      <m:sub>
                        <m:r>
                          <w:rPr>
                            <w:rFonts w:ascii="Cambria Math" w:hAnsi="Cambria Math"/>
                            <w:lang w:val="de-DE"/>
                          </w:rPr>
                          <m:t>2</m:t>
                        </m:r>
                      </m:sub>
                    </m:sSub>
                    <m:r>
                      <w:rPr>
                        <w:rFonts w:ascii="Cambria Math" w:hAnsi="Cambria Math"/>
                        <w:lang w:val="de-DE"/>
                      </w:rPr>
                      <m:t>)</m:t>
                    </m:r>
                  </m:den>
                </m:f>
              </m:oMath>
            </m:oMathPara>
          </w:p>
        </w:tc>
        <w:tc>
          <w:tcPr>
            <w:tcW w:w="390" w:type="dxa"/>
          </w:tcPr>
          <w:p w14:paraId="7D5C58BF" w14:textId="339200D9" w:rsidR="0020321C" w:rsidRPr="000E51AF" w:rsidRDefault="0020321C" w:rsidP="0020321C">
            <w:pPr>
              <w:pStyle w:val="SubNormal"/>
              <w:ind w:left="0" w:firstLine="0"/>
              <w:jc w:val="center"/>
              <w:rPr>
                <w:b/>
                <w:bCs/>
                <w:lang w:val="de-DE"/>
              </w:rPr>
            </w:pPr>
            <w:r w:rsidRPr="000E51AF">
              <w:rPr>
                <w:b/>
                <w:bCs/>
                <w:lang w:val="de-DE"/>
              </w:rPr>
              <w:t>(</w:t>
            </w:r>
            <w:r w:rsidR="004F3BFB">
              <w:rPr>
                <w:b/>
                <w:bCs/>
                <w:lang w:val="de-DE"/>
              </w:rPr>
              <w:t>3</w:t>
            </w:r>
            <w:r w:rsidR="006C4920" w:rsidRPr="000E51AF">
              <w:rPr>
                <w:b/>
                <w:bCs/>
                <w:lang w:val="de-DE"/>
              </w:rPr>
              <w:t>.</w:t>
            </w:r>
            <w:r w:rsidR="004F3BFB">
              <w:rPr>
                <w:b/>
                <w:bCs/>
                <w:lang w:val="de-DE"/>
              </w:rPr>
              <w:t>0</w:t>
            </w:r>
            <w:r w:rsidRPr="000E51AF">
              <w:rPr>
                <w:b/>
                <w:bCs/>
                <w:lang w:val="de-DE"/>
              </w:rPr>
              <w:t>)</w:t>
            </w:r>
          </w:p>
        </w:tc>
      </w:tr>
    </w:tbl>
    <w:p w14:paraId="65558F89" w14:textId="6AF116A3" w:rsidR="0020321C" w:rsidRDefault="0020321C" w:rsidP="00B12CC2">
      <w:pPr>
        <w:pStyle w:val="SubNormal"/>
        <w:rPr>
          <w:lang w:val="de-DE"/>
        </w:rPr>
      </w:pPr>
    </w:p>
    <w:p w14:paraId="3DFE4FFE" w14:textId="458D58C3" w:rsidR="00D4256E" w:rsidRPr="00AF6957" w:rsidRDefault="00D4256E" w:rsidP="00B12CC2">
      <w:pPr>
        <w:pStyle w:val="SubNormal"/>
        <w:rPr>
          <w:lang w:val="de-DE"/>
        </w:rPr>
      </w:pPr>
      <w:r>
        <w:rPr>
          <w:lang w:val="de-DE"/>
        </w:rPr>
        <w:t>Dengan V</w:t>
      </w:r>
      <w:r>
        <w:rPr>
          <w:vertAlign w:val="subscript"/>
          <w:lang w:val="de-DE"/>
        </w:rPr>
        <w:t>O</w:t>
      </w:r>
      <w:r>
        <w:rPr>
          <w:lang w:val="de-DE"/>
        </w:rPr>
        <w:t xml:space="preserve"> = tegangan keluaran sensor, R</w:t>
      </w:r>
      <w:r>
        <w:rPr>
          <w:vertAlign w:val="subscript"/>
          <w:lang w:val="de-DE"/>
        </w:rPr>
        <w:t>2</w:t>
      </w:r>
      <w:r>
        <w:rPr>
          <w:lang w:val="de-DE"/>
        </w:rPr>
        <w:t>R</w:t>
      </w:r>
      <w:r>
        <w:rPr>
          <w:vertAlign w:val="subscript"/>
          <w:lang w:val="de-DE"/>
        </w:rPr>
        <w:t>1</w:t>
      </w:r>
      <w:r>
        <w:rPr>
          <w:lang w:val="de-DE"/>
        </w:rPr>
        <w:t xml:space="preserve"> =  resistor pembagi tegangan, V</w:t>
      </w:r>
      <w:r>
        <w:rPr>
          <w:vertAlign w:val="subscript"/>
          <w:lang w:val="de-DE"/>
        </w:rPr>
        <w:t>s</w:t>
      </w:r>
      <w:r>
        <w:rPr>
          <w:lang w:val="de-DE"/>
        </w:rPr>
        <w:t xml:space="preserve"> = tegangan sumber. </w:t>
      </w:r>
      <w:r w:rsidRPr="00AF6957">
        <w:rPr>
          <w:lang w:val="de-DE"/>
        </w:rPr>
        <w:t xml:space="preserve">Dapat terlihat pada </w:t>
      </w:r>
      <w:r w:rsidR="001C3579" w:rsidRPr="001C3579">
        <w:rPr>
          <w:lang w:val="de-DE"/>
        </w:rPr>
        <w:fldChar w:fldCharType="begin"/>
      </w:r>
      <w:r w:rsidR="001C3579" w:rsidRPr="00AF6957">
        <w:rPr>
          <w:lang w:val="de-DE"/>
        </w:rPr>
        <w:instrText xml:space="preserve"> REF _Ref125807133 \h  \* MERGEFORMAT </w:instrText>
      </w:r>
      <w:r w:rsidR="001C3579" w:rsidRPr="001C3579">
        <w:rPr>
          <w:lang w:val="de-DE"/>
        </w:rPr>
      </w:r>
      <w:r w:rsidR="001C3579" w:rsidRPr="001C3579">
        <w:rPr>
          <w:lang w:val="de-DE"/>
        </w:rPr>
        <w:fldChar w:fldCharType="separate"/>
      </w:r>
      <w:r w:rsidR="00E636C4" w:rsidRPr="00E636C4">
        <w:rPr>
          <w:lang w:val="de-DE"/>
        </w:rPr>
        <w:t>Gambar 2.4</w:t>
      </w:r>
      <w:r w:rsidR="001C3579" w:rsidRPr="001C3579">
        <w:rPr>
          <w:lang w:val="de-DE"/>
        </w:rPr>
        <w:fldChar w:fldCharType="end"/>
      </w:r>
      <w:r w:rsidR="00AF6957" w:rsidRPr="00AF6957">
        <w:rPr>
          <w:lang w:val="de-DE"/>
        </w:rPr>
        <w:t xml:space="preserve"> bahwa rangkaian pembagi tegangan yang disusun oleh 2 buah resistor dan di pasang</w:t>
      </w:r>
      <w:r w:rsidR="00AF6957">
        <w:rPr>
          <w:lang w:val="de-DE"/>
        </w:rPr>
        <w:t xml:space="preserve"> secara seri dengan keluaran (</w:t>
      </w:r>
      <w:r w:rsidR="00AF6957">
        <w:rPr>
          <w:i/>
          <w:iCs/>
          <w:lang w:val="de-DE"/>
        </w:rPr>
        <w:t>output</w:t>
      </w:r>
      <w:r w:rsidR="00AF6957">
        <w:rPr>
          <w:lang w:val="de-DE"/>
        </w:rPr>
        <w:t>) berada pada titik diantara kedua buah resistor tersebut.</w:t>
      </w:r>
    </w:p>
    <w:p w14:paraId="1C52416C" w14:textId="77777777" w:rsidR="00AD684A" w:rsidRPr="00AF6957" w:rsidRDefault="00AD684A" w:rsidP="00B12CC2">
      <w:pPr>
        <w:pStyle w:val="SubNormal"/>
        <w:rPr>
          <w:lang w:val="de-DE"/>
        </w:rPr>
      </w:pPr>
    </w:p>
    <w:tbl>
      <w:tblPr>
        <w:tblStyle w:val="TableGrid"/>
        <w:tblW w:w="0" w:type="auto"/>
        <w:tblInd w:w="567" w:type="dxa"/>
        <w:tblLook w:val="04A0" w:firstRow="1" w:lastRow="0" w:firstColumn="1" w:lastColumn="0" w:noHBand="0" w:noVBand="1"/>
      </w:tblPr>
      <w:tblGrid>
        <w:gridCol w:w="8220"/>
      </w:tblGrid>
      <w:tr w:rsidR="00AD684A" w14:paraId="480A87B2" w14:textId="77777777" w:rsidTr="00CD05EC">
        <w:tc>
          <w:tcPr>
            <w:tcW w:w="9003" w:type="dxa"/>
            <w:tcBorders>
              <w:top w:val="nil"/>
              <w:left w:val="nil"/>
              <w:bottom w:val="nil"/>
              <w:right w:val="nil"/>
            </w:tcBorders>
          </w:tcPr>
          <w:p w14:paraId="61651393" w14:textId="77777777" w:rsidR="00CD05EC" w:rsidRDefault="00960C7C" w:rsidP="00CD05EC">
            <w:pPr>
              <w:pStyle w:val="SubNormal"/>
              <w:keepNext/>
              <w:ind w:left="0" w:firstLine="0"/>
              <w:jc w:val="center"/>
            </w:pPr>
            <w:r>
              <w:rPr>
                <w:noProof/>
                <w:lang w:val="de-DE"/>
              </w:rPr>
              <w:lastRenderedPageBreak/>
              <w:drawing>
                <wp:inline distT="0" distB="0" distL="0" distR="0" wp14:anchorId="311E93EB" wp14:editId="6295DEC8">
                  <wp:extent cx="2924051" cy="21310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0062" cy="2135441"/>
                          </a:xfrm>
                          <a:prstGeom prst="rect">
                            <a:avLst/>
                          </a:prstGeom>
                        </pic:spPr>
                      </pic:pic>
                    </a:graphicData>
                  </a:graphic>
                </wp:inline>
              </w:drawing>
            </w:r>
          </w:p>
          <w:p w14:paraId="400CD9C1" w14:textId="0FC8EB20" w:rsidR="00CD05EC" w:rsidRPr="00CD05EC" w:rsidRDefault="00CD05EC" w:rsidP="00CD05EC">
            <w:pPr>
              <w:pStyle w:val="Caption"/>
              <w:rPr>
                <w:lang w:val="de-DE"/>
              </w:rPr>
            </w:pPr>
            <w:bookmarkStart w:id="29" w:name="_Ref125807133"/>
            <w:bookmarkStart w:id="30" w:name="_Toc125855505"/>
            <w:r w:rsidRPr="00CD05EC">
              <w:rPr>
                <w:b/>
                <w:bCs/>
                <w:lang w:val="de-DE"/>
              </w:rPr>
              <w:t>Gambar 2.</w:t>
            </w:r>
            <w:r w:rsidRPr="00CD05EC">
              <w:rPr>
                <w:b/>
                <w:bCs/>
              </w:rPr>
              <w:fldChar w:fldCharType="begin"/>
            </w:r>
            <w:r w:rsidRPr="00CD05EC">
              <w:rPr>
                <w:b/>
                <w:bCs/>
                <w:lang w:val="de-DE"/>
              </w:rPr>
              <w:instrText xml:space="preserve"> SEQ Gambar_2. \* ARABIC </w:instrText>
            </w:r>
            <w:r w:rsidRPr="00CD05EC">
              <w:rPr>
                <w:b/>
                <w:bCs/>
              </w:rPr>
              <w:fldChar w:fldCharType="separate"/>
            </w:r>
            <w:r w:rsidR="00E636C4">
              <w:rPr>
                <w:b/>
                <w:bCs/>
                <w:noProof/>
                <w:lang w:val="de-DE"/>
              </w:rPr>
              <w:t>4</w:t>
            </w:r>
            <w:r w:rsidRPr="00CD05EC">
              <w:rPr>
                <w:b/>
                <w:bCs/>
              </w:rPr>
              <w:fldChar w:fldCharType="end"/>
            </w:r>
            <w:bookmarkEnd w:id="29"/>
            <w:r w:rsidRPr="00CD05EC">
              <w:rPr>
                <w:b/>
                <w:bCs/>
                <w:lang w:val="de-DE"/>
              </w:rPr>
              <w:t xml:space="preserve">. </w:t>
            </w:r>
            <w:r w:rsidRPr="00CD05EC">
              <w:rPr>
                <w:lang w:val="de-DE"/>
              </w:rPr>
              <w:t>Rangkaian sensor tegangan den</w:t>
            </w:r>
            <w:r>
              <w:rPr>
                <w:lang w:val="de-DE"/>
              </w:rPr>
              <w:t xml:space="preserve">gan </w:t>
            </w:r>
            <w:r>
              <w:rPr>
                <w:i/>
                <w:iCs w:val="0"/>
                <w:lang w:val="de-DE"/>
              </w:rPr>
              <w:t>Voltage Divider</w:t>
            </w:r>
            <w:r>
              <w:rPr>
                <w:lang w:val="de-DE"/>
              </w:rPr>
              <w:t xml:space="preserve"> </w:t>
            </w:r>
            <w:r>
              <w:rPr>
                <w:lang w:val="de-DE"/>
              </w:rPr>
              <w:fldChar w:fldCharType="begin" w:fldLock="1"/>
            </w:r>
            <w:r w:rsidR="007203B6">
              <w:rPr>
                <w:lang w:val="de-DE"/>
              </w:rPr>
              <w:instrText>ADDIN CSL_CITATION {"citationItems":[{"id":"ITEM-1","itemData":{"abstract":"Kemajuan dunia digital memudahkan manusia dalam mengakses\nkebutuhan yang diperlukan dengan menggunakan sebuah gadget atau\npersonal komputer yang dimliki, sistem monitoring suatu sistem\nyang dulunya menggunakan sistem konvesional yang dapat dilakukan\ndengan manual checking secara berkala, dengan kemajuan teknologi\nkita dapat melakukan monitoring suatu sistem secara berkala\ndengan hanya duduk di suatu ruangan dengan membuka aplikasi yang\ntelah disiapkan sebelumnya. Pada umumnya monitoring …","author":[{"dropping-particle":"","family":"Prihasworo","given":"L","non-dropping-particle":"","parse-names":false,"suffix":""},{"dropping-particle":"","family":"Fittrin","given":"D W","non-dropping-particle":"","parse-names":false,"suffix":""},{"dropping-particle":"","family":"Oktiawati","given":"U Y","non-dropping-particle":"","parse-names":false,"suffix":""},{"dropping-particle":"","family":"others","given":"","non-dropping-particle":"","parse-names":false,"suffix":""}],"container-title":"Jurnal Listrik","id":"ITEM-1","issued":{"date-parts":[["2020"]]},"publisher":"JuLIET","title":"Rancang Bangun Smart DC Current and Voltage Monitoring Dengan\nThingspeak Pada Simulator PLN Laboratorium Teknik Tenaga\nListrik UGM","type":"article-journal","volume":"1"},"uris":["http://www.mendeley.com/documents/?uuid=c90cc017-d17c-3f43-a8b2-21a80d198acd"]}],"mendeley":{"formattedCitation":"(Prihasworo &lt;i&gt;et al.&lt;/i&gt;, 2020)","plainTextFormattedCitation":"(Prihasworo et al., 2020)","previouslyFormattedCitation":"(Prihasworo &lt;i&gt;et al.&lt;/i&gt;, 2020)"},"properties":{"noteIndex":0},"schema":"https://github.com/citation-style-language/schema/raw/master/csl-citation.json"}</w:instrText>
            </w:r>
            <w:r>
              <w:rPr>
                <w:lang w:val="de-DE"/>
              </w:rPr>
              <w:fldChar w:fldCharType="separate"/>
            </w:r>
            <w:r w:rsidRPr="00CD05EC">
              <w:rPr>
                <w:noProof/>
                <w:lang w:val="de-DE"/>
              </w:rPr>
              <w:t xml:space="preserve">(Prihasworo </w:t>
            </w:r>
            <w:r w:rsidRPr="00CD05EC">
              <w:rPr>
                <w:i/>
                <w:noProof/>
                <w:lang w:val="de-DE"/>
              </w:rPr>
              <w:t>et al.</w:t>
            </w:r>
            <w:r w:rsidRPr="00CD05EC">
              <w:rPr>
                <w:noProof/>
                <w:lang w:val="de-DE"/>
              </w:rPr>
              <w:t>, 2020)</w:t>
            </w:r>
            <w:bookmarkEnd w:id="30"/>
            <w:r>
              <w:rPr>
                <w:lang w:val="de-DE"/>
              </w:rPr>
              <w:fldChar w:fldCharType="end"/>
            </w:r>
          </w:p>
        </w:tc>
      </w:tr>
    </w:tbl>
    <w:p w14:paraId="17FD4948" w14:textId="77777777" w:rsidR="00D4256E" w:rsidRPr="00B12CC2" w:rsidRDefault="00D4256E" w:rsidP="00B12CC2">
      <w:pPr>
        <w:pStyle w:val="SubNormal"/>
        <w:rPr>
          <w:lang w:val="de-DE"/>
        </w:rPr>
      </w:pPr>
    </w:p>
    <w:p w14:paraId="7FBB21C3" w14:textId="72B835CE" w:rsidR="00C6546A" w:rsidRDefault="00C6546A" w:rsidP="00F61A5A">
      <w:pPr>
        <w:pStyle w:val="Heading3"/>
        <w:rPr>
          <w:rFonts w:cs="Times New Roman"/>
        </w:rPr>
      </w:pPr>
      <w:bookmarkStart w:id="31" w:name="_Toc126497266"/>
      <w:r w:rsidRPr="00531A29">
        <w:rPr>
          <w:rFonts w:cs="Times New Roman"/>
        </w:rPr>
        <w:t>Sensor Arus</w:t>
      </w:r>
      <w:bookmarkEnd w:id="31"/>
    </w:p>
    <w:p w14:paraId="1FF50AE9" w14:textId="024BE4E9" w:rsidR="00EF692D" w:rsidRPr="00460C72" w:rsidRDefault="007203B6" w:rsidP="007203B6">
      <w:pPr>
        <w:pStyle w:val="SubNormal"/>
        <w:rPr>
          <w:lang w:val="de-DE"/>
        </w:rPr>
      </w:pPr>
      <w:r w:rsidRPr="007203B6">
        <w:rPr>
          <w:lang w:val="de-DE"/>
        </w:rPr>
        <w:t>Penelitian ini menggunakan sensor aru</w:t>
      </w:r>
      <w:r>
        <w:rPr>
          <w:lang w:val="de-DE"/>
        </w:rPr>
        <w:t xml:space="preserve">s dengan seri ACS172 yang diproduksi oleh </w:t>
      </w:r>
      <w:r>
        <w:rPr>
          <w:i/>
          <w:iCs/>
          <w:lang w:val="de-DE"/>
        </w:rPr>
        <w:t>Allegro Microsystems</w:t>
      </w:r>
      <w:r>
        <w:rPr>
          <w:lang w:val="de-DE"/>
        </w:rPr>
        <w:t xml:space="preserve">. </w:t>
      </w:r>
      <w:r w:rsidRPr="007203B6">
        <w:rPr>
          <w:lang w:val="en-US"/>
        </w:rPr>
        <w:t xml:space="preserve">Sensor ini memiliki pembacaan yang presisi, </w:t>
      </w:r>
      <w:r w:rsidRPr="007203B6">
        <w:rPr>
          <w:i/>
          <w:iCs/>
          <w:lang w:val="en-US"/>
        </w:rPr>
        <w:t>low-offset</w:t>
      </w:r>
      <w:r w:rsidRPr="007203B6">
        <w:rPr>
          <w:lang w:val="en-US"/>
        </w:rPr>
        <w:t xml:space="preserve">, </w:t>
      </w:r>
      <w:r>
        <w:rPr>
          <w:lang w:val="en-US"/>
        </w:rPr>
        <w:t xml:space="preserve">dan </w:t>
      </w:r>
      <w:r w:rsidRPr="007203B6">
        <w:rPr>
          <w:lang w:val="en-US"/>
        </w:rPr>
        <w:t xml:space="preserve">rangkaian </w:t>
      </w:r>
      <w:r w:rsidRPr="007203B6">
        <w:rPr>
          <w:i/>
          <w:iCs/>
          <w:lang w:val="en-US"/>
        </w:rPr>
        <w:t>H</w:t>
      </w:r>
      <w:r>
        <w:rPr>
          <w:i/>
          <w:iCs/>
          <w:lang w:val="en-US"/>
        </w:rPr>
        <w:t>all-effect</w:t>
      </w:r>
      <w:r>
        <w:rPr>
          <w:lang w:val="en-US"/>
        </w:rPr>
        <w:t xml:space="preserve"> yang linier. Sensor ini dapat menahan 5x kondisi arus berlebih (</w:t>
      </w:r>
      <w:r>
        <w:rPr>
          <w:i/>
          <w:iCs/>
          <w:lang w:val="en-US"/>
        </w:rPr>
        <w:t>overcurrent</w:t>
      </w:r>
      <w:r>
        <w:rPr>
          <w:lang w:val="en-US"/>
        </w:rPr>
        <w:t xml:space="preserve">). </w:t>
      </w:r>
      <w:r>
        <w:rPr>
          <w:i/>
          <w:iCs/>
          <w:lang w:val="en-US"/>
        </w:rPr>
        <w:t>Terminal</w:t>
      </w:r>
      <w:r>
        <w:rPr>
          <w:lang w:val="en-US"/>
        </w:rPr>
        <w:t xml:space="preserve"> atau pin pengukuran didesain </w:t>
      </w:r>
      <w:r>
        <w:rPr>
          <w:i/>
          <w:iCs/>
          <w:lang w:val="en-US"/>
        </w:rPr>
        <w:t>isolated</w:t>
      </w:r>
      <w:r>
        <w:rPr>
          <w:lang w:val="en-US"/>
        </w:rPr>
        <w:t xml:space="preserve"> yang membuat sensor ini tidak membutuhkan </w:t>
      </w:r>
      <w:r>
        <w:rPr>
          <w:i/>
          <w:iCs/>
          <w:lang w:val="en-US"/>
        </w:rPr>
        <w:t>opto-isolator</w:t>
      </w:r>
      <w:r>
        <w:rPr>
          <w:lang w:val="en-US"/>
        </w:rPr>
        <w:t xml:space="preserve"> atau </w:t>
      </w:r>
      <w:r>
        <w:rPr>
          <w:i/>
          <w:iCs/>
          <w:lang w:val="en-US"/>
        </w:rPr>
        <w:t>isolator</w:t>
      </w:r>
      <w:r>
        <w:rPr>
          <w:lang w:val="en-US"/>
        </w:rPr>
        <w:t xml:space="preserve"> tambahan lainnya </w:t>
      </w:r>
      <w:r>
        <w:rPr>
          <w:lang w:val="en-US"/>
        </w:rPr>
        <w:fldChar w:fldCharType="begin" w:fldLock="1"/>
      </w:r>
      <w:r w:rsidR="00460C72">
        <w:rPr>
          <w:lang w:val="en-US"/>
        </w:rPr>
        <w:instrText>ADDIN CSL_CITATION {"citationItems":[{"id":"ITEM-1","itemData":{"abstract":"The Allegro™ ACS712 provides economical and precise solutions\nfor AC or DC current sensing in industrial, commercial, and\ncommunications systems. The device package allows for easy\nimplementation by the customer. Typical applications include\nmotor control, load detection and management, switchmode\npower supplies, and overcurrent fault protection. The device\nis not intended for automotive applications. The device\nconsists of a precise, low-offset, linear Hall circuit with a\ncopper conduction path located near the surface of the die.\nApplied current flowing through this copper conduction path\ngenerates a magnetic field which the Hall IC converts into a\nproportional voltage. Device accuracy is optimized through\nthe close proximity of the magnetic signal to the Hall\ntransducer. A precise, proportional voltage is provided by\nthe low-offset, chopper-stabilized BiCMOS Hall IC, which is\nprogrammed for accuracy after packaging.","author":[{"dropping-particle":"","family":"Microsystems","given":"Allegro","non-dropping-particle":"","parse-names":false,"suffix":""}],"id":"ITEM-1","issued":{"date-parts":[["2022"]]},"title":"ACS712 Fully Integrated, Hall-Effect-Based Linear Current\nSensor IC with 2.1 kVRMS Isolation and a Low-Resistance\nCurrent Conductor","type":"article"},"uris":["http://www.mendeley.com/documents/?uuid=b639c084-ab44-3c27-b759-041e7839ab7f"]}],"mendeley":{"formattedCitation":"(Microsystems, 2022)","plainTextFormattedCitation":"(Microsystems, 2022)","previouslyFormattedCitation":"(Microsystems, 2022)"},"properties":{"noteIndex":0},"schema":"https://github.com/citation-style-language/schema/raw/master/csl-citation.json"}</w:instrText>
      </w:r>
      <w:r>
        <w:rPr>
          <w:lang w:val="en-US"/>
        </w:rPr>
        <w:fldChar w:fldCharType="separate"/>
      </w:r>
      <w:r w:rsidRPr="007203B6">
        <w:rPr>
          <w:noProof/>
          <w:lang w:val="en-US"/>
        </w:rPr>
        <w:t>(Microsystems, 2022)</w:t>
      </w:r>
      <w:r>
        <w:rPr>
          <w:lang w:val="en-US"/>
        </w:rPr>
        <w:fldChar w:fldCharType="end"/>
      </w:r>
      <w:r>
        <w:rPr>
          <w:lang w:val="en-US"/>
        </w:rPr>
        <w:t xml:space="preserve">. </w:t>
      </w:r>
      <w:r w:rsidR="00460C72" w:rsidRPr="00460C72">
        <w:rPr>
          <w:lang w:val="en-US"/>
        </w:rPr>
        <w:fldChar w:fldCharType="begin"/>
      </w:r>
      <w:r w:rsidR="00460C72" w:rsidRPr="00460C72">
        <w:rPr>
          <w:lang w:val="en-US"/>
        </w:rPr>
        <w:instrText xml:space="preserve"> REF _Ref125807542 \h  \* MERGEFORMAT </w:instrText>
      </w:r>
      <w:r w:rsidR="00460C72" w:rsidRPr="00460C72">
        <w:rPr>
          <w:lang w:val="en-US"/>
        </w:rPr>
      </w:r>
      <w:r w:rsidR="00460C72" w:rsidRPr="00460C72">
        <w:rPr>
          <w:lang w:val="en-US"/>
        </w:rPr>
        <w:fldChar w:fldCharType="separate"/>
      </w:r>
      <w:r w:rsidR="00E636C4" w:rsidRPr="00E636C4">
        <w:rPr>
          <w:lang w:val="de-DE"/>
        </w:rPr>
        <w:t>Gambar 2.5</w:t>
      </w:r>
      <w:r w:rsidR="00460C72" w:rsidRPr="00460C72">
        <w:rPr>
          <w:lang w:val="en-US"/>
        </w:rPr>
        <w:fldChar w:fldCharType="end"/>
      </w:r>
      <w:r w:rsidR="00460C72" w:rsidRPr="00460C72">
        <w:rPr>
          <w:lang w:val="de-DE"/>
        </w:rPr>
        <w:t xml:space="preserve"> merupakan desain implementasi ACS712 dengan beberapa komponen penunjang si</w:t>
      </w:r>
      <w:r w:rsidR="00460C72">
        <w:rPr>
          <w:lang w:val="de-DE"/>
        </w:rPr>
        <w:t>stem.</w:t>
      </w:r>
    </w:p>
    <w:p w14:paraId="44B05041" w14:textId="79E6577B" w:rsidR="007203B6" w:rsidRPr="00460C72" w:rsidRDefault="007203B6" w:rsidP="007203B6">
      <w:pPr>
        <w:pStyle w:val="SubNormal"/>
        <w:rPr>
          <w:lang w:val="de-DE"/>
        </w:rPr>
      </w:pPr>
    </w:p>
    <w:tbl>
      <w:tblPr>
        <w:tblStyle w:val="TableGrid"/>
        <w:tblW w:w="0" w:type="auto"/>
        <w:tblInd w:w="567" w:type="dxa"/>
        <w:tblLook w:val="04A0" w:firstRow="1" w:lastRow="0" w:firstColumn="1" w:lastColumn="0" w:noHBand="0" w:noVBand="1"/>
      </w:tblPr>
      <w:tblGrid>
        <w:gridCol w:w="8220"/>
      </w:tblGrid>
      <w:tr w:rsidR="00332062" w14:paraId="2FF553F1" w14:textId="77777777" w:rsidTr="00356A45">
        <w:tc>
          <w:tcPr>
            <w:tcW w:w="9003" w:type="dxa"/>
            <w:tcBorders>
              <w:top w:val="nil"/>
              <w:left w:val="nil"/>
              <w:bottom w:val="nil"/>
              <w:right w:val="nil"/>
            </w:tcBorders>
          </w:tcPr>
          <w:p w14:paraId="3CF18CBD" w14:textId="77777777" w:rsidR="00460C72" w:rsidRDefault="00460C72" w:rsidP="00460C72">
            <w:pPr>
              <w:pStyle w:val="SubNormal"/>
              <w:keepNext/>
              <w:ind w:left="0" w:firstLine="0"/>
              <w:jc w:val="center"/>
            </w:pPr>
            <w:r>
              <w:rPr>
                <w:noProof/>
                <w:lang w:val="en-US"/>
              </w:rPr>
              <w:drawing>
                <wp:inline distT="0" distB="0" distL="0" distR="0" wp14:anchorId="3D839049" wp14:editId="23431AA4">
                  <wp:extent cx="3006801" cy="18967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11892" cy="1899957"/>
                          </a:xfrm>
                          <a:prstGeom prst="rect">
                            <a:avLst/>
                          </a:prstGeom>
                        </pic:spPr>
                      </pic:pic>
                    </a:graphicData>
                  </a:graphic>
                </wp:inline>
              </w:drawing>
            </w:r>
          </w:p>
          <w:p w14:paraId="03BE209A" w14:textId="7DFFA1CE" w:rsidR="00332062" w:rsidRPr="00460C72" w:rsidRDefault="00460C72" w:rsidP="00460C72">
            <w:pPr>
              <w:pStyle w:val="Caption"/>
              <w:rPr>
                <w:lang w:val="en-US"/>
              </w:rPr>
            </w:pPr>
            <w:bookmarkStart w:id="32" w:name="_Ref125807542"/>
            <w:bookmarkStart w:id="33" w:name="_Toc125855506"/>
            <w:r w:rsidRPr="00460C72">
              <w:rPr>
                <w:b/>
                <w:bCs/>
              </w:rPr>
              <w:t>Gambar 2.</w:t>
            </w:r>
            <w:r w:rsidRPr="00460C72">
              <w:rPr>
                <w:b/>
                <w:bCs/>
              </w:rPr>
              <w:fldChar w:fldCharType="begin"/>
            </w:r>
            <w:r w:rsidRPr="00460C72">
              <w:rPr>
                <w:b/>
                <w:bCs/>
              </w:rPr>
              <w:instrText xml:space="preserve"> SEQ Gambar_2. \* ARABIC </w:instrText>
            </w:r>
            <w:r w:rsidRPr="00460C72">
              <w:rPr>
                <w:b/>
                <w:bCs/>
              </w:rPr>
              <w:fldChar w:fldCharType="separate"/>
            </w:r>
            <w:r w:rsidR="00E636C4">
              <w:rPr>
                <w:b/>
                <w:bCs/>
                <w:noProof/>
              </w:rPr>
              <w:t>5</w:t>
            </w:r>
            <w:r w:rsidRPr="00460C72">
              <w:rPr>
                <w:b/>
                <w:bCs/>
              </w:rPr>
              <w:fldChar w:fldCharType="end"/>
            </w:r>
            <w:bookmarkEnd w:id="32"/>
            <w:r w:rsidRPr="00460C72">
              <w:rPr>
                <w:b/>
                <w:bCs/>
              </w:rPr>
              <w:t>.</w:t>
            </w:r>
            <w:r>
              <w:t xml:space="preserve"> Rangkaian minimal untuk menggunakan ACS712 </w:t>
            </w:r>
            <w:r>
              <w:fldChar w:fldCharType="begin" w:fldLock="1"/>
            </w:r>
            <w:r w:rsidR="007533EF">
              <w:instrText>ADDIN CSL_CITATION {"citationItems":[{"id":"ITEM-1","itemData":{"abstract":"The Allegro™ ACS712 provides economical and precise solutions\nfor AC or DC current sensing in industrial, commercial, and\ncommunications systems. The device package allows for easy\nimplementation by the customer. Typical applications include\nmotor control, load detection and management, switchmode\npower supplies, and overcurrent fault protection. The device\nis not intended for automotive applications. The device\nconsists of a precise, low-offset, linear Hall circuit with a\ncopper conduction path located near the surface of the die.\nApplied current flowing through this copper conduction path\ngenerates a magnetic field which the Hall IC converts into a\nproportional voltage. Device accuracy is optimized through\nthe close proximity of the magnetic signal to the Hall\ntransducer. A precise, proportional voltage is provided by\nthe low-offset, chopper-stabilized BiCMOS Hall IC, which is\nprogrammed for accuracy after packaging.","author":[{"dropping-particle":"","family":"Microsystems","given":"Allegro","non-dropping-particle":"","parse-names":false,"suffix":""}],"id":"ITEM-1","issued":{"date-parts":[["2022"]]},"title":"ACS712 Fully Integrated, Hall-Effect-Based Linear Current\nSensor IC with 2.1 kVRMS Isolation and a Low-Resistance\nCurrent Conductor","type":"article"},"uris":["http://www.mendeley.com/documents/?uuid=b639c084-ab44-3c27-b759-041e7839ab7f"]}],"mendeley":{"formattedCitation":"(Microsystems, 2022)","plainTextFormattedCitation":"(Microsystems, 2022)","previouslyFormattedCitation":"(Microsystems, 2022)"},"properties":{"noteIndex":0},"schema":"https://github.com/citation-style-language/schema/raw/master/csl-citation.json"}</w:instrText>
            </w:r>
            <w:r>
              <w:fldChar w:fldCharType="separate"/>
            </w:r>
            <w:r w:rsidRPr="00460C72">
              <w:rPr>
                <w:noProof/>
              </w:rPr>
              <w:t>(Microsystems, 2022)</w:t>
            </w:r>
            <w:bookmarkEnd w:id="33"/>
            <w:r>
              <w:fldChar w:fldCharType="end"/>
            </w:r>
          </w:p>
        </w:tc>
      </w:tr>
    </w:tbl>
    <w:p w14:paraId="14B6F6A2" w14:textId="77777777" w:rsidR="00332062" w:rsidRPr="007203B6" w:rsidRDefault="00332062" w:rsidP="007203B6">
      <w:pPr>
        <w:pStyle w:val="SubNormal"/>
        <w:rPr>
          <w:lang w:val="en-US"/>
        </w:rPr>
      </w:pPr>
    </w:p>
    <w:p w14:paraId="291CF272" w14:textId="6DDD9223" w:rsidR="00C6546A" w:rsidRPr="00A74EA5" w:rsidRDefault="00C6546A" w:rsidP="00F61A5A">
      <w:pPr>
        <w:pStyle w:val="Heading3"/>
        <w:rPr>
          <w:rFonts w:cs="Times New Roman"/>
        </w:rPr>
      </w:pPr>
      <w:bookmarkStart w:id="34" w:name="_Toc126497267"/>
      <w:r w:rsidRPr="00531A29">
        <w:rPr>
          <w:rFonts w:cs="Times New Roman"/>
        </w:rPr>
        <w:t xml:space="preserve">Driver Mosfet </w:t>
      </w:r>
      <w:r w:rsidRPr="00531A29">
        <w:rPr>
          <w:rFonts w:cs="Times New Roman"/>
          <w:i/>
          <w:iCs w:val="0"/>
        </w:rPr>
        <w:t>Single Phase Inverter</w:t>
      </w:r>
      <w:bookmarkEnd w:id="34"/>
    </w:p>
    <w:p w14:paraId="683C3DD3" w14:textId="3CE04228" w:rsidR="00A74EA5" w:rsidRPr="00E73711" w:rsidRDefault="002B4411" w:rsidP="002B4411">
      <w:pPr>
        <w:pStyle w:val="SubNormal"/>
      </w:pPr>
      <w:r>
        <w:t xml:space="preserve">Rangkaian </w:t>
      </w:r>
      <w:r>
        <w:rPr>
          <w:i/>
          <w:iCs/>
        </w:rPr>
        <w:t>Single Phase Inverter</w:t>
      </w:r>
      <w:r>
        <w:t xml:space="preserve"> merupakan rangkaian </w:t>
      </w:r>
      <w:r>
        <w:rPr>
          <w:i/>
          <w:iCs/>
        </w:rPr>
        <w:t>full bridge</w:t>
      </w:r>
      <w:r>
        <w:t xml:space="preserve"> yang menggunakan kapasitor dengan kapasistas besar untuk mempertahankan tegangan. </w:t>
      </w:r>
      <w:r w:rsidRPr="002B4411">
        <w:lastRenderedPageBreak/>
        <w:t xml:space="preserve">Cara kerja kontrol rangkaian </w:t>
      </w:r>
      <w:r w:rsidRPr="002B4411">
        <w:rPr>
          <w:i/>
          <w:iCs/>
        </w:rPr>
        <w:t>driver</w:t>
      </w:r>
      <w:r w:rsidRPr="002B4411">
        <w:t xml:space="preserve"> tidak dapat dilakukan dengan mengaktifkan sisi </w:t>
      </w:r>
      <w:r w:rsidRPr="002B4411">
        <w:rPr>
          <w:i/>
          <w:iCs/>
        </w:rPr>
        <w:t>switch</w:t>
      </w:r>
      <w:r w:rsidRPr="002B4411">
        <w:t xml:space="preserve"> (</w:t>
      </w:r>
      <w:r w:rsidRPr="00C268AC">
        <w:t>transistor) yang sama agar tidak terjadi hubungan pendek arus listrik (</w:t>
      </w:r>
      <w:r w:rsidRPr="00C268AC">
        <w:rPr>
          <w:i/>
          <w:iCs/>
        </w:rPr>
        <w:t>short circuit</w:t>
      </w:r>
      <w:r w:rsidRPr="00C268AC">
        <w:t>). Untuk dapat menghasilkan</w:t>
      </w:r>
      <w:r w:rsidR="007533EF" w:rsidRPr="00C268AC">
        <w:t xml:space="preserve"> gelombang keluaran, digunakan teknik </w:t>
      </w:r>
      <w:r w:rsidR="007533EF" w:rsidRPr="00C268AC">
        <w:rPr>
          <w:i/>
          <w:iCs/>
        </w:rPr>
        <w:t>Single Pulse Width Modulation</w:t>
      </w:r>
      <w:r w:rsidR="007533EF" w:rsidRPr="00C268AC">
        <w:t xml:space="preserve"> (SPWM) yang di kontrol melalui FPGA </w:t>
      </w:r>
      <w:r w:rsidR="007533EF" w:rsidRPr="00C268AC">
        <w:fldChar w:fldCharType="begin" w:fldLock="1"/>
      </w:r>
      <w:r w:rsidR="00C6151A" w:rsidRPr="00C268AC">
        <w:instrText>ADDIN CSL_CITATION {"citationItems":[{"id":"ITEM-1","itemData":{"author":[{"dropping-particle":"","family":"Rusdi","given":"Muhamad","non-dropping-particle":"","parse-names":false,"suffix":""},{"dropping-particle":"","family":"Samman","given":"Faizal Arya","non-dropping-particle":"","parse-names":false,"suffix":""},{"dropping-particle":"","family":"Sadjad","given":"Rhiza S","non-dropping-particle":"","parse-names":false,"suffix":""}],"container-title":"2019 International Conference on Information and Communications\nTechnology (ICOIACT)","id":"ITEM-1","issued":{"date-parts":[["2019"]]},"title":"FPGA-Based Electronic Pulse Generator for Single-Phase DC/AC\nInverter","type":"article"},"uris":["http://www.mendeley.com/documents/?uuid=cba57a2d-3b40-33bd-86a2-d3608ab86ac2"]}],"mendeley":{"formattedCitation":"(Rusdi, Samman and Sadjad, 2019)","plainTextFormattedCitation":"(Rusdi, Samman and Sadjad, 2019)","previouslyFormattedCitation":"(Rusdi, Samman and Sadjad, 2019)"},"properties":{"noteIndex":0},"schema":"https://github.com/citation-style-language/schema/raw/master/csl-citation.json"}</w:instrText>
      </w:r>
      <w:r w:rsidR="007533EF" w:rsidRPr="00C268AC">
        <w:fldChar w:fldCharType="separate"/>
      </w:r>
      <w:r w:rsidR="007533EF" w:rsidRPr="00C268AC">
        <w:rPr>
          <w:noProof/>
        </w:rPr>
        <w:t>(Rusdi, Samman and Sadjad, 2019)</w:t>
      </w:r>
      <w:r w:rsidR="007533EF" w:rsidRPr="00C268AC">
        <w:fldChar w:fldCharType="end"/>
      </w:r>
      <w:r w:rsidR="007533EF" w:rsidRPr="00C268AC">
        <w:t xml:space="preserve">. </w:t>
      </w:r>
      <w:r w:rsidR="007533EF" w:rsidRPr="00C268AC">
        <w:fldChar w:fldCharType="begin"/>
      </w:r>
      <w:r w:rsidR="007533EF" w:rsidRPr="00C268AC">
        <w:instrText xml:space="preserve"> REF _Ref125808193 \h </w:instrText>
      </w:r>
      <w:r w:rsidR="00C268AC" w:rsidRPr="00C268AC">
        <w:instrText xml:space="preserve"> \* MERGEFORMAT </w:instrText>
      </w:r>
      <w:r w:rsidR="007533EF" w:rsidRPr="00C268AC">
        <w:fldChar w:fldCharType="separate"/>
      </w:r>
      <w:r w:rsidR="00E636C4" w:rsidRPr="00E636C4">
        <w:t>Gambar 2.6</w:t>
      </w:r>
      <w:r w:rsidR="007533EF" w:rsidRPr="00C268AC">
        <w:fldChar w:fldCharType="end"/>
      </w:r>
      <w:r w:rsidR="00E73711" w:rsidRPr="00C268AC">
        <w:t xml:space="preserve">, menunjukkan susunan transistor membentuk rangkaian </w:t>
      </w:r>
      <w:r w:rsidR="00E73711" w:rsidRPr="00C268AC">
        <w:rPr>
          <w:i/>
          <w:iCs/>
        </w:rPr>
        <w:t>driver</w:t>
      </w:r>
      <w:r w:rsidR="00E73711" w:rsidRPr="00C268AC">
        <w:t xml:space="preserve"> </w:t>
      </w:r>
      <w:r w:rsidR="00E73711" w:rsidRPr="00C268AC">
        <w:rPr>
          <w:i/>
          <w:iCs/>
        </w:rPr>
        <w:t>H-Bridge</w:t>
      </w:r>
      <w:r w:rsidR="00E73711" w:rsidRPr="00C268AC">
        <w:t xml:space="preserve"> yang terhubung dengan kontroler</w:t>
      </w:r>
      <w:r w:rsidR="00E73711">
        <w:t xml:space="preserve"> FPGA.</w:t>
      </w:r>
    </w:p>
    <w:p w14:paraId="1C92B3FD" w14:textId="3DA5A286" w:rsidR="002B4411" w:rsidRPr="007533EF" w:rsidRDefault="002B4411" w:rsidP="002B4411">
      <w:pPr>
        <w:pStyle w:val="SubNormal"/>
      </w:pPr>
    </w:p>
    <w:tbl>
      <w:tblPr>
        <w:tblStyle w:val="TableGrid"/>
        <w:tblW w:w="0" w:type="auto"/>
        <w:tblInd w:w="567" w:type="dxa"/>
        <w:tblLook w:val="04A0" w:firstRow="1" w:lastRow="0" w:firstColumn="1" w:lastColumn="0" w:noHBand="0" w:noVBand="1"/>
      </w:tblPr>
      <w:tblGrid>
        <w:gridCol w:w="8220"/>
      </w:tblGrid>
      <w:tr w:rsidR="007533EF" w14:paraId="056404AA" w14:textId="77777777" w:rsidTr="00F05237">
        <w:tc>
          <w:tcPr>
            <w:tcW w:w="9003" w:type="dxa"/>
            <w:tcBorders>
              <w:top w:val="nil"/>
              <w:left w:val="nil"/>
              <w:bottom w:val="nil"/>
              <w:right w:val="nil"/>
            </w:tcBorders>
          </w:tcPr>
          <w:p w14:paraId="1F8A186A" w14:textId="77777777" w:rsidR="007533EF" w:rsidRDefault="007533EF" w:rsidP="007533EF">
            <w:pPr>
              <w:pStyle w:val="SubNormal"/>
              <w:keepNext/>
              <w:ind w:left="0" w:firstLine="0"/>
              <w:jc w:val="center"/>
            </w:pPr>
            <w:r>
              <w:rPr>
                <w:noProof/>
              </w:rPr>
              <w:drawing>
                <wp:inline distT="0" distB="0" distL="0" distR="0" wp14:anchorId="0D3D1D3B" wp14:editId="3EE59D0B">
                  <wp:extent cx="2920365" cy="24916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26489" cy="2496858"/>
                          </a:xfrm>
                          <a:prstGeom prst="rect">
                            <a:avLst/>
                          </a:prstGeom>
                        </pic:spPr>
                      </pic:pic>
                    </a:graphicData>
                  </a:graphic>
                </wp:inline>
              </w:drawing>
            </w:r>
          </w:p>
          <w:p w14:paraId="5477722D" w14:textId="2A263463" w:rsidR="007533EF" w:rsidRPr="007533EF" w:rsidRDefault="007533EF" w:rsidP="007533EF">
            <w:pPr>
              <w:pStyle w:val="Caption"/>
            </w:pPr>
            <w:bookmarkStart w:id="35" w:name="_Ref125808193"/>
            <w:bookmarkStart w:id="36" w:name="_Toc125855507"/>
            <w:r w:rsidRPr="00B71616">
              <w:rPr>
                <w:b/>
                <w:bCs/>
              </w:rPr>
              <w:t>Gambar 2.</w:t>
            </w:r>
            <w:r w:rsidRPr="00B71616">
              <w:rPr>
                <w:b/>
                <w:bCs/>
              </w:rPr>
              <w:fldChar w:fldCharType="begin"/>
            </w:r>
            <w:r w:rsidRPr="00B71616">
              <w:rPr>
                <w:b/>
                <w:bCs/>
              </w:rPr>
              <w:instrText xml:space="preserve"> SEQ Gambar_2. \* ARABIC </w:instrText>
            </w:r>
            <w:r w:rsidRPr="00B71616">
              <w:rPr>
                <w:b/>
                <w:bCs/>
              </w:rPr>
              <w:fldChar w:fldCharType="separate"/>
            </w:r>
            <w:r w:rsidR="00E636C4">
              <w:rPr>
                <w:b/>
                <w:bCs/>
                <w:noProof/>
              </w:rPr>
              <w:t>6</w:t>
            </w:r>
            <w:r w:rsidRPr="00B71616">
              <w:rPr>
                <w:b/>
                <w:bCs/>
              </w:rPr>
              <w:fldChar w:fldCharType="end"/>
            </w:r>
            <w:bookmarkEnd w:id="35"/>
            <w:r w:rsidRPr="00B71616">
              <w:rPr>
                <w:b/>
                <w:bCs/>
              </w:rPr>
              <w:t>.</w:t>
            </w:r>
            <w:r>
              <w:t xml:space="preserve"> Model rangkaian </w:t>
            </w:r>
            <w:r>
              <w:rPr>
                <w:i/>
                <w:iCs w:val="0"/>
              </w:rPr>
              <w:t>driver full bridge/h-bridge inverter</w:t>
            </w:r>
            <w:r>
              <w:t xml:space="preserve"> </w:t>
            </w:r>
            <w:r>
              <w:fldChar w:fldCharType="begin" w:fldLock="1"/>
            </w:r>
            <w:r>
              <w:instrText>ADDIN CSL_CITATION {"citationItems":[{"id":"ITEM-1","itemData":{"author":[{"dropping-particle":"","family":"Rusdi","given":"Muhamad","non-dropping-particle":"","parse-names":false,"suffix":""},{"dropping-particle":"","family":"Samman","given":"Faizal Arya","non-dropping-particle":"","parse-names":false,"suffix":""},{"dropping-particle":"","family":"Sadjad","given":"Rhiza S","non-dropping-particle":"","parse-names":false,"suffix":""}],"container-title":"2019 International Conference on Information and Communications\nTechnology (ICOIACT)","id":"ITEM-1","issued":{"date-parts":[["2019"]]},"title":"FPGA-Based Electronic Pulse Generator for Single-Phase DC/AC\nInverter","type":"article"},"uris":["http://www.mendeley.com/documents/?uuid=cba57a2d-3b40-33bd-86a2-d3608ab86ac2"]}],"mendeley":{"formattedCitation":"(Rusdi, Samman and Sadjad, 2019)","plainTextFormattedCitation":"(Rusdi, Samman and Sadjad, 2019)","previouslyFormattedCitation":"(Rusdi, Samman and Sadjad, 2019)"},"properties":{"noteIndex":0},"schema":"https://github.com/citation-style-language/schema/raw/master/csl-citation.json"}</w:instrText>
            </w:r>
            <w:r>
              <w:fldChar w:fldCharType="separate"/>
            </w:r>
            <w:r w:rsidRPr="007533EF">
              <w:rPr>
                <w:noProof/>
              </w:rPr>
              <w:t>(Rusdi, Samman and Sadjad, 2019)</w:t>
            </w:r>
            <w:bookmarkEnd w:id="36"/>
            <w:r>
              <w:fldChar w:fldCharType="end"/>
            </w:r>
          </w:p>
        </w:tc>
      </w:tr>
    </w:tbl>
    <w:p w14:paraId="1658BC02" w14:textId="77777777" w:rsidR="007533EF" w:rsidRPr="002B4411" w:rsidRDefault="007533EF" w:rsidP="002B4411">
      <w:pPr>
        <w:pStyle w:val="SubNormal"/>
      </w:pPr>
    </w:p>
    <w:p w14:paraId="4C3F1419" w14:textId="385501B4" w:rsidR="008F56DA" w:rsidRPr="00531A29" w:rsidRDefault="008F56DA" w:rsidP="002E7C22">
      <w:pPr>
        <w:pStyle w:val="HeadingBAB2"/>
        <w:rPr>
          <w:rFonts w:cs="Times New Roman"/>
        </w:rPr>
      </w:pPr>
      <w:bookmarkStart w:id="37" w:name="_Toc126497268"/>
      <w:r w:rsidRPr="00531A29">
        <w:rPr>
          <w:rFonts w:cs="Times New Roman"/>
        </w:rPr>
        <w:t>Hipotesis</w:t>
      </w:r>
      <w:bookmarkEnd w:id="37"/>
    </w:p>
    <w:p w14:paraId="7D0C5606" w14:textId="77777777" w:rsidR="00625323" w:rsidRPr="00531A29" w:rsidRDefault="00625323" w:rsidP="00230542">
      <w:pPr>
        <w:rPr>
          <w:rFonts w:cs="Times New Roman"/>
        </w:rPr>
      </w:pPr>
      <w:r w:rsidRPr="00531A29">
        <w:rPr>
          <w:rFonts w:cs="Times New Roman"/>
        </w:rPr>
        <w:br w:type="page"/>
      </w:r>
    </w:p>
    <w:p w14:paraId="7FEF9054" w14:textId="76E175A4" w:rsidR="00625323" w:rsidRPr="00531A29" w:rsidRDefault="00625323" w:rsidP="00230542">
      <w:pPr>
        <w:pStyle w:val="Heading1"/>
        <w:rPr>
          <w:rFonts w:cs="Times New Roman"/>
        </w:rPr>
      </w:pPr>
      <w:bookmarkStart w:id="38" w:name="_Toc126497269"/>
      <w:r w:rsidRPr="00531A29">
        <w:rPr>
          <w:rFonts w:cs="Times New Roman"/>
        </w:rPr>
        <w:lastRenderedPageBreak/>
        <w:t>BAB III</w:t>
      </w:r>
      <w:bookmarkEnd w:id="38"/>
    </w:p>
    <w:p w14:paraId="75978CE9" w14:textId="540094FD" w:rsidR="00625323" w:rsidRPr="00531A29" w:rsidRDefault="00625323" w:rsidP="00896FCF">
      <w:pPr>
        <w:pStyle w:val="SubJudul"/>
        <w:rPr>
          <w:rFonts w:cs="Times New Roman"/>
        </w:rPr>
      </w:pPr>
      <w:r w:rsidRPr="00531A29">
        <w:rPr>
          <w:rFonts w:cs="Times New Roman"/>
        </w:rPr>
        <w:t>METODE PROYEK AKHIR</w:t>
      </w:r>
    </w:p>
    <w:p w14:paraId="356083A1" w14:textId="0FB6A91C" w:rsidR="008F56DA" w:rsidRPr="00531A29" w:rsidRDefault="008F56DA" w:rsidP="00230542">
      <w:pPr>
        <w:rPr>
          <w:rFonts w:cs="Times New Roman"/>
        </w:rPr>
      </w:pPr>
    </w:p>
    <w:p w14:paraId="6D8244A7" w14:textId="15957377" w:rsidR="000D70F4" w:rsidRPr="00531A29" w:rsidRDefault="000D70F4" w:rsidP="002E7C22">
      <w:pPr>
        <w:pStyle w:val="HeadingBAB3"/>
        <w:rPr>
          <w:rFonts w:cs="Times New Roman"/>
        </w:rPr>
      </w:pPr>
      <w:bookmarkStart w:id="39" w:name="_Toc126497270"/>
      <w:r w:rsidRPr="00531A29">
        <w:rPr>
          <w:rFonts w:cs="Times New Roman"/>
        </w:rPr>
        <w:t>Bahan</w:t>
      </w:r>
      <w:bookmarkEnd w:id="39"/>
    </w:p>
    <w:p w14:paraId="3E1A8B02" w14:textId="6D90D816" w:rsidR="000D70F4" w:rsidRDefault="000D70F4" w:rsidP="002E7C22">
      <w:pPr>
        <w:pStyle w:val="HeadingBAB3"/>
        <w:rPr>
          <w:rFonts w:cs="Times New Roman"/>
        </w:rPr>
      </w:pPr>
      <w:bookmarkStart w:id="40" w:name="_Toc126497271"/>
      <w:r w:rsidRPr="00531A29">
        <w:rPr>
          <w:rFonts w:cs="Times New Roman"/>
        </w:rPr>
        <w:t>Peralatan</w:t>
      </w:r>
      <w:bookmarkEnd w:id="40"/>
    </w:p>
    <w:p w14:paraId="320149B8" w14:textId="22191087" w:rsidR="000D70F4" w:rsidRPr="00531A29" w:rsidRDefault="000D70F4" w:rsidP="002E7C22">
      <w:pPr>
        <w:pStyle w:val="HeadingBAB3"/>
        <w:rPr>
          <w:rFonts w:cs="Times New Roman"/>
        </w:rPr>
      </w:pPr>
      <w:bookmarkStart w:id="41" w:name="_Toc126497272"/>
      <w:r w:rsidRPr="00531A29">
        <w:rPr>
          <w:rFonts w:cs="Times New Roman"/>
        </w:rPr>
        <w:t>Tahapan Proyek Akhir</w:t>
      </w:r>
      <w:bookmarkEnd w:id="41"/>
    </w:p>
    <w:p w14:paraId="54832773" w14:textId="10365DC7" w:rsidR="006431F7" w:rsidRPr="00531A29" w:rsidRDefault="000D70F4" w:rsidP="006431F7">
      <w:pPr>
        <w:pStyle w:val="HeadingBAB3"/>
        <w:rPr>
          <w:rFonts w:cs="Times New Roman"/>
        </w:rPr>
      </w:pPr>
      <w:bookmarkStart w:id="42" w:name="_Toc126497273"/>
      <w:r w:rsidRPr="00531A29">
        <w:rPr>
          <w:rFonts w:cs="Times New Roman"/>
        </w:rPr>
        <w:t>Rancangan Alat/Purwarupa dan Analisis Data</w:t>
      </w:r>
      <w:bookmarkEnd w:id="42"/>
    </w:p>
    <w:p w14:paraId="2C9FDB20" w14:textId="77777777" w:rsidR="00DF5FA8" w:rsidRPr="00531A29" w:rsidRDefault="00DF5FA8" w:rsidP="00DF5FA8">
      <w:pPr>
        <w:spacing w:after="160" w:line="259" w:lineRule="auto"/>
        <w:ind w:firstLine="0"/>
        <w:contextualSpacing w:val="0"/>
        <w:jc w:val="left"/>
        <w:rPr>
          <w:rFonts w:cs="Times New Roman"/>
        </w:rPr>
      </w:pPr>
    </w:p>
    <w:p w14:paraId="7E635700" w14:textId="77777777" w:rsidR="00DF5FA8" w:rsidRPr="00531A29" w:rsidRDefault="00DF5FA8">
      <w:pPr>
        <w:spacing w:after="160" w:line="259" w:lineRule="auto"/>
        <w:ind w:firstLine="0"/>
        <w:contextualSpacing w:val="0"/>
        <w:jc w:val="left"/>
        <w:rPr>
          <w:rFonts w:cs="Times New Roman"/>
        </w:rPr>
      </w:pPr>
      <w:r w:rsidRPr="00531A29">
        <w:rPr>
          <w:rFonts w:cs="Times New Roman"/>
        </w:rPr>
        <w:br w:type="page"/>
      </w:r>
    </w:p>
    <w:p w14:paraId="481A0199" w14:textId="0BA61AEB" w:rsidR="006431F7" w:rsidRPr="00531A29" w:rsidRDefault="006431F7" w:rsidP="00DF5FA8">
      <w:pPr>
        <w:pStyle w:val="Heading1"/>
        <w:rPr>
          <w:rFonts w:cs="Times New Roman"/>
        </w:rPr>
      </w:pPr>
      <w:bookmarkStart w:id="43" w:name="_Toc126497274"/>
      <w:r w:rsidRPr="00531A29">
        <w:rPr>
          <w:rFonts w:cs="Times New Roman"/>
        </w:rPr>
        <w:lastRenderedPageBreak/>
        <w:t>BAB IV</w:t>
      </w:r>
      <w:bookmarkEnd w:id="43"/>
    </w:p>
    <w:p w14:paraId="28BC22ED" w14:textId="77777777" w:rsidR="006431F7" w:rsidRPr="00531A29" w:rsidRDefault="006431F7" w:rsidP="006431F7">
      <w:pPr>
        <w:pStyle w:val="SubJudul"/>
        <w:rPr>
          <w:rFonts w:cs="Times New Roman"/>
        </w:rPr>
      </w:pPr>
      <w:r w:rsidRPr="00531A29">
        <w:rPr>
          <w:rFonts w:cs="Times New Roman"/>
        </w:rPr>
        <w:t>HASIL DAN PEMBAHASAN</w:t>
      </w:r>
    </w:p>
    <w:p w14:paraId="18EADFBB" w14:textId="77777777" w:rsidR="006431F7" w:rsidRPr="00531A29" w:rsidRDefault="006431F7">
      <w:pPr>
        <w:spacing w:after="160" w:line="259" w:lineRule="auto"/>
        <w:ind w:firstLine="0"/>
        <w:contextualSpacing w:val="0"/>
        <w:jc w:val="left"/>
        <w:rPr>
          <w:rFonts w:cs="Times New Roman"/>
          <w:b/>
          <w:bCs/>
        </w:rPr>
      </w:pPr>
      <w:r w:rsidRPr="00531A29">
        <w:rPr>
          <w:rFonts w:cs="Times New Roman"/>
        </w:rPr>
        <w:br w:type="page"/>
      </w:r>
    </w:p>
    <w:p w14:paraId="1D1F7E1B" w14:textId="590E694F" w:rsidR="00625323" w:rsidRPr="00531A29" w:rsidRDefault="00625323" w:rsidP="00230542">
      <w:pPr>
        <w:pStyle w:val="Heading1"/>
        <w:rPr>
          <w:rFonts w:cs="Times New Roman"/>
        </w:rPr>
      </w:pPr>
      <w:bookmarkStart w:id="44" w:name="_Toc126497275"/>
      <w:r w:rsidRPr="00531A29">
        <w:rPr>
          <w:rFonts w:cs="Times New Roman"/>
        </w:rPr>
        <w:lastRenderedPageBreak/>
        <w:t>BAB V</w:t>
      </w:r>
      <w:bookmarkEnd w:id="44"/>
    </w:p>
    <w:p w14:paraId="62DBC2F1" w14:textId="4BA14412" w:rsidR="00625323" w:rsidRPr="00531A29" w:rsidRDefault="00625323" w:rsidP="00896FCF">
      <w:pPr>
        <w:pStyle w:val="SubJudul"/>
        <w:rPr>
          <w:rFonts w:cs="Times New Roman"/>
        </w:rPr>
      </w:pPr>
      <w:r w:rsidRPr="00531A29">
        <w:rPr>
          <w:rFonts w:cs="Times New Roman"/>
        </w:rPr>
        <w:t>PENUTUP</w:t>
      </w:r>
    </w:p>
    <w:p w14:paraId="04BD39A3" w14:textId="6A58E68C" w:rsidR="000D70F4" w:rsidRPr="00531A29" w:rsidRDefault="000D70F4" w:rsidP="00230542">
      <w:pPr>
        <w:rPr>
          <w:rFonts w:cs="Times New Roman"/>
        </w:rPr>
      </w:pPr>
    </w:p>
    <w:p w14:paraId="6F917BDF" w14:textId="7ECE941D" w:rsidR="000D70F4" w:rsidRDefault="000D70F4" w:rsidP="002E7C22">
      <w:pPr>
        <w:pStyle w:val="HeaderBAB5"/>
        <w:rPr>
          <w:rFonts w:cs="Times New Roman"/>
        </w:rPr>
      </w:pPr>
      <w:bookmarkStart w:id="45" w:name="_Toc126497276"/>
      <w:r w:rsidRPr="00531A29">
        <w:rPr>
          <w:rFonts w:cs="Times New Roman"/>
        </w:rPr>
        <w:t>Kesimpulan</w:t>
      </w:r>
      <w:bookmarkEnd w:id="45"/>
    </w:p>
    <w:p w14:paraId="561517AE" w14:textId="13641CBB" w:rsidR="008D76B0" w:rsidRDefault="008D76B0" w:rsidP="008D76B0">
      <w:pPr>
        <w:pStyle w:val="SubNormal"/>
      </w:pPr>
      <w:r>
        <w:t>Berdasarkan hasil dan analisis penelitian yang telah dilaksanakan mulai dari tahapan perancangan sistem sampai dengan tahapan implementasi dan uji coba, maka diperoleh kesimpulan sebagai berikut :</w:t>
      </w:r>
    </w:p>
    <w:p w14:paraId="02AEFFB7" w14:textId="571C3808" w:rsidR="008D76B0" w:rsidRDefault="008D76B0" w:rsidP="008D76B0">
      <w:pPr>
        <w:pStyle w:val="SubNormal"/>
        <w:numPr>
          <w:ilvl w:val="0"/>
          <w:numId w:val="25"/>
        </w:numPr>
      </w:pPr>
      <w:r>
        <w:t>Xxx</w:t>
      </w:r>
    </w:p>
    <w:p w14:paraId="33A4C651" w14:textId="350BBFFE" w:rsidR="008D76B0" w:rsidRDefault="008D76B0" w:rsidP="008D76B0">
      <w:pPr>
        <w:pStyle w:val="SubNormal"/>
        <w:numPr>
          <w:ilvl w:val="0"/>
          <w:numId w:val="25"/>
        </w:numPr>
      </w:pPr>
      <w:r>
        <w:t>Xxx</w:t>
      </w:r>
    </w:p>
    <w:p w14:paraId="76C38DB4" w14:textId="3463F904" w:rsidR="008D76B0" w:rsidRDefault="008D76B0" w:rsidP="008D76B0">
      <w:pPr>
        <w:pStyle w:val="SubNormal"/>
        <w:numPr>
          <w:ilvl w:val="0"/>
          <w:numId w:val="25"/>
        </w:numPr>
      </w:pPr>
      <w:r>
        <w:t>Xxx</w:t>
      </w:r>
    </w:p>
    <w:p w14:paraId="59E546A0" w14:textId="77777777" w:rsidR="008D76B0" w:rsidRPr="00531A29" w:rsidRDefault="008D76B0" w:rsidP="008D76B0">
      <w:pPr>
        <w:pStyle w:val="SubNormal"/>
        <w:ind w:left="1494" w:firstLine="0"/>
      </w:pPr>
    </w:p>
    <w:p w14:paraId="42BA193C" w14:textId="7A54ED16" w:rsidR="000D70F4" w:rsidRDefault="000D70F4" w:rsidP="002E7C22">
      <w:pPr>
        <w:pStyle w:val="HeaderBAB5"/>
        <w:rPr>
          <w:rFonts w:cs="Times New Roman"/>
        </w:rPr>
      </w:pPr>
      <w:bookmarkStart w:id="46" w:name="_Toc126497277"/>
      <w:r w:rsidRPr="00531A29">
        <w:rPr>
          <w:rFonts w:cs="Times New Roman"/>
        </w:rPr>
        <w:t>Saran</w:t>
      </w:r>
      <w:bookmarkEnd w:id="46"/>
    </w:p>
    <w:p w14:paraId="27184EA5" w14:textId="213D0F73" w:rsidR="008D76B0" w:rsidRDefault="008D76B0" w:rsidP="008D76B0">
      <w:pPr>
        <w:pStyle w:val="SubNormal"/>
      </w:pPr>
      <w:r>
        <w:t>Pada penelitian yang telah dilakukan, masih banyak hal yang perlu diperbaiki dan dimaksimalkan pada penelitian berikutnya</w:t>
      </w:r>
      <w:r w:rsidR="00176DBC">
        <w:t>,</w:t>
      </w:r>
      <w:r>
        <w:t xml:space="preserve"> </w:t>
      </w:r>
      <w:r w:rsidR="00176DBC">
        <w:t>d</w:t>
      </w:r>
      <w:r>
        <w:t xml:space="preserve">iantaranya </w:t>
      </w:r>
      <w:r w:rsidR="00176DBC">
        <w:t xml:space="preserve">sebagai berikut </w:t>
      </w:r>
      <w:r>
        <w:t xml:space="preserve">: </w:t>
      </w:r>
    </w:p>
    <w:p w14:paraId="1C6ECE6C" w14:textId="5E5B8282" w:rsidR="008D76B0" w:rsidRDefault="008D76B0" w:rsidP="008D76B0">
      <w:pPr>
        <w:pStyle w:val="SubNormal"/>
        <w:numPr>
          <w:ilvl w:val="0"/>
          <w:numId w:val="26"/>
        </w:numPr>
      </w:pPr>
      <w:r>
        <w:t>Xxx</w:t>
      </w:r>
    </w:p>
    <w:p w14:paraId="4A66DE44" w14:textId="50F664FB" w:rsidR="008D76B0" w:rsidRDefault="008D76B0" w:rsidP="008D76B0">
      <w:pPr>
        <w:pStyle w:val="SubNormal"/>
        <w:numPr>
          <w:ilvl w:val="0"/>
          <w:numId w:val="26"/>
        </w:numPr>
      </w:pPr>
      <w:r>
        <w:t>Xxx</w:t>
      </w:r>
    </w:p>
    <w:p w14:paraId="223F5133" w14:textId="65861DDF" w:rsidR="008D76B0" w:rsidRPr="00531A29" w:rsidRDefault="008D76B0" w:rsidP="008D76B0">
      <w:pPr>
        <w:pStyle w:val="SubNormal"/>
        <w:numPr>
          <w:ilvl w:val="0"/>
          <w:numId w:val="26"/>
        </w:numPr>
      </w:pPr>
      <w:r>
        <w:t>Xxx</w:t>
      </w:r>
    </w:p>
    <w:p w14:paraId="46699FAF" w14:textId="77777777" w:rsidR="00625323" w:rsidRPr="00531A29" w:rsidRDefault="00625323" w:rsidP="00230542">
      <w:pPr>
        <w:rPr>
          <w:rFonts w:cs="Times New Roman"/>
        </w:rPr>
      </w:pPr>
      <w:r w:rsidRPr="00531A29">
        <w:rPr>
          <w:rFonts w:cs="Times New Roman"/>
        </w:rPr>
        <w:br w:type="page"/>
      </w:r>
    </w:p>
    <w:p w14:paraId="328BB172" w14:textId="42C366E8" w:rsidR="00625323" w:rsidRPr="00531A29" w:rsidRDefault="00625323" w:rsidP="00230542">
      <w:pPr>
        <w:pStyle w:val="Heading1"/>
        <w:rPr>
          <w:rFonts w:cs="Times New Roman"/>
        </w:rPr>
      </w:pPr>
      <w:bookmarkStart w:id="47" w:name="_Toc126497278"/>
      <w:r w:rsidRPr="00531A29">
        <w:rPr>
          <w:rFonts w:cs="Times New Roman"/>
        </w:rPr>
        <w:lastRenderedPageBreak/>
        <w:t>DAFTAR PUSTAKA</w:t>
      </w:r>
      <w:bookmarkEnd w:id="47"/>
    </w:p>
    <w:p w14:paraId="4DCC12CC" w14:textId="0FA44A49" w:rsidR="00625323" w:rsidRPr="00531A29" w:rsidRDefault="00625323" w:rsidP="00230542">
      <w:pPr>
        <w:rPr>
          <w:rFonts w:cs="Times New Roman"/>
        </w:rPr>
      </w:pPr>
    </w:p>
    <w:p w14:paraId="51262A2B" w14:textId="671CD3E6" w:rsidR="00953692" w:rsidRPr="00953692" w:rsidRDefault="00F74671" w:rsidP="00953692">
      <w:pPr>
        <w:widowControl w:val="0"/>
        <w:autoSpaceDE w:val="0"/>
        <w:autoSpaceDN w:val="0"/>
        <w:adjustRightInd w:val="0"/>
        <w:rPr>
          <w:rFonts w:cs="Times New Roman"/>
          <w:noProof/>
        </w:rPr>
      </w:pPr>
      <w:r w:rsidRPr="00531A29">
        <w:rPr>
          <w:rFonts w:cs="Times New Roman"/>
        </w:rPr>
        <w:fldChar w:fldCharType="begin" w:fldLock="1"/>
      </w:r>
      <w:r w:rsidRPr="00531A29">
        <w:rPr>
          <w:rFonts w:cs="Times New Roman"/>
        </w:rPr>
        <w:instrText xml:space="preserve">ADDIN Mendeley Bibliography CSL_BIBLIOGRAPHY </w:instrText>
      </w:r>
      <w:r w:rsidRPr="00531A29">
        <w:rPr>
          <w:rFonts w:cs="Times New Roman"/>
        </w:rPr>
        <w:fldChar w:fldCharType="separate"/>
      </w:r>
      <w:r w:rsidR="00953692" w:rsidRPr="00953692">
        <w:rPr>
          <w:rFonts w:cs="Times New Roman"/>
          <w:noProof/>
        </w:rPr>
        <w:t xml:space="preserve">Anowar, M. H. and Roy, P. (2019) ‘A Modified Incremental Conductance Based Photovoltaic MPPTCharge Controller’, </w:t>
      </w:r>
      <w:r w:rsidR="00953692" w:rsidRPr="00953692">
        <w:rPr>
          <w:rFonts w:cs="Times New Roman"/>
          <w:i/>
          <w:iCs/>
          <w:noProof/>
        </w:rPr>
        <w:t>2019 International Conference on Electrical, Computer andCommunication Engineering (ECCE)</w:t>
      </w:r>
      <w:r w:rsidR="00953692" w:rsidRPr="00953692">
        <w:rPr>
          <w:rFonts w:cs="Times New Roman"/>
          <w:noProof/>
        </w:rPr>
        <w:t>.</w:t>
      </w:r>
    </w:p>
    <w:p w14:paraId="402C9B3F"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Azad, M., Sadhu, P. and Das, S. (2020) ‘Comparative Study Between P&amp;O and Incremental Conduction MPPT Techniques-A Review’, </w:t>
      </w:r>
      <w:r w:rsidRPr="00953692">
        <w:rPr>
          <w:rFonts w:cs="Times New Roman"/>
          <w:i/>
          <w:iCs/>
          <w:noProof/>
        </w:rPr>
        <w:t>International Conference on Intelligent Engineering and Management (ICIEM)</w:t>
      </w:r>
      <w:r w:rsidRPr="00953692">
        <w:rPr>
          <w:rFonts w:cs="Times New Roman"/>
          <w:noProof/>
        </w:rPr>
        <w:t>. doi: 978-1-7281-4097-1.</w:t>
      </w:r>
    </w:p>
    <w:p w14:paraId="0A4CA1BF"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Bhattacharyya, S. </w:t>
      </w:r>
      <w:r w:rsidRPr="00953692">
        <w:rPr>
          <w:rFonts w:cs="Times New Roman"/>
          <w:i/>
          <w:iCs/>
          <w:noProof/>
        </w:rPr>
        <w:t>et al.</w:t>
      </w:r>
      <w:r w:rsidRPr="00953692">
        <w:rPr>
          <w:rFonts w:cs="Times New Roman"/>
          <w:noProof/>
        </w:rPr>
        <w:t xml:space="preserve"> (2021) ‘Steady Output and Fast Tracking MPPT (SOFT-MPPT) for P&amp;Oand InC Algorithms’, </w:t>
      </w:r>
      <w:r w:rsidRPr="00953692">
        <w:rPr>
          <w:rFonts w:cs="Times New Roman"/>
          <w:i/>
          <w:iCs/>
          <w:noProof/>
        </w:rPr>
        <w:t>IEEE Transactions on Sustainable Energy</w:t>
      </w:r>
      <w:r w:rsidRPr="00953692">
        <w:rPr>
          <w:rFonts w:cs="Times New Roman"/>
          <w:noProof/>
        </w:rPr>
        <w:t>, pp. 293–302.</w:t>
      </w:r>
    </w:p>
    <w:p w14:paraId="38E5D868"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Dhaouadi, G. </w:t>
      </w:r>
      <w:r w:rsidRPr="00953692">
        <w:rPr>
          <w:rFonts w:cs="Times New Roman"/>
          <w:i/>
          <w:iCs/>
          <w:noProof/>
        </w:rPr>
        <w:t>et al.</w:t>
      </w:r>
      <w:r w:rsidRPr="00953692">
        <w:rPr>
          <w:rFonts w:cs="Times New Roman"/>
          <w:noProof/>
        </w:rPr>
        <w:t xml:space="preserve"> (2019) ‘Implementation of Incremental Conductance Based MPPT Algorithmfor Photovoltaic System’, </w:t>
      </w:r>
      <w:r w:rsidRPr="00953692">
        <w:rPr>
          <w:rFonts w:cs="Times New Roman"/>
          <w:i/>
          <w:iCs/>
          <w:noProof/>
        </w:rPr>
        <w:t>2019 4th International Conference on Power Electronics and theirApplications (ICPEA)</w:t>
      </w:r>
      <w:r w:rsidRPr="00953692">
        <w:rPr>
          <w:rFonts w:cs="Times New Roman"/>
          <w:noProof/>
        </w:rPr>
        <w:t>.</w:t>
      </w:r>
    </w:p>
    <w:p w14:paraId="64ABD436"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Guerrero, E. O. </w:t>
      </w:r>
      <w:r w:rsidRPr="00953692">
        <w:rPr>
          <w:rFonts w:cs="Times New Roman"/>
          <w:i/>
          <w:iCs/>
          <w:noProof/>
        </w:rPr>
        <w:t>et al.</w:t>
      </w:r>
      <w:r w:rsidRPr="00953692">
        <w:rPr>
          <w:rFonts w:cs="Times New Roman"/>
          <w:noProof/>
        </w:rPr>
        <w:t xml:space="preserve"> (2020) ‘FPGA‐based active disturbance rejection control and maximum power point tracking for a photovoltaic system’, </w:t>
      </w:r>
      <w:r w:rsidRPr="00953692">
        <w:rPr>
          <w:rFonts w:cs="Times New Roman"/>
          <w:i/>
          <w:iCs/>
          <w:noProof/>
        </w:rPr>
        <w:t>Wiley Online LibrarySign in</w:t>
      </w:r>
      <w:r w:rsidRPr="00953692">
        <w:rPr>
          <w:rFonts w:cs="Times New Roman"/>
          <w:noProof/>
        </w:rPr>
        <w:t>. John Wiley and Sons Ltd, 30(7). doi: 10.1002/2050-7038.12398.</w:t>
      </w:r>
    </w:p>
    <w:p w14:paraId="2EF911EE"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Gupta, A. </w:t>
      </w:r>
      <w:r w:rsidRPr="00953692">
        <w:rPr>
          <w:rFonts w:cs="Times New Roman"/>
          <w:i/>
          <w:iCs/>
          <w:noProof/>
        </w:rPr>
        <w:t>et al.</w:t>
      </w:r>
      <w:r w:rsidRPr="00953692">
        <w:rPr>
          <w:rFonts w:cs="Times New Roman"/>
          <w:noProof/>
        </w:rPr>
        <w:t xml:space="preserve"> (2021) ‘Effect of various incremental conductance MPPT methods on the charging of battery load feed by solar panel’, </w:t>
      </w:r>
      <w:r w:rsidRPr="00953692">
        <w:rPr>
          <w:rFonts w:cs="Times New Roman"/>
          <w:i/>
          <w:iCs/>
          <w:noProof/>
        </w:rPr>
        <w:t>ieeexplore.ieee.org</w:t>
      </w:r>
      <w:r w:rsidRPr="00953692">
        <w:rPr>
          <w:rFonts w:cs="Times New Roman"/>
          <w:noProof/>
        </w:rPr>
        <w:t>, 9. Available at: https://ieeexplore.ieee.org/abstract/document/9462084/ (Accessed: 29 January 2023).</w:t>
      </w:r>
    </w:p>
    <w:p w14:paraId="2431AA09"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Hebchi, M., Kouzou, A. and Choucha, A. (2021) ‘Improved Incremental conductance algorithm for MPPT inPhotovoltaic System’, </w:t>
      </w:r>
      <w:r w:rsidRPr="00953692">
        <w:rPr>
          <w:rFonts w:cs="Times New Roman"/>
          <w:i/>
          <w:iCs/>
          <w:noProof/>
        </w:rPr>
        <w:t>2021 18th International Multi-Conference on Systems, Signals &amp;Devices (SSD)</w:t>
      </w:r>
      <w:r w:rsidRPr="00953692">
        <w:rPr>
          <w:rFonts w:cs="Times New Roman"/>
          <w:noProof/>
        </w:rPr>
        <w:t>.</w:t>
      </w:r>
    </w:p>
    <w:p w14:paraId="2054D531"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Jha, K. and Dahiya, R. (2020) ‘Comparative Study of Perturb &amp; Observe (P&amp;O) and IncrementalConductance (IC) MPPT Technique of PV System’, </w:t>
      </w:r>
      <w:r w:rsidRPr="00953692">
        <w:rPr>
          <w:rFonts w:cs="Times New Roman"/>
          <w:i/>
          <w:iCs/>
          <w:noProof/>
        </w:rPr>
        <w:t>Numerical Optimization in Engineering and Sciences</w:t>
      </w:r>
      <w:r w:rsidRPr="00953692">
        <w:rPr>
          <w:rFonts w:cs="Times New Roman"/>
          <w:noProof/>
        </w:rPr>
        <w:t>, pp. 191–199.</w:t>
      </w:r>
    </w:p>
    <w:p w14:paraId="71837BEF"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Microsystems, A. (2022) ‘ACS712 Fully Integrated, Hall-Effect-Based Linear CurrentSensor IC with 2.1 kVRMS Isolation and a Low-ResistanceCurrent Conductor’.</w:t>
      </w:r>
    </w:p>
    <w:p w14:paraId="5C36766F"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Motahhir, S., El Hammoumi, A. and El Ghzizal, A. (2020) ‘The most used MPPT algorithms: Review and the suitable low-costembedded board for each algorithm’, </w:t>
      </w:r>
      <w:r w:rsidRPr="00953692">
        <w:rPr>
          <w:rFonts w:cs="Times New Roman"/>
          <w:i/>
          <w:iCs/>
          <w:noProof/>
        </w:rPr>
        <w:t>Journal of Cleaner Production</w:t>
      </w:r>
      <w:r w:rsidRPr="00953692">
        <w:rPr>
          <w:rFonts w:cs="Times New Roman"/>
          <w:noProof/>
        </w:rPr>
        <w:t>, p. 118983.</w:t>
      </w:r>
    </w:p>
    <w:p w14:paraId="306A6ED8"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Mustafic, D. </w:t>
      </w:r>
      <w:r w:rsidRPr="00953692">
        <w:rPr>
          <w:rFonts w:cs="Times New Roman"/>
          <w:i/>
          <w:iCs/>
          <w:noProof/>
        </w:rPr>
        <w:t>et al.</w:t>
      </w:r>
      <w:r w:rsidRPr="00953692">
        <w:rPr>
          <w:rFonts w:cs="Times New Roman"/>
          <w:noProof/>
        </w:rPr>
        <w:t xml:space="preserve"> (2020) ‘Implementation of Incremental Conductance MPPT </w:t>
      </w:r>
      <w:r w:rsidRPr="00953692">
        <w:rPr>
          <w:rFonts w:cs="Times New Roman"/>
          <w:noProof/>
        </w:rPr>
        <w:lastRenderedPageBreak/>
        <w:t xml:space="preserve">Algorithm in RealTime in Matlab/Simulink Environment with Humusoft MF634 Board’, </w:t>
      </w:r>
      <w:r w:rsidRPr="00953692">
        <w:rPr>
          <w:rFonts w:cs="Times New Roman"/>
          <w:i/>
          <w:iCs/>
          <w:noProof/>
        </w:rPr>
        <w:t>2020 9th Mediterranean Conference on Embedded Computing (MECO)</w:t>
      </w:r>
      <w:r w:rsidRPr="00953692">
        <w:rPr>
          <w:rFonts w:cs="Times New Roman"/>
          <w:noProof/>
        </w:rPr>
        <w:t>.</w:t>
      </w:r>
    </w:p>
    <w:p w14:paraId="7E2B2B3B"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Prihasworo, L. </w:t>
      </w:r>
      <w:r w:rsidRPr="00953692">
        <w:rPr>
          <w:rFonts w:cs="Times New Roman"/>
          <w:i/>
          <w:iCs/>
          <w:noProof/>
        </w:rPr>
        <w:t>et al.</w:t>
      </w:r>
      <w:r w:rsidRPr="00953692">
        <w:rPr>
          <w:rFonts w:cs="Times New Roman"/>
          <w:noProof/>
        </w:rPr>
        <w:t xml:space="preserve"> (2020) ‘Rancang Bangun Smart DC Current and Voltage Monitoring DenganThingspeak Pada Simulator PLN Laboratorium Teknik TenagaListrik UGM’, </w:t>
      </w:r>
      <w:r w:rsidRPr="00953692">
        <w:rPr>
          <w:rFonts w:cs="Times New Roman"/>
          <w:i/>
          <w:iCs/>
          <w:noProof/>
        </w:rPr>
        <w:t>Jurnal Listrik</w:t>
      </w:r>
      <w:r w:rsidRPr="00953692">
        <w:rPr>
          <w:rFonts w:cs="Times New Roman"/>
          <w:noProof/>
        </w:rPr>
        <w:t>. JuLIET, 1.</w:t>
      </w:r>
    </w:p>
    <w:p w14:paraId="592683AC"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Rusdi, M., Samman, F. A. and Sadjad, R. S. (2019) ‘FPGA-Based Electronic Pulse Generator for Single-Phase DC/ACInverter’, </w:t>
      </w:r>
      <w:r w:rsidRPr="00953692">
        <w:rPr>
          <w:rFonts w:cs="Times New Roman"/>
          <w:i/>
          <w:iCs/>
          <w:noProof/>
        </w:rPr>
        <w:t>2019 International Conference on Information and CommunicationsTechnology (ICOIACT)</w:t>
      </w:r>
      <w:r w:rsidRPr="00953692">
        <w:rPr>
          <w:rFonts w:cs="Times New Roman"/>
          <w:noProof/>
        </w:rPr>
        <w:t>.</w:t>
      </w:r>
    </w:p>
    <w:p w14:paraId="35964676"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Salah, Z. B. H. </w:t>
      </w:r>
      <w:r w:rsidRPr="00953692">
        <w:rPr>
          <w:rFonts w:cs="Times New Roman"/>
          <w:i/>
          <w:iCs/>
          <w:noProof/>
        </w:rPr>
        <w:t>et al.</w:t>
      </w:r>
      <w:r w:rsidRPr="00953692">
        <w:rPr>
          <w:rFonts w:cs="Times New Roman"/>
          <w:noProof/>
        </w:rPr>
        <w:t xml:space="preserve"> (2022) ‘Hardware Implementation of Maximum Power Point Tracking Algorithms for Photovoltaic Systems: A comparative study’, </w:t>
      </w:r>
      <w:r w:rsidRPr="00953692">
        <w:rPr>
          <w:rFonts w:cs="Times New Roman"/>
          <w:i/>
          <w:iCs/>
          <w:noProof/>
        </w:rPr>
        <w:t>2022 IEEE 9th International Conference on Sciences of Electronics, Technologies of Information and Telecommunications, SETIT 2022</w:t>
      </w:r>
      <w:r w:rsidRPr="00953692">
        <w:rPr>
          <w:rFonts w:cs="Times New Roman"/>
          <w:noProof/>
        </w:rPr>
        <w:t>. IEEE, (Ic), pp. 516–522. doi: 10.1109/SETIT54465.2022.9875805.</w:t>
      </w:r>
    </w:p>
    <w:p w14:paraId="6119E2B3"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Sarvi, M. and Azadian, A. (2022) ‘A comprehensive review and classified comparison of MPPTalgorithms in PV systems’, </w:t>
      </w:r>
      <w:r w:rsidRPr="00953692">
        <w:rPr>
          <w:rFonts w:cs="Times New Roman"/>
          <w:i/>
          <w:iCs/>
          <w:noProof/>
        </w:rPr>
        <w:t>Energy Syst.</w:t>
      </w:r>
      <w:r w:rsidRPr="00953692">
        <w:rPr>
          <w:rFonts w:cs="Times New Roman"/>
          <w:noProof/>
        </w:rPr>
        <w:t xml:space="preserve"> Springer.</w:t>
      </w:r>
    </w:p>
    <w:p w14:paraId="391AD1F5"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Shang, L., Guo, H. and Zhu, W. (2020) ‘An improved MPPT control strategy based on incrementalconductance algorithm’, </w:t>
      </w:r>
      <w:r w:rsidRPr="00953692">
        <w:rPr>
          <w:rFonts w:cs="Times New Roman"/>
          <w:i/>
          <w:iCs/>
          <w:noProof/>
        </w:rPr>
        <w:t>Protection and Control of Modern Power Systems</w:t>
      </w:r>
      <w:r w:rsidRPr="00953692">
        <w:rPr>
          <w:rFonts w:cs="Times New Roman"/>
          <w:noProof/>
        </w:rPr>
        <w:t>.</w:t>
      </w:r>
    </w:p>
    <w:p w14:paraId="54F5712E" w14:textId="77777777" w:rsidR="00953692" w:rsidRPr="00953692" w:rsidRDefault="00953692" w:rsidP="00953692">
      <w:pPr>
        <w:widowControl w:val="0"/>
        <w:autoSpaceDE w:val="0"/>
        <w:autoSpaceDN w:val="0"/>
        <w:adjustRightInd w:val="0"/>
        <w:rPr>
          <w:rFonts w:cs="Times New Roman"/>
          <w:noProof/>
        </w:rPr>
      </w:pPr>
      <w:r w:rsidRPr="00953692">
        <w:rPr>
          <w:rFonts w:cs="Times New Roman"/>
          <w:noProof/>
        </w:rPr>
        <w:t xml:space="preserve">Yang, L. and Yunbo, Z. (2019) ‘A Novel Improved Variable Step Size INC MPPT Method for PVSystems’, </w:t>
      </w:r>
      <w:r w:rsidRPr="00953692">
        <w:rPr>
          <w:rFonts w:cs="Times New Roman"/>
          <w:i/>
          <w:iCs/>
          <w:noProof/>
        </w:rPr>
        <w:t>2019 Chinese Control And Decision Conference (CCDC)</w:t>
      </w:r>
      <w:r w:rsidRPr="00953692">
        <w:rPr>
          <w:rFonts w:cs="Times New Roman"/>
          <w:noProof/>
        </w:rPr>
        <w:t>.</w:t>
      </w:r>
    </w:p>
    <w:p w14:paraId="2CC280C0" w14:textId="044594D2" w:rsidR="00F74671" w:rsidRPr="00531A29" w:rsidRDefault="00F74671" w:rsidP="00230542">
      <w:pPr>
        <w:rPr>
          <w:rFonts w:cs="Times New Roman"/>
        </w:rPr>
      </w:pPr>
      <w:r w:rsidRPr="00531A29">
        <w:rPr>
          <w:rFonts w:cs="Times New Roman"/>
        </w:rPr>
        <w:fldChar w:fldCharType="end"/>
      </w:r>
    </w:p>
    <w:p w14:paraId="143C3EA1" w14:textId="77777777" w:rsidR="00F74671" w:rsidRPr="00531A29" w:rsidRDefault="00F74671" w:rsidP="00230542">
      <w:pPr>
        <w:rPr>
          <w:rFonts w:cs="Times New Roman"/>
        </w:rPr>
      </w:pPr>
      <w:r w:rsidRPr="00531A29">
        <w:rPr>
          <w:rFonts w:cs="Times New Roman"/>
        </w:rPr>
        <w:br w:type="page"/>
      </w:r>
    </w:p>
    <w:p w14:paraId="74A6D8EC" w14:textId="04C6F802" w:rsidR="00625323" w:rsidRPr="00531A29" w:rsidRDefault="00F74671" w:rsidP="00230542">
      <w:pPr>
        <w:pStyle w:val="Heading1"/>
        <w:rPr>
          <w:rFonts w:cs="Times New Roman"/>
        </w:rPr>
      </w:pPr>
      <w:bookmarkStart w:id="48" w:name="_Toc126497279"/>
      <w:r w:rsidRPr="00531A29">
        <w:rPr>
          <w:rFonts w:cs="Times New Roman"/>
        </w:rPr>
        <w:lastRenderedPageBreak/>
        <w:t>DAFTAR LAMPIRAN</w:t>
      </w:r>
      <w:bookmarkEnd w:id="48"/>
    </w:p>
    <w:sectPr w:rsidR="00625323" w:rsidRPr="00531A29" w:rsidSect="00F36E9B">
      <w:pgSz w:w="11906" w:h="16838"/>
      <w:pgMar w:top="1701" w:right="1418"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FEB71" w14:textId="77777777" w:rsidR="0079799C" w:rsidRDefault="0079799C" w:rsidP="00230542">
      <w:r>
        <w:separator/>
      </w:r>
    </w:p>
    <w:p w14:paraId="46F843C3" w14:textId="77777777" w:rsidR="0079799C" w:rsidRDefault="0079799C" w:rsidP="00230542"/>
  </w:endnote>
  <w:endnote w:type="continuationSeparator" w:id="0">
    <w:p w14:paraId="398FF216" w14:textId="77777777" w:rsidR="0079799C" w:rsidRDefault="0079799C" w:rsidP="00230542">
      <w:r>
        <w:continuationSeparator/>
      </w:r>
    </w:p>
    <w:p w14:paraId="6247185F" w14:textId="77777777" w:rsidR="0079799C" w:rsidRDefault="0079799C" w:rsidP="00230542"/>
  </w:endnote>
  <w:endnote w:type="continuationNotice" w:id="1">
    <w:p w14:paraId="0A9663A7" w14:textId="77777777" w:rsidR="0079799C" w:rsidRDefault="0079799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513250"/>
      <w:docPartObj>
        <w:docPartGallery w:val="Page Numbers (Bottom of Page)"/>
        <w:docPartUnique/>
      </w:docPartObj>
    </w:sdtPr>
    <w:sdtContent>
      <w:p w14:paraId="33C95921" w14:textId="44C6B4BD" w:rsidR="009D79A0" w:rsidRDefault="007851EF" w:rsidP="00C62500">
        <w:pPr>
          <w:pStyle w:val="Footer"/>
          <w:ind w:firstLine="0"/>
          <w:jc w:val="center"/>
        </w:pPr>
        <w:r>
          <w:fldChar w:fldCharType="begin"/>
        </w:r>
        <w:r>
          <w:instrText>PAGE   \* MERGEFORMAT</w:instrText>
        </w:r>
        <w:r>
          <w:fldChar w:fldCharType="separate"/>
        </w:r>
        <w:r>
          <w:rPr>
            <w:lang w:val="id-ID"/>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19C29" w14:textId="77777777" w:rsidR="0079799C" w:rsidRDefault="0079799C" w:rsidP="00230542">
      <w:r>
        <w:separator/>
      </w:r>
    </w:p>
    <w:p w14:paraId="4520AE08" w14:textId="77777777" w:rsidR="0079799C" w:rsidRDefault="0079799C" w:rsidP="00230542"/>
  </w:footnote>
  <w:footnote w:type="continuationSeparator" w:id="0">
    <w:p w14:paraId="3CE599AC" w14:textId="77777777" w:rsidR="0079799C" w:rsidRDefault="0079799C" w:rsidP="00230542">
      <w:r>
        <w:continuationSeparator/>
      </w:r>
    </w:p>
    <w:p w14:paraId="4F453A31" w14:textId="77777777" w:rsidR="0079799C" w:rsidRDefault="0079799C" w:rsidP="00230542"/>
  </w:footnote>
  <w:footnote w:type="continuationNotice" w:id="1">
    <w:p w14:paraId="135794F0" w14:textId="77777777" w:rsidR="0079799C" w:rsidRDefault="0079799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A83A1" w14:textId="77777777" w:rsidR="009D79A0" w:rsidRDefault="009D79A0" w:rsidP="002305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F6E57"/>
    <w:multiLevelType w:val="hybridMultilevel"/>
    <w:tmpl w:val="96781894"/>
    <w:lvl w:ilvl="0" w:tplc="38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0CFD7E1E"/>
    <w:multiLevelType w:val="hybridMultilevel"/>
    <w:tmpl w:val="1F5EBBFA"/>
    <w:lvl w:ilvl="0" w:tplc="1B2EF93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17B3673D"/>
    <w:multiLevelType w:val="hybridMultilevel"/>
    <w:tmpl w:val="77BCD464"/>
    <w:lvl w:ilvl="0" w:tplc="7DD4CBBA">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BBB08D8"/>
    <w:multiLevelType w:val="multilevel"/>
    <w:tmpl w:val="09DED5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365FA4"/>
    <w:multiLevelType w:val="hybridMultilevel"/>
    <w:tmpl w:val="48846188"/>
    <w:lvl w:ilvl="0" w:tplc="86B6921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FD020D4"/>
    <w:multiLevelType w:val="hybridMultilevel"/>
    <w:tmpl w:val="F6666188"/>
    <w:lvl w:ilvl="0" w:tplc="DEBA16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15:restartNumberingAfterBreak="0">
    <w:nsid w:val="22013022"/>
    <w:multiLevelType w:val="hybridMultilevel"/>
    <w:tmpl w:val="1A5A315E"/>
    <w:lvl w:ilvl="0" w:tplc="DC62326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E75F12"/>
    <w:multiLevelType w:val="hybridMultilevel"/>
    <w:tmpl w:val="BE8EE3AA"/>
    <w:lvl w:ilvl="0" w:tplc="A762D360">
      <w:start w:val="1"/>
      <w:numFmt w:val="decimal"/>
      <w:pStyle w:val="Heading3"/>
      <w:lvlText w:val="2.2.%1."/>
      <w:lvlJc w:val="left"/>
      <w:pPr>
        <w:ind w:left="1287" w:hanging="360"/>
      </w:pPr>
      <w:rPr>
        <w:rFonts w:hint="default"/>
        <w:b/>
        <w:bCs/>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28016570"/>
    <w:multiLevelType w:val="hybridMultilevel"/>
    <w:tmpl w:val="6C405B76"/>
    <w:lvl w:ilvl="0" w:tplc="09C88A6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202D0E"/>
    <w:multiLevelType w:val="hybridMultilevel"/>
    <w:tmpl w:val="F3A83966"/>
    <w:lvl w:ilvl="0" w:tplc="5C7219AA">
      <w:start w:val="1"/>
      <w:numFmt w:val="decimal"/>
      <w:pStyle w:val="HeaderBAB5"/>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27203E3"/>
    <w:multiLevelType w:val="hybridMultilevel"/>
    <w:tmpl w:val="FDB8041C"/>
    <w:lvl w:ilvl="0" w:tplc="F01C0B4E">
      <w:start w:val="1"/>
      <w:numFmt w:val="decimal"/>
      <w:pStyle w:val="HeadingBAB3"/>
      <w:lvlText w:val="3.%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8997984"/>
    <w:multiLevelType w:val="hybridMultilevel"/>
    <w:tmpl w:val="43B61282"/>
    <w:lvl w:ilvl="0" w:tplc="09C88A6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B817D3E"/>
    <w:multiLevelType w:val="multilevel"/>
    <w:tmpl w:val="14A6825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DAB1A41"/>
    <w:multiLevelType w:val="hybridMultilevel"/>
    <w:tmpl w:val="EFA2DA20"/>
    <w:lvl w:ilvl="0" w:tplc="38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25F795E"/>
    <w:multiLevelType w:val="hybridMultilevel"/>
    <w:tmpl w:val="C04CD88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47046C3"/>
    <w:multiLevelType w:val="hybridMultilevel"/>
    <w:tmpl w:val="8EDC076E"/>
    <w:lvl w:ilvl="0" w:tplc="785035FA">
      <w:start w:val="1"/>
      <w:numFmt w:val="decimal"/>
      <w:pStyle w:val="HeadingBAB2"/>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2D22EF"/>
    <w:multiLevelType w:val="hybridMultilevel"/>
    <w:tmpl w:val="DA56AC5E"/>
    <w:lvl w:ilvl="0" w:tplc="09C88A6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2222F5A"/>
    <w:multiLevelType w:val="hybridMultilevel"/>
    <w:tmpl w:val="AD00594C"/>
    <w:lvl w:ilvl="0" w:tplc="F10E3AF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6C641CE"/>
    <w:multiLevelType w:val="hybridMultilevel"/>
    <w:tmpl w:val="1C0C3CD8"/>
    <w:lvl w:ilvl="0" w:tplc="98B620F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B0F1B13"/>
    <w:multiLevelType w:val="hybridMultilevel"/>
    <w:tmpl w:val="BF7ECE2C"/>
    <w:lvl w:ilvl="0" w:tplc="09C88A62">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C0875E8"/>
    <w:multiLevelType w:val="multilevel"/>
    <w:tmpl w:val="10F85C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2EC3D7A"/>
    <w:multiLevelType w:val="hybridMultilevel"/>
    <w:tmpl w:val="4FE0D80C"/>
    <w:lvl w:ilvl="0" w:tplc="3809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22" w15:restartNumberingAfterBreak="0">
    <w:nsid w:val="66F04546"/>
    <w:multiLevelType w:val="hybridMultilevel"/>
    <w:tmpl w:val="C2AE03F8"/>
    <w:lvl w:ilvl="0" w:tplc="1AAA6D8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769A56A0"/>
    <w:multiLevelType w:val="hybridMultilevel"/>
    <w:tmpl w:val="91EA4FA0"/>
    <w:lvl w:ilvl="0" w:tplc="55421E3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C830EA4"/>
    <w:multiLevelType w:val="hybridMultilevel"/>
    <w:tmpl w:val="B27E030A"/>
    <w:lvl w:ilvl="0" w:tplc="38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950092749">
    <w:abstractNumId w:val="14"/>
  </w:num>
  <w:num w:numId="2" w16cid:durableId="1317958111">
    <w:abstractNumId w:val="3"/>
  </w:num>
  <w:num w:numId="3" w16cid:durableId="222452700">
    <w:abstractNumId w:val="16"/>
  </w:num>
  <w:num w:numId="4" w16cid:durableId="1208032126">
    <w:abstractNumId w:val="19"/>
  </w:num>
  <w:num w:numId="5" w16cid:durableId="1110199444">
    <w:abstractNumId w:val="2"/>
  </w:num>
  <w:num w:numId="6" w16cid:durableId="1143082865">
    <w:abstractNumId w:val="8"/>
  </w:num>
  <w:num w:numId="7" w16cid:durableId="206721061">
    <w:abstractNumId w:val="18"/>
  </w:num>
  <w:num w:numId="8" w16cid:durableId="660816898">
    <w:abstractNumId w:val="17"/>
  </w:num>
  <w:num w:numId="9" w16cid:durableId="204608227">
    <w:abstractNumId w:val="11"/>
  </w:num>
  <w:num w:numId="10" w16cid:durableId="523399713">
    <w:abstractNumId w:val="23"/>
  </w:num>
  <w:num w:numId="11" w16cid:durableId="1049037216">
    <w:abstractNumId w:val="6"/>
  </w:num>
  <w:num w:numId="12" w16cid:durableId="1302031422">
    <w:abstractNumId w:val="4"/>
  </w:num>
  <w:num w:numId="13" w16cid:durableId="1847937015">
    <w:abstractNumId w:val="20"/>
  </w:num>
  <w:num w:numId="14" w16cid:durableId="2122913785">
    <w:abstractNumId w:val="12"/>
  </w:num>
  <w:num w:numId="15" w16cid:durableId="193058129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115976517">
    <w:abstractNumId w:val="15"/>
  </w:num>
  <w:num w:numId="17" w16cid:durableId="1449278912">
    <w:abstractNumId w:val="10"/>
  </w:num>
  <w:num w:numId="18" w16cid:durableId="530605026">
    <w:abstractNumId w:val="9"/>
  </w:num>
  <w:num w:numId="19" w16cid:durableId="1957058467">
    <w:abstractNumId w:val="13"/>
  </w:num>
  <w:num w:numId="20" w16cid:durableId="774712505">
    <w:abstractNumId w:val="24"/>
  </w:num>
  <w:num w:numId="21" w16cid:durableId="1683821484">
    <w:abstractNumId w:val="21"/>
  </w:num>
  <w:num w:numId="22" w16cid:durableId="1042439497">
    <w:abstractNumId w:val="0"/>
  </w:num>
  <w:num w:numId="23" w16cid:durableId="168105414">
    <w:abstractNumId w:val="22"/>
  </w:num>
  <w:num w:numId="24" w16cid:durableId="252709568">
    <w:abstractNumId w:val="7"/>
  </w:num>
  <w:num w:numId="25" w16cid:durableId="941765722">
    <w:abstractNumId w:val="1"/>
  </w:num>
  <w:num w:numId="26" w16cid:durableId="167556682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C3E"/>
    <w:rsid w:val="00013C27"/>
    <w:rsid w:val="000211A3"/>
    <w:rsid w:val="000350D7"/>
    <w:rsid w:val="00036ED3"/>
    <w:rsid w:val="00046CAB"/>
    <w:rsid w:val="00050D7E"/>
    <w:rsid w:val="00057761"/>
    <w:rsid w:val="00062582"/>
    <w:rsid w:val="00071B0C"/>
    <w:rsid w:val="00072817"/>
    <w:rsid w:val="00072C17"/>
    <w:rsid w:val="000742DD"/>
    <w:rsid w:val="000748D0"/>
    <w:rsid w:val="00077939"/>
    <w:rsid w:val="00080AD3"/>
    <w:rsid w:val="00090B9F"/>
    <w:rsid w:val="00095475"/>
    <w:rsid w:val="000A0A5A"/>
    <w:rsid w:val="000A3F9D"/>
    <w:rsid w:val="000B02AC"/>
    <w:rsid w:val="000B4294"/>
    <w:rsid w:val="000B4AAD"/>
    <w:rsid w:val="000B6641"/>
    <w:rsid w:val="000C302E"/>
    <w:rsid w:val="000C3AAE"/>
    <w:rsid w:val="000C620F"/>
    <w:rsid w:val="000C7DD9"/>
    <w:rsid w:val="000D2485"/>
    <w:rsid w:val="000D70F4"/>
    <w:rsid w:val="000E2C0A"/>
    <w:rsid w:val="000E44CE"/>
    <w:rsid w:val="000E51AF"/>
    <w:rsid w:val="000F2A36"/>
    <w:rsid w:val="00112166"/>
    <w:rsid w:val="00136472"/>
    <w:rsid w:val="0013676D"/>
    <w:rsid w:val="00137FBD"/>
    <w:rsid w:val="001439E7"/>
    <w:rsid w:val="00155ECB"/>
    <w:rsid w:val="001560EA"/>
    <w:rsid w:val="00156E0C"/>
    <w:rsid w:val="001623E2"/>
    <w:rsid w:val="001629B3"/>
    <w:rsid w:val="00176DBC"/>
    <w:rsid w:val="001775E6"/>
    <w:rsid w:val="001A09E1"/>
    <w:rsid w:val="001A47B7"/>
    <w:rsid w:val="001B688D"/>
    <w:rsid w:val="001C3579"/>
    <w:rsid w:val="001D616F"/>
    <w:rsid w:val="001D6785"/>
    <w:rsid w:val="001E2281"/>
    <w:rsid w:val="001F07E5"/>
    <w:rsid w:val="0020321C"/>
    <w:rsid w:val="00206932"/>
    <w:rsid w:val="00207DA9"/>
    <w:rsid w:val="00213E25"/>
    <w:rsid w:val="00230542"/>
    <w:rsid w:val="00243359"/>
    <w:rsid w:val="0024411E"/>
    <w:rsid w:val="00247189"/>
    <w:rsid w:val="002503ED"/>
    <w:rsid w:val="0025134D"/>
    <w:rsid w:val="00251CD6"/>
    <w:rsid w:val="00254090"/>
    <w:rsid w:val="00260947"/>
    <w:rsid w:val="00265BAE"/>
    <w:rsid w:val="00266594"/>
    <w:rsid w:val="00270232"/>
    <w:rsid w:val="00271E6F"/>
    <w:rsid w:val="002815D4"/>
    <w:rsid w:val="00292EA9"/>
    <w:rsid w:val="002A2DB7"/>
    <w:rsid w:val="002B4411"/>
    <w:rsid w:val="002B5A36"/>
    <w:rsid w:val="002C44FB"/>
    <w:rsid w:val="002E028B"/>
    <w:rsid w:val="002E28A6"/>
    <w:rsid w:val="002E6F62"/>
    <w:rsid w:val="002E7C22"/>
    <w:rsid w:val="0031756B"/>
    <w:rsid w:val="003253A0"/>
    <w:rsid w:val="00332062"/>
    <w:rsid w:val="00332C3E"/>
    <w:rsid w:val="00344F14"/>
    <w:rsid w:val="00347E24"/>
    <w:rsid w:val="00351B4D"/>
    <w:rsid w:val="00353360"/>
    <w:rsid w:val="00354B83"/>
    <w:rsid w:val="00356A45"/>
    <w:rsid w:val="00357914"/>
    <w:rsid w:val="003624C5"/>
    <w:rsid w:val="00375285"/>
    <w:rsid w:val="00377BF2"/>
    <w:rsid w:val="00377C35"/>
    <w:rsid w:val="00383A16"/>
    <w:rsid w:val="003A7654"/>
    <w:rsid w:val="003B5B99"/>
    <w:rsid w:val="003C38F6"/>
    <w:rsid w:val="003C390C"/>
    <w:rsid w:val="003C5CAA"/>
    <w:rsid w:val="003D2B47"/>
    <w:rsid w:val="003D2F83"/>
    <w:rsid w:val="003E5708"/>
    <w:rsid w:val="003F6C65"/>
    <w:rsid w:val="00404817"/>
    <w:rsid w:val="00411144"/>
    <w:rsid w:val="00412EA1"/>
    <w:rsid w:val="0041381D"/>
    <w:rsid w:val="00420C19"/>
    <w:rsid w:val="00421C4A"/>
    <w:rsid w:val="00443D6F"/>
    <w:rsid w:val="00444A20"/>
    <w:rsid w:val="0044787B"/>
    <w:rsid w:val="00460C72"/>
    <w:rsid w:val="00465F47"/>
    <w:rsid w:val="004673DE"/>
    <w:rsid w:val="00470877"/>
    <w:rsid w:val="00484A94"/>
    <w:rsid w:val="00495CA5"/>
    <w:rsid w:val="004A3320"/>
    <w:rsid w:val="004A6BCA"/>
    <w:rsid w:val="004B2AA3"/>
    <w:rsid w:val="004B53F9"/>
    <w:rsid w:val="004C49CE"/>
    <w:rsid w:val="004D4398"/>
    <w:rsid w:val="004D5DDE"/>
    <w:rsid w:val="004D74DB"/>
    <w:rsid w:val="004E036A"/>
    <w:rsid w:val="004E127A"/>
    <w:rsid w:val="004E6048"/>
    <w:rsid w:val="004E7524"/>
    <w:rsid w:val="004F3BFB"/>
    <w:rsid w:val="00500062"/>
    <w:rsid w:val="005003D2"/>
    <w:rsid w:val="0050162C"/>
    <w:rsid w:val="00504BEA"/>
    <w:rsid w:val="005079CD"/>
    <w:rsid w:val="00515D20"/>
    <w:rsid w:val="00522EAD"/>
    <w:rsid w:val="00530E9E"/>
    <w:rsid w:val="00531A29"/>
    <w:rsid w:val="00532C8C"/>
    <w:rsid w:val="005337CB"/>
    <w:rsid w:val="00534331"/>
    <w:rsid w:val="00535598"/>
    <w:rsid w:val="0053751A"/>
    <w:rsid w:val="0054796D"/>
    <w:rsid w:val="00566820"/>
    <w:rsid w:val="00596692"/>
    <w:rsid w:val="005A2ED3"/>
    <w:rsid w:val="005A447D"/>
    <w:rsid w:val="005A60E8"/>
    <w:rsid w:val="005A6F69"/>
    <w:rsid w:val="005C26ED"/>
    <w:rsid w:val="005C60CD"/>
    <w:rsid w:val="005D25EC"/>
    <w:rsid w:val="005E1266"/>
    <w:rsid w:val="00603FB2"/>
    <w:rsid w:val="00615719"/>
    <w:rsid w:val="00621A74"/>
    <w:rsid w:val="00625323"/>
    <w:rsid w:val="006431F7"/>
    <w:rsid w:val="00646797"/>
    <w:rsid w:val="00646E81"/>
    <w:rsid w:val="00651011"/>
    <w:rsid w:val="00660583"/>
    <w:rsid w:val="00665C7A"/>
    <w:rsid w:val="0068124E"/>
    <w:rsid w:val="006850EE"/>
    <w:rsid w:val="00693F25"/>
    <w:rsid w:val="006B4EE8"/>
    <w:rsid w:val="006C4920"/>
    <w:rsid w:val="006D765A"/>
    <w:rsid w:val="006E1796"/>
    <w:rsid w:val="006E4E4B"/>
    <w:rsid w:val="006E6712"/>
    <w:rsid w:val="006E6F9A"/>
    <w:rsid w:val="006F0732"/>
    <w:rsid w:val="006F310A"/>
    <w:rsid w:val="006F4B90"/>
    <w:rsid w:val="006F7F99"/>
    <w:rsid w:val="00701838"/>
    <w:rsid w:val="0071240A"/>
    <w:rsid w:val="007203B6"/>
    <w:rsid w:val="007249BD"/>
    <w:rsid w:val="00740D6F"/>
    <w:rsid w:val="00741666"/>
    <w:rsid w:val="00743AC4"/>
    <w:rsid w:val="00745CB4"/>
    <w:rsid w:val="0075331C"/>
    <w:rsid w:val="007533EF"/>
    <w:rsid w:val="007570E5"/>
    <w:rsid w:val="00757928"/>
    <w:rsid w:val="007636B1"/>
    <w:rsid w:val="00773423"/>
    <w:rsid w:val="00777817"/>
    <w:rsid w:val="007847A0"/>
    <w:rsid w:val="007851EF"/>
    <w:rsid w:val="0079799C"/>
    <w:rsid w:val="007B0BB6"/>
    <w:rsid w:val="007B2684"/>
    <w:rsid w:val="007B4CA6"/>
    <w:rsid w:val="007B5A40"/>
    <w:rsid w:val="007C514B"/>
    <w:rsid w:val="007F3F41"/>
    <w:rsid w:val="0080313E"/>
    <w:rsid w:val="0080396E"/>
    <w:rsid w:val="00817A0B"/>
    <w:rsid w:val="00827DA5"/>
    <w:rsid w:val="00840FD6"/>
    <w:rsid w:val="0086433A"/>
    <w:rsid w:val="00877BD9"/>
    <w:rsid w:val="008843EE"/>
    <w:rsid w:val="00892643"/>
    <w:rsid w:val="00896FCF"/>
    <w:rsid w:val="00897C68"/>
    <w:rsid w:val="008A4680"/>
    <w:rsid w:val="008B0302"/>
    <w:rsid w:val="008B5F65"/>
    <w:rsid w:val="008D76B0"/>
    <w:rsid w:val="008E5A81"/>
    <w:rsid w:val="008F3473"/>
    <w:rsid w:val="008F56DA"/>
    <w:rsid w:val="009140D3"/>
    <w:rsid w:val="00921BF1"/>
    <w:rsid w:val="00931BEC"/>
    <w:rsid w:val="0093318D"/>
    <w:rsid w:val="00936B8C"/>
    <w:rsid w:val="00953692"/>
    <w:rsid w:val="00955704"/>
    <w:rsid w:val="00960C7C"/>
    <w:rsid w:val="00961464"/>
    <w:rsid w:val="009651DA"/>
    <w:rsid w:val="0097571A"/>
    <w:rsid w:val="009811FC"/>
    <w:rsid w:val="009967D1"/>
    <w:rsid w:val="009B16D2"/>
    <w:rsid w:val="009D2E7F"/>
    <w:rsid w:val="009D79A0"/>
    <w:rsid w:val="009F455A"/>
    <w:rsid w:val="00A01C5D"/>
    <w:rsid w:val="00A05A94"/>
    <w:rsid w:val="00A127B9"/>
    <w:rsid w:val="00A1488A"/>
    <w:rsid w:val="00A14D89"/>
    <w:rsid w:val="00A15469"/>
    <w:rsid w:val="00A179D0"/>
    <w:rsid w:val="00A3691E"/>
    <w:rsid w:val="00A544C6"/>
    <w:rsid w:val="00A57233"/>
    <w:rsid w:val="00A5787E"/>
    <w:rsid w:val="00A60025"/>
    <w:rsid w:val="00A60547"/>
    <w:rsid w:val="00A74EA5"/>
    <w:rsid w:val="00A81043"/>
    <w:rsid w:val="00A833D9"/>
    <w:rsid w:val="00A9291F"/>
    <w:rsid w:val="00A9541B"/>
    <w:rsid w:val="00AA6DD8"/>
    <w:rsid w:val="00AB326A"/>
    <w:rsid w:val="00AC1B8E"/>
    <w:rsid w:val="00AD684A"/>
    <w:rsid w:val="00AD6A9A"/>
    <w:rsid w:val="00AE1DAE"/>
    <w:rsid w:val="00AE4CAC"/>
    <w:rsid w:val="00AF120B"/>
    <w:rsid w:val="00AF59D7"/>
    <w:rsid w:val="00AF6957"/>
    <w:rsid w:val="00B02A94"/>
    <w:rsid w:val="00B0447A"/>
    <w:rsid w:val="00B0563B"/>
    <w:rsid w:val="00B12CC2"/>
    <w:rsid w:val="00B23FD4"/>
    <w:rsid w:val="00B3018B"/>
    <w:rsid w:val="00B326E3"/>
    <w:rsid w:val="00B421F5"/>
    <w:rsid w:val="00B632CF"/>
    <w:rsid w:val="00B648E5"/>
    <w:rsid w:val="00B71616"/>
    <w:rsid w:val="00B76F48"/>
    <w:rsid w:val="00B77A4F"/>
    <w:rsid w:val="00B858C3"/>
    <w:rsid w:val="00B90311"/>
    <w:rsid w:val="00BA4F75"/>
    <w:rsid w:val="00BB6F0D"/>
    <w:rsid w:val="00BC06B6"/>
    <w:rsid w:val="00BC5ECA"/>
    <w:rsid w:val="00BC7E17"/>
    <w:rsid w:val="00BD345A"/>
    <w:rsid w:val="00BD7131"/>
    <w:rsid w:val="00BE28C6"/>
    <w:rsid w:val="00BF08E3"/>
    <w:rsid w:val="00BF28BA"/>
    <w:rsid w:val="00C15FB5"/>
    <w:rsid w:val="00C17938"/>
    <w:rsid w:val="00C268AC"/>
    <w:rsid w:val="00C34E6F"/>
    <w:rsid w:val="00C35612"/>
    <w:rsid w:val="00C475BA"/>
    <w:rsid w:val="00C54667"/>
    <w:rsid w:val="00C573E8"/>
    <w:rsid w:val="00C611A8"/>
    <w:rsid w:val="00C6151A"/>
    <w:rsid w:val="00C62500"/>
    <w:rsid w:val="00C644DF"/>
    <w:rsid w:val="00C6546A"/>
    <w:rsid w:val="00C66F4D"/>
    <w:rsid w:val="00C719C6"/>
    <w:rsid w:val="00C77B66"/>
    <w:rsid w:val="00C83A28"/>
    <w:rsid w:val="00C925FC"/>
    <w:rsid w:val="00CD05EC"/>
    <w:rsid w:val="00CD05FE"/>
    <w:rsid w:val="00CD0CC1"/>
    <w:rsid w:val="00CD1E5A"/>
    <w:rsid w:val="00CF3333"/>
    <w:rsid w:val="00CF33E5"/>
    <w:rsid w:val="00CF67D2"/>
    <w:rsid w:val="00D12E76"/>
    <w:rsid w:val="00D20CA3"/>
    <w:rsid w:val="00D32A6C"/>
    <w:rsid w:val="00D333E7"/>
    <w:rsid w:val="00D36F7C"/>
    <w:rsid w:val="00D4256E"/>
    <w:rsid w:val="00D46F68"/>
    <w:rsid w:val="00D521A8"/>
    <w:rsid w:val="00D54552"/>
    <w:rsid w:val="00D6210A"/>
    <w:rsid w:val="00D62801"/>
    <w:rsid w:val="00D65A9A"/>
    <w:rsid w:val="00D65DF9"/>
    <w:rsid w:val="00D7078C"/>
    <w:rsid w:val="00D710D9"/>
    <w:rsid w:val="00D82E1C"/>
    <w:rsid w:val="00DA2A83"/>
    <w:rsid w:val="00DA50DC"/>
    <w:rsid w:val="00DA5E9C"/>
    <w:rsid w:val="00DB19CD"/>
    <w:rsid w:val="00DD5966"/>
    <w:rsid w:val="00DE53D0"/>
    <w:rsid w:val="00DF5FA8"/>
    <w:rsid w:val="00E03E5B"/>
    <w:rsid w:val="00E26FD7"/>
    <w:rsid w:val="00E27B6B"/>
    <w:rsid w:val="00E31B01"/>
    <w:rsid w:val="00E36959"/>
    <w:rsid w:val="00E42EAA"/>
    <w:rsid w:val="00E551C3"/>
    <w:rsid w:val="00E56C94"/>
    <w:rsid w:val="00E636C4"/>
    <w:rsid w:val="00E64441"/>
    <w:rsid w:val="00E73711"/>
    <w:rsid w:val="00E73F33"/>
    <w:rsid w:val="00E90895"/>
    <w:rsid w:val="00E9150C"/>
    <w:rsid w:val="00EA0261"/>
    <w:rsid w:val="00EA2C57"/>
    <w:rsid w:val="00EB042E"/>
    <w:rsid w:val="00EB5646"/>
    <w:rsid w:val="00EB7890"/>
    <w:rsid w:val="00EC1E8E"/>
    <w:rsid w:val="00EC46F0"/>
    <w:rsid w:val="00EC5AC6"/>
    <w:rsid w:val="00ED6001"/>
    <w:rsid w:val="00EE36BB"/>
    <w:rsid w:val="00EE3D4A"/>
    <w:rsid w:val="00EE4EA9"/>
    <w:rsid w:val="00EF692D"/>
    <w:rsid w:val="00EF6D55"/>
    <w:rsid w:val="00F012A9"/>
    <w:rsid w:val="00F05237"/>
    <w:rsid w:val="00F10DA2"/>
    <w:rsid w:val="00F13EE6"/>
    <w:rsid w:val="00F142C2"/>
    <w:rsid w:val="00F17D97"/>
    <w:rsid w:val="00F36E9B"/>
    <w:rsid w:val="00F533FA"/>
    <w:rsid w:val="00F55E40"/>
    <w:rsid w:val="00F61A5A"/>
    <w:rsid w:val="00F70ED0"/>
    <w:rsid w:val="00F74671"/>
    <w:rsid w:val="00F77632"/>
    <w:rsid w:val="00F902C7"/>
    <w:rsid w:val="00FB0860"/>
    <w:rsid w:val="00FC0877"/>
    <w:rsid w:val="00FC314F"/>
    <w:rsid w:val="00FD1909"/>
    <w:rsid w:val="00FD2E37"/>
    <w:rsid w:val="00FE18B5"/>
    <w:rsid w:val="00FE277B"/>
    <w:rsid w:val="00FE5543"/>
    <w:rsid w:val="00FF74F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4D431A"/>
  <w15:docId w15:val="{737EBCE7-6506-4A01-B435-CA35A1F96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28B"/>
    <w:pPr>
      <w:spacing w:after="0" w:line="360" w:lineRule="auto"/>
      <w:ind w:firstLine="567"/>
      <w:contextualSpacing/>
      <w:jc w:val="both"/>
    </w:pPr>
  </w:style>
  <w:style w:type="paragraph" w:styleId="Heading1">
    <w:name w:val="heading 1"/>
    <w:basedOn w:val="Normal"/>
    <w:next w:val="Normal"/>
    <w:link w:val="Heading1Char"/>
    <w:uiPriority w:val="9"/>
    <w:qFormat/>
    <w:rsid w:val="000E2C0A"/>
    <w:pPr>
      <w:ind w:firstLine="0"/>
      <w:jc w:val="center"/>
      <w:outlineLvl w:val="0"/>
    </w:pPr>
    <w:rPr>
      <w:b/>
      <w:bCs/>
    </w:rPr>
  </w:style>
  <w:style w:type="paragraph" w:styleId="Heading2">
    <w:name w:val="heading 2"/>
    <w:basedOn w:val="ListParagraph"/>
    <w:next w:val="Normal"/>
    <w:link w:val="Heading2Char"/>
    <w:uiPriority w:val="9"/>
    <w:unhideWhenUsed/>
    <w:qFormat/>
    <w:rsid w:val="002E7C22"/>
    <w:pPr>
      <w:numPr>
        <w:ilvl w:val="1"/>
        <w:numId w:val="14"/>
      </w:numPr>
      <w:spacing w:after="160" w:line="259" w:lineRule="auto"/>
      <w:ind w:left="567" w:hanging="567"/>
      <w:contextualSpacing w:val="0"/>
      <w:outlineLvl w:val="1"/>
    </w:pPr>
    <w:rPr>
      <w:b/>
      <w:bCs/>
    </w:rPr>
  </w:style>
  <w:style w:type="paragraph" w:styleId="Heading3">
    <w:name w:val="heading 3"/>
    <w:basedOn w:val="ListParagraph"/>
    <w:link w:val="Heading3Char"/>
    <w:uiPriority w:val="9"/>
    <w:unhideWhenUsed/>
    <w:qFormat/>
    <w:rsid w:val="00F61A5A"/>
    <w:pPr>
      <w:numPr>
        <w:numId w:val="24"/>
      </w:numPr>
      <w:ind w:left="425" w:hanging="426"/>
      <w:outlineLvl w:val="2"/>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C0A"/>
    <w:rPr>
      <w:rFonts w:ascii="Times New Roman" w:hAnsi="Times New Roman"/>
      <w:b/>
      <w:bCs/>
      <w:sz w:val="24"/>
      <w:lang w:val="en-US"/>
    </w:rPr>
  </w:style>
  <w:style w:type="character" w:customStyle="1" w:styleId="Heading2Char">
    <w:name w:val="Heading 2 Char"/>
    <w:basedOn w:val="DefaultParagraphFont"/>
    <w:link w:val="Heading2"/>
    <w:uiPriority w:val="9"/>
    <w:rsid w:val="002E7C22"/>
    <w:rPr>
      <w:rFonts w:ascii="Times New Roman" w:hAnsi="Times New Roman"/>
      <w:b/>
      <w:bCs/>
      <w:sz w:val="24"/>
      <w:lang w:val="en-US"/>
    </w:rPr>
  </w:style>
  <w:style w:type="paragraph" w:styleId="Title">
    <w:name w:val="Title"/>
    <w:basedOn w:val="Normal"/>
    <w:next w:val="Normal"/>
    <w:link w:val="TitleChar"/>
    <w:uiPriority w:val="10"/>
    <w:qFormat/>
    <w:rsid w:val="00B3018B"/>
    <w:pPr>
      <w:spacing w:line="240" w:lineRule="auto"/>
      <w:ind w:firstLine="0"/>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B3018B"/>
    <w:rPr>
      <w:rFonts w:ascii="Times New Roman" w:eastAsiaTheme="majorEastAsia" w:hAnsi="Times New Roman" w:cstheme="majorBidi"/>
      <w:b/>
      <w:spacing w:val="-10"/>
      <w:kern w:val="28"/>
      <w:sz w:val="24"/>
      <w:szCs w:val="56"/>
      <w:lang w:val="en-US"/>
    </w:rPr>
  </w:style>
  <w:style w:type="paragraph" w:styleId="Header">
    <w:name w:val="header"/>
    <w:basedOn w:val="Normal"/>
    <w:link w:val="HeaderChar"/>
    <w:uiPriority w:val="99"/>
    <w:unhideWhenUsed/>
    <w:rsid w:val="009D79A0"/>
    <w:pPr>
      <w:tabs>
        <w:tab w:val="center" w:pos="4513"/>
        <w:tab w:val="right" w:pos="9026"/>
      </w:tabs>
    </w:pPr>
  </w:style>
  <w:style w:type="character" w:customStyle="1" w:styleId="HeaderChar">
    <w:name w:val="Header Char"/>
    <w:basedOn w:val="DefaultParagraphFont"/>
    <w:link w:val="Header"/>
    <w:uiPriority w:val="99"/>
    <w:rsid w:val="009D79A0"/>
    <w:rPr>
      <w:rFonts w:ascii="Times New Roman" w:hAnsi="Times New Roman"/>
      <w:sz w:val="24"/>
    </w:rPr>
  </w:style>
  <w:style w:type="paragraph" w:styleId="Footer">
    <w:name w:val="footer"/>
    <w:basedOn w:val="Normal"/>
    <w:link w:val="FooterChar"/>
    <w:uiPriority w:val="99"/>
    <w:unhideWhenUsed/>
    <w:rsid w:val="009D79A0"/>
    <w:pPr>
      <w:tabs>
        <w:tab w:val="center" w:pos="4513"/>
        <w:tab w:val="right" w:pos="9026"/>
      </w:tabs>
    </w:pPr>
  </w:style>
  <w:style w:type="character" w:customStyle="1" w:styleId="FooterChar">
    <w:name w:val="Footer Char"/>
    <w:basedOn w:val="DefaultParagraphFont"/>
    <w:link w:val="Footer"/>
    <w:uiPriority w:val="99"/>
    <w:rsid w:val="009D79A0"/>
    <w:rPr>
      <w:rFonts w:ascii="Times New Roman" w:hAnsi="Times New Roman"/>
      <w:sz w:val="24"/>
    </w:rPr>
  </w:style>
  <w:style w:type="table" w:styleId="TableGrid">
    <w:name w:val="Table Grid"/>
    <w:basedOn w:val="TableNormal"/>
    <w:uiPriority w:val="39"/>
    <w:rsid w:val="009D7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D79A0"/>
    <w:pPr>
      <w:spacing w:after="0" w:line="240" w:lineRule="auto"/>
      <w:contextualSpacing/>
    </w:pPr>
  </w:style>
  <w:style w:type="paragraph" w:styleId="ListParagraph">
    <w:name w:val="List Paragraph"/>
    <w:basedOn w:val="Normal"/>
    <w:uiPriority w:val="34"/>
    <w:qFormat/>
    <w:rsid w:val="007851EF"/>
    <w:pPr>
      <w:ind w:left="720"/>
    </w:pPr>
  </w:style>
  <w:style w:type="paragraph" w:styleId="NormalWeb">
    <w:name w:val="Normal (Web)"/>
    <w:basedOn w:val="Normal"/>
    <w:uiPriority w:val="99"/>
    <w:unhideWhenUsed/>
    <w:rsid w:val="007851EF"/>
    <w:pPr>
      <w:spacing w:before="100" w:beforeAutospacing="1" w:after="100" w:afterAutospacing="1" w:line="240" w:lineRule="auto"/>
      <w:contextualSpacing w:val="0"/>
    </w:pPr>
    <w:rPr>
      <w:rFonts w:eastAsia="Times New Roman" w:cs="Times New Roman"/>
      <w:lang w:val="id-ID" w:eastAsia="id-ID"/>
    </w:rPr>
  </w:style>
  <w:style w:type="paragraph" w:styleId="TOC1">
    <w:name w:val="toc 1"/>
    <w:basedOn w:val="Normal"/>
    <w:next w:val="Normal"/>
    <w:autoRedefine/>
    <w:uiPriority w:val="39"/>
    <w:unhideWhenUsed/>
    <w:rsid w:val="000E2C0A"/>
    <w:pPr>
      <w:tabs>
        <w:tab w:val="right" w:leader="dot" w:pos="8777"/>
      </w:tabs>
      <w:spacing w:after="100"/>
      <w:ind w:firstLine="0"/>
    </w:pPr>
    <w:rPr>
      <w:b/>
    </w:rPr>
  </w:style>
  <w:style w:type="character" w:styleId="Hyperlink">
    <w:name w:val="Hyperlink"/>
    <w:basedOn w:val="DefaultParagraphFont"/>
    <w:uiPriority w:val="99"/>
    <w:unhideWhenUsed/>
    <w:rsid w:val="007851EF"/>
    <w:rPr>
      <w:color w:val="0563C1" w:themeColor="hyperlink"/>
      <w:u w:val="single"/>
    </w:rPr>
  </w:style>
  <w:style w:type="paragraph" w:customStyle="1" w:styleId="IsiParagraf">
    <w:name w:val="Isi Paragraf"/>
    <w:next w:val="Normal"/>
    <w:link w:val="IsiParagrafChar"/>
    <w:rsid w:val="003C38F6"/>
    <w:pPr>
      <w:ind w:left="567" w:hanging="567"/>
      <w:outlineLvl w:val="1"/>
    </w:pPr>
    <w:rPr>
      <w:lang w:val="en-US"/>
    </w:rPr>
  </w:style>
  <w:style w:type="paragraph" w:styleId="TableofFigures">
    <w:name w:val="table of figures"/>
    <w:basedOn w:val="Normal"/>
    <w:next w:val="Normal"/>
    <w:link w:val="TableofFiguresChar"/>
    <w:uiPriority w:val="99"/>
    <w:unhideWhenUsed/>
    <w:rsid w:val="00420C19"/>
    <w:rPr>
      <w:b/>
    </w:rPr>
  </w:style>
  <w:style w:type="paragraph" w:styleId="TOC2">
    <w:name w:val="toc 2"/>
    <w:basedOn w:val="Normal"/>
    <w:next w:val="Normal"/>
    <w:autoRedefine/>
    <w:uiPriority w:val="39"/>
    <w:unhideWhenUsed/>
    <w:rsid w:val="0025134D"/>
    <w:pPr>
      <w:tabs>
        <w:tab w:val="left" w:pos="1134"/>
        <w:tab w:val="right" w:leader="dot" w:pos="8777"/>
      </w:tabs>
      <w:spacing w:after="100"/>
    </w:pPr>
  </w:style>
  <w:style w:type="character" w:customStyle="1" w:styleId="IsiParagrafChar">
    <w:name w:val="Isi Paragraf Char"/>
    <w:basedOn w:val="Heading2Char"/>
    <w:link w:val="IsiParagraf"/>
    <w:rsid w:val="003C38F6"/>
    <w:rPr>
      <w:rFonts w:ascii="Times New Roman" w:hAnsi="Times New Roman"/>
      <w:b/>
      <w:bCs/>
      <w:sz w:val="24"/>
      <w:lang w:val="en-US"/>
    </w:rPr>
  </w:style>
  <w:style w:type="paragraph" w:customStyle="1" w:styleId="HeadingBAB2">
    <w:name w:val="Heading BAB2"/>
    <w:basedOn w:val="Heading2"/>
    <w:link w:val="HeadingBAB2Char"/>
    <w:qFormat/>
    <w:rsid w:val="00E90895"/>
    <w:pPr>
      <w:numPr>
        <w:ilvl w:val="0"/>
        <w:numId w:val="16"/>
      </w:numPr>
      <w:ind w:left="567" w:hanging="567"/>
    </w:pPr>
  </w:style>
  <w:style w:type="paragraph" w:customStyle="1" w:styleId="HeadingBAB3">
    <w:name w:val="Heading BAB3"/>
    <w:basedOn w:val="Heading2"/>
    <w:link w:val="HeadingBAB3Char"/>
    <w:qFormat/>
    <w:rsid w:val="002E7C22"/>
    <w:pPr>
      <w:numPr>
        <w:ilvl w:val="0"/>
        <w:numId w:val="17"/>
      </w:numPr>
      <w:ind w:left="567" w:hanging="567"/>
    </w:pPr>
  </w:style>
  <w:style w:type="character" w:customStyle="1" w:styleId="HeadingBAB2Char">
    <w:name w:val="Heading BAB2 Char"/>
    <w:basedOn w:val="Heading2Char"/>
    <w:link w:val="HeadingBAB2"/>
    <w:rsid w:val="00E90895"/>
    <w:rPr>
      <w:rFonts w:ascii="Times New Roman" w:hAnsi="Times New Roman"/>
      <w:b/>
      <w:bCs/>
      <w:sz w:val="24"/>
      <w:lang w:val="en-US"/>
    </w:rPr>
  </w:style>
  <w:style w:type="paragraph" w:customStyle="1" w:styleId="HeaderBAB5">
    <w:name w:val="Header BAB5"/>
    <w:basedOn w:val="Heading2"/>
    <w:link w:val="HeaderBAB5Char"/>
    <w:qFormat/>
    <w:rsid w:val="000D70F4"/>
    <w:pPr>
      <w:numPr>
        <w:ilvl w:val="0"/>
        <w:numId w:val="18"/>
      </w:numPr>
      <w:ind w:left="567" w:hanging="567"/>
    </w:pPr>
  </w:style>
  <w:style w:type="character" w:customStyle="1" w:styleId="HeadingBAB3Char">
    <w:name w:val="Heading BAB3 Char"/>
    <w:basedOn w:val="DefaultParagraphFont"/>
    <w:link w:val="HeadingBAB3"/>
    <w:rsid w:val="002E7C22"/>
    <w:rPr>
      <w:rFonts w:ascii="Times New Roman" w:hAnsi="Times New Roman"/>
      <w:b/>
      <w:bCs/>
      <w:sz w:val="24"/>
      <w:lang w:val="en-US"/>
    </w:rPr>
  </w:style>
  <w:style w:type="character" w:customStyle="1" w:styleId="HeaderBAB5Char">
    <w:name w:val="Header BAB5 Char"/>
    <w:basedOn w:val="DefaultParagraphFont"/>
    <w:link w:val="HeaderBAB5"/>
    <w:rsid w:val="000D70F4"/>
    <w:rPr>
      <w:rFonts w:ascii="Times New Roman" w:hAnsi="Times New Roman"/>
      <w:sz w:val="24"/>
      <w:lang w:val="en-US"/>
    </w:rPr>
  </w:style>
  <w:style w:type="paragraph" w:customStyle="1" w:styleId="SubJudul">
    <w:name w:val="SubJudul"/>
    <w:basedOn w:val="Normal"/>
    <w:link w:val="SubJudulChar"/>
    <w:qFormat/>
    <w:rsid w:val="000E2C0A"/>
    <w:pPr>
      <w:ind w:firstLine="0"/>
      <w:jc w:val="center"/>
    </w:pPr>
    <w:rPr>
      <w:b/>
      <w:bCs/>
    </w:rPr>
  </w:style>
  <w:style w:type="paragraph" w:customStyle="1" w:styleId="SubNormal">
    <w:name w:val="SubNormal"/>
    <w:basedOn w:val="Normal"/>
    <w:link w:val="SubNormalChar"/>
    <w:qFormat/>
    <w:rsid w:val="000748D0"/>
    <w:pPr>
      <w:ind w:left="567"/>
    </w:pPr>
  </w:style>
  <w:style w:type="character" w:customStyle="1" w:styleId="SubJudulChar">
    <w:name w:val="SubJudul Char"/>
    <w:basedOn w:val="DefaultParagraphFont"/>
    <w:link w:val="SubJudul"/>
    <w:rsid w:val="000E2C0A"/>
    <w:rPr>
      <w:rFonts w:ascii="Times New Roman" w:hAnsi="Times New Roman"/>
      <w:b/>
      <w:bCs/>
      <w:sz w:val="24"/>
      <w:lang w:val="en-US"/>
    </w:rPr>
  </w:style>
  <w:style w:type="paragraph" w:customStyle="1" w:styleId="Absc">
    <w:name w:val="Absc"/>
    <w:basedOn w:val="Normal"/>
    <w:link w:val="AbscChar"/>
    <w:qFormat/>
    <w:rsid w:val="00C15FB5"/>
    <w:pPr>
      <w:ind w:firstLine="720"/>
    </w:pPr>
    <w:rPr>
      <w:i/>
      <w:iCs/>
    </w:rPr>
  </w:style>
  <w:style w:type="character" w:customStyle="1" w:styleId="SubNormalChar">
    <w:name w:val="SubNormal Char"/>
    <w:basedOn w:val="DefaultParagraphFont"/>
    <w:link w:val="SubNormal"/>
    <w:rsid w:val="000748D0"/>
    <w:rPr>
      <w:rFonts w:ascii="Times New Roman" w:hAnsi="Times New Roman"/>
      <w:sz w:val="24"/>
      <w:lang w:val="en-US"/>
    </w:rPr>
  </w:style>
  <w:style w:type="paragraph" w:customStyle="1" w:styleId="Abst">
    <w:name w:val="Abst"/>
    <w:basedOn w:val="Normal"/>
    <w:link w:val="AbstChar"/>
    <w:qFormat/>
    <w:rsid w:val="00C15FB5"/>
    <w:pPr>
      <w:ind w:firstLine="720"/>
    </w:pPr>
  </w:style>
  <w:style w:type="character" w:customStyle="1" w:styleId="AbscChar">
    <w:name w:val="Absc Char"/>
    <w:basedOn w:val="DefaultParagraphFont"/>
    <w:link w:val="Absc"/>
    <w:rsid w:val="00C15FB5"/>
    <w:rPr>
      <w:rFonts w:ascii="Times New Roman" w:hAnsi="Times New Roman"/>
      <w:i/>
      <w:iCs/>
      <w:sz w:val="24"/>
      <w:lang w:val="en-US"/>
    </w:rPr>
  </w:style>
  <w:style w:type="paragraph" w:customStyle="1" w:styleId="PENGESAHTABEL">
    <w:name w:val="PENGESAH TABEL"/>
    <w:basedOn w:val="Normal"/>
    <w:link w:val="PENGESAHTABELChar"/>
    <w:qFormat/>
    <w:rsid w:val="007570E5"/>
    <w:pPr>
      <w:spacing w:line="240" w:lineRule="auto"/>
      <w:ind w:firstLine="0"/>
      <w:jc w:val="center"/>
    </w:pPr>
    <w:rPr>
      <w:b/>
      <w:bCs/>
      <w:sz w:val="22"/>
    </w:rPr>
  </w:style>
  <w:style w:type="character" w:customStyle="1" w:styleId="AbstChar">
    <w:name w:val="Abst Char"/>
    <w:basedOn w:val="DefaultParagraphFont"/>
    <w:link w:val="Abst"/>
    <w:rsid w:val="00C15FB5"/>
    <w:rPr>
      <w:rFonts w:ascii="Times New Roman" w:hAnsi="Times New Roman"/>
      <w:sz w:val="24"/>
      <w:lang w:val="en-US"/>
    </w:rPr>
  </w:style>
  <w:style w:type="character" w:customStyle="1" w:styleId="Heading3Char">
    <w:name w:val="Heading 3 Char"/>
    <w:basedOn w:val="DefaultParagraphFont"/>
    <w:link w:val="Heading3"/>
    <w:uiPriority w:val="9"/>
    <w:rsid w:val="00F61A5A"/>
    <w:rPr>
      <w:rFonts w:ascii="Times New Roman" w:hAnsi="Times New Roman"/>
      <w:b/>
      <w:bCs/>
      <w:iCs/>
      <w:sz w:val="24"/>
      <w:lang w:val="en-US"/>
    </w:rPr>
  </w:style>
  <w:style w:type="character" w:customStyle="1" w:styleId="PENGESAHTABELChar">
    <w:name w:val="PENGESAH TABEL Char"/>
    <w:basedOn w:val="DefaultParagraphFont"/>
    <w:link w:val="PENGESAHTABEL"/>
    <w:rsid w:val="007570E5"/>
    <w:rPr>
      <w:rFonts w:ascii="Times New Roman" w:hAnsi="Times New Roman"/>
      <w:b/>
      <w:bCs/>
      <w:lang w:val="en-US"/>
    </w:rPr>
  </w:style>
  <w:style w:type="paragraph" w:styleId="TOC3">
    <w:name w:val="toc 3"/>
    <w:basedOn w:val="Normal"/>
    <w:next w:val="Normal"/>
    <w:autoRedefine/>
    <w:uiPriority w:val="39"/>
    <w:unhideWhenUsed/>
    <w:rsid w:val="00B421F5"/>
    <w:pPr>
      <w:tabs>
        <w:tab w:val="left" w:pos="1320"/>
        <w:tab w:val="right" w:leader="dot" w:pos="8777"/>
      </w:tabs>
      <w:spacing w:after="100"/>
      <w:ind w:left="482"/>
    </w:pPr>
  </w:style>
  <w:style w:type="character" w:styleId="PlaceholderText">
    <w:name w:val="Placeholder Text"/>
    <w:basedOn w:val="DefaultParagraphFont"/>
    <w:uiPriority w:val="99"/>
    <w:semiHidden/>
    <w:rsid w:val="004D74DB"/>
    <w:rPr>
      <w:color w:val="808080"/>
    </w:rPr>
  </w:style>
  <w:style w:type="paragraph" w:styleId="Caption">
    <w:name w:val="caption"/>
    <w:basedOn w:val="Normal"/>
    <w:uiPriority w:val="35"/>
    <w:unhideWhenUsed/>
    <w:qFormat/>
    <w:rsid w:val="00CF33E5"/>
    <w:pPr>
      <w:spacing w:after="200" w:line="240" w:lineRule="auto"/>
      <w:ind w:firstLine="0"/>
      <w:jc w:val="center"/>
    </w:pPr>
    <w:rPr>
      <w:iCs/>
      <w:sz w:val="20"/>
      <w:szCs w:val="28"/>
    </w:rPr>
  </w:style>
  <w:style w:type="paragraph" w:customStyle="1" w:styleId="ListDaftar">
    <w:name w:val="ListDaftar"/>
    <w:basedOn w:val="TableofFigures"/>
    <w:link w:val="ListDaftarChar"/>
    <w:qFormat/>
    <w:rsid w:val="00353360"/>
    <w:pPr>
      <w:tabs>
        <w:tab w:val="right" w:leader="dot" w:pos="8777"/>
      </w:tabs>
      <w:ind w:firstLine="0"/>
    </w:pPr>
    <w:rPr>
      <w:b w:val="0"/>
      <w:bCs/>
      <w:noProof/>
    </w:rPr>
  </w:style>
  <w:style w:type="character" w:customStyle="1" w:styleId="TableofFiguresChar">
    <w:name w:val="Table of Figures Char"/>
    <w:basedOn w:val="DefaultParagraphFont"/>
    <w:link w:val="TableofFigures"/>
    <w:uiPriority w:val="99"/>
    <w:rsid w:val="003624C5"/>
    <w:rPr>
      <w:b/>
    </w:rPr>
  </w:style>
  <w:style w:type="character" w:customStyle="1" w:styleId="ListDaftarChar">
    <w:name w:val="ListDaftar Char"/>
    <w:basedOn w:val="TableofFiguresChar"/>
    <w:link w:val="ListDaftar"/>
    <w:rsid w:val="00353360"/>
    <w:rPr>
      <w:b w:val="0"/>
      <w:bCs/>
      <w:noProof/>
    </w:rPr>
  </w:style>
  <w:style w:type="paragraph" w:customStyle="1" w:styleId="Head3-BAB3">
    <w:name w:val="Head3-BAB3"/>
    <w:basedOn w:val="Heading3"/>
    <w:link w:val="Head3-BAB3Char"/>
    <w:qFormat/>
    <w:rsid w:val="00D62801"/>
  </w:style>
  <w:style w:type="character" w:customStyle="1" w:styleId="Head3-BAB3Char">
    <w:name w:val="Head3-BAB3 Char"/>
    <w:basedOn w:val="HeadingBAB3Char"/>
    <w:link w:val="Head3-BAB3"/>
    <w:rsid w:val="00D62801"/>
    <w:rPr>
      <w:rFonts w:ascii="Times New Roman" w:hAnsi="Times New Roman"/>
      <w:b/>
      <w:bCs/>
      <w:iCs/>
      <w:sz w:val="24"/>
      <w:lang w:val="en-US"/>
    </w:rPr>
  </w:style>
  <w:style w:type="paragraph" w:styleId="Revision">
    <w:name w:val="Revision"/>
    <w:hidden/>
    <w:uiPriority w:val="99"/>
    <w:semiHidden/>
    <w:rsid w:val="005A6F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973043">
      <w:bodyDiv w:val="1"/>
      <w:marLeft w:val="0"/>
      <w:marRight w:val="0"/>
      <w:marTop w:val="0"/>
      <w:marBottom w:val="0"/>
      <w:divBdr>
        <w:top w:val="none" w:sz="0" w:space="0" w:color="auto"/>
        <w:left w:val="none" w:sz="0" w:space="0" w:color="auto"/>
        <w:bottom w:val="none" w:sz="0" w:space="0" w:color="auto"/>
        <w:right w:val="none" w:sz="0" w:space="0" w:color="auto"/>
      </w:divBdr>
    </w:div>
    <w:div w:id="548998796">
      <w:bodyDiv w:val="1"/>
      <w:marLeft w:val="0"/>
      <w:marRight w:val="0"/>
      <w:marTop w:val="0"/>
      <w:marBottom w:val="0"/>
      <w:divBdr>
        <w:top w:val="none" w:sz="0" w:space="0" w:color="auto"/>
        <w:left w:val="none" w:sz="0" w:space="0" w:color="auto"/>
        <w:bottom w:val="none" w:sz="0" w:space="0" w:color="auto"/>
        <w:right w:val="none" w:sz="0" w:space="0" w:color="auto"/>
      </w:divBdr>
    </w:div>
    <w:div w:id="555511698">
      <w:bodyDiv w:val="1"/>
      <w:marLeft w:val="0"/>
      <w:marRight w:val="0"/>
      <w:marTop w:val="0"/>
      <w:marBottom w:val="0"/>
      <w:divBdr>
        <w:top w:val="none" w:sz="0" w:space="0" w:color="auto"/>
        <w:left w:val="none" w:sz="0" w:space="0" w:color="auto"/>
        <w:bottom w:val="none" w:sz="0" w:space="0" w:color="auto"/>
        <w:right w:val="none" w:sz="0" w:space="0" w:color="auto"/>
      </w:divBdr>
    </w:div>
    <w:div w:id="1320648443">
      <w:bodyDiv w:val="1"/>
      <w:marLeft w:val="0"/>
      <w:marRight w:val="0"/>
      <w:marTop w:val="0"/>
      <w:marBottom w:val="0"/>
      <w:divBdr>
        <w:top w:val="none" w:sz="0" w:space="0" w:color="auto"/>
        <w:left w:val="none" w:sz="0" w:space="0" w:color="auto"/>
        <w:bottom w:val="none" w:sz="0" w:space="0" w:color="auto"/>
        <w:right w:val="none" w:sz="0" w:space="0" w:color="auto"/>
      </w:divBdr>
    </w:div>
    <w:div w:id="21046406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hdphoto" Target="media/hdphoto3.wd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10.png"/><Relationship Id="rId10" Type="http://schemas.openxmlformats.org/officeDocument/2006/relationships/footer" Target="footer1.xml"/><Relationship Id="rId19" Type="http://schemas.microsoft.com/office/2007/relationships/hdphoto" Target="media/hdphoto4.wdp"/><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6CE8344-F4EA-4407-996B-E92498BC8CDD}">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40732-DE30-4FCD-9B48-1350ABCB7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1</Pages>
  <Words>9277</Words>
  <Characters>52882</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Shofuwan Anwar</dc:creator>
  <cp:keywords/>
  <dc:description/>
  <cp:lastModifiedBy>naufalaryaputra</cp:lastModifiedBy>
  <cp:revision>2</cp:revision>
  <cp:lastPrinted>2023-02-05T23:33:00Z</cp:lastPrinted>
  <dcterms:created xsi:type="dcterms:W3CDTF">2023-02-21T12:49:00Z</dcterms:created>
  <dcterms:modified xsi:type="dcterms:W3CDTF">2023-02-2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10eb8a31-f394-397e-9bf0-33ff51ff54b4</vt:lpwstr>
  </property>
</Properties>
</file>